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C63BA1" w14:textId="0B95178F" w:rsidR="00F12D44" w:rsidRPr="00F634FD" w:rsidRDefault="00F12D44" w:rsidP="00AC3DEB">
      <w:bookmarkStart w:id="0" w:name="_Hlk129082020"/>
      <w:bookmarkStart w:id="1" w:name="_Hlk140489050"/>
      <w:bookmarkEnd w:id="0"/>
      <w:r w:rsidRPr="00F634FD">
        <w:rPr>
          <w:i/>
          <w:iCs/>
        </w:rPr>
        <w:t>Review</w:t>
      </w:r>
    </w:p>
    <w:p w14:paraId="7F06F22D" w14:textId="64D68674" w:rsidR="00786EAB" w:rsidRPr="00F634FD" w:rsidRDefault="006C6F2B" w:rsidP="00AC3DEB">
      <w:pPr>
        <w:pStyle w:val="Title"/>
      </w:pPr>
      <w:bookmarkStart w:id="2" w:name="_Hlk127955288"/>
      <w:bookmarkStart w:id="3" w:name="_Hlk132884515"/>
      <w:r w:rsidRPr="00F634FD">
        <w:t xml:space="preserve">A vital role for </w:t>
      </w:r>
      <w:r w:rsidR="00A82A34" w:rsidRPr="00F634FD">
        <w:t xml:space="preserve">primary </w:t>
      </w:r>
      <w:r w:rsidR="00465D69" w:rsidRPr="00F634FD">
        <w:t>healthcare providers</w:t>
      </w:r>
      <w:r w:rsidRPr="00F634FD">
        <w:t xml:space="preserve">: </w:t>
      </w:r>
      <w:r w:rsidR="00A82A34" w:rsidRPr="00F634FD">
        <w:t xml:space="preserve">urgent need to </w:t>
      </w:r>
      <w:r w:rsidRPr="00F634FD">
        <w:t>educat</w:t>
      </w:r>
      <w:r w:rsidR="00A82A34" w:rsidRPr="00F634FD">
        <w:t>e</w:t>
      </w:r>
      <w:r w:rsidRPr="00F634FD">
        <w:t xml:space="preserve"> the community about daily nutritional self-care to support immun</w:t>
      </w:r>
      <w:r w:rsidR="00F2081A" w:rsidRPr="00F634FD">
        <w:t>e function</w:t>
      </w:r>
      <w:r w:rsidRPr="00F634FD">
        <w:t xml:space="preserve"> and </w:t>
      </w:r>
      <w:r w:rsidR="00D91EAE" w:rsidRPr="00F634FD">
        <w:t>maintain</w:t>
      </w:r>
      <w:r w:rsidRPr="00F634FD">
        <w:t xml:space="preserve"> health</w:t>
      </w:r>
      <w:bookmarkEnd w:id="2"/>
    </w:p>
    <w:bookmarkEnd w:id="3"/>
    <w:p w14:paraId="13FBAEDE" w14:textId="2BC29E04" w:rsidR="00797F34" w:rsidRPr="00F634FD" w:rsidRDefault="007A5814" w:rsidP="00AC3DEB">
      <w:r w:rsidRPr="00F634FD">
        <w:t xml:space="preserve">Philip C </w:t>
      </w:r>
      <w:r w:rsidR="00C66BA6" w:rsidRPr="00F634FD">
        <w:t xml:space="preserve">CALDER </w:t>
      </w:r>
      <w:r w:rsidR="00F12D44" w:rsidRPr="00F634FD">
        <w:rPr>
          <w:vertAlign w:val="superscript"/>
        </w:rPr>
        <w:t>1</w:t>
      </w:r>
      <w:r w:rsidRPr="00F634FD">
        <w:rPr>
          <w:vertAlign w:val="superscript"/>
        </w:rPr>
        <w:t>,2</w:t>
      </w:r>
      <w:r w:rsidR="00F12D44" w:rsidRPr="00F634FD">
        <w:t xml:space="preserve">, </w:t>
      </w:r>
      <w:r w:rsidR="004D0E8B" w:rsidRPr="00F634FD">
        <w:t xml:space="preserve">Anna </w:t>
      </w:r>
      <w:r w:rsidR="00C66BA6" w:rsidRPr="00F634FD">
        <w:t>BACH</w:t>
      </w:r>
      <w:r w:rsidR="004D0E8B" w:rsidRPr="00F634FD">
        <w:t>-</w:t>
      </w:r>
      <w:r w:rsidR="00C66BA6" w:rsidRPr="00F634FD">
        <w:t xml:space="preserve">FAIG </w:t>
      </w:r>
      <w:r w:rsidR="00751352" w:rsidRPr="00F634FD">
        <w:rPr>
          <w:vertAlign w:val="superscript"/>
        </w:rPr>
        <w:t>3,4</w:t>
      </w:r>
      <w:r w:rsidR="00751352" w:rsidRPr="00F634FD">
        <w:t>,</w:t>
      </w:r>
      <w:r w:rsidR="004D0E8B" w:rsidRPr="00F634FD">
        <w:t xml:space="preserve"> </w:t>
      </w:r>
      <w:r w:rsidR="00B24169" w:rsidRPr="00F634FD">
        <w:t xml:space="preserve">Teresa </w:t>
      </w:r>
      <w:r w:rsidR="00C66BA6" w:rsidRPr="00F634FD">
        <w:t xml:space="preserve">BEVACQUA </w:t>
      </w:r>
      <w:r w:rsidR="00751352" w:rsidRPr="00F634FD">
        <w:rPr>
          <w:vertAlign w:val="superscript"/>
        </w:rPr>
        <w:t>5</w:t>
      </w:r>
      <w:r w:rsidR="00B24169" w:rsidRPr="00F634FD">
        <w:t xml:space="preserve">, </w:t>
      </w:r>
      <w:r w:rsidR="00CD7F41" w:rsidRPr="00F634FD">
        <w:t xml:space="preserve">Chrystopherson Gengyny </w:t>
      </w:r>
      <w:r w:rsidR="00C66BA6" w:rsidRPr="00F634FD">
        <w:t>CABALLERO LOPEZ</w:t>
      </w:r>
      <w:r w:rsidR="00064C38" w:rsidRPr="00F634FD">
        <w:t xml:space="preserve"> </w:t>
      </w:r>
      <w:r w:rsidR="00751352" w:rsidRPr="00F634FD">
        <w:rPr>
          <w:vertAlign w:val="superscript"/>
        </w:rPr>
        <w:t>6</w:t>
      </w:r>
      <w:r w:rsidR="00064C38" w:rsidRPr="00F634FD">
        <w:t>,</w:t>
      </w:r>
      <w:r w:rsidR="00817EB5" w:rsidRPr="00F634FD">
        <w:t xml:space="preserve"> </w:t>
      </w:r>
      <w:r w:rsidR="00C854B7" w:rsidRPr="00F634FD">
        <w:t xml:space="preserve">Zheng-Yu CHEN </w:t>
      </w:r>
      <w:r w:rsidR="00751352" w:rsidRPr="00F634FD">
        <w:rPr>
          <w:vertAlign w:val="superscript"/>
        </w:rPr>
        <w:t>7</w:t>
      </w:r>
      <w:r w:rsidR="00C854B7" w:rsidRPr="00F634FD">
        <w:t>,</w:t>
      </w:r>
      <w:r w:rsidR="0061455C" w:rsidRPr="00F634FD">
        <w:t xml:space="preserve"> </w:t>
      </w:r>
      <w:r w:rsidR="00751352" w:rsidRPr="00F634FD">
        <w:t xml:space="preserve">Daragh </w:t>
      </w:r>
      <w:r w:rsidR="00C66BA6" w:rsidRPr="00F634FD">
        <w:t xml:space="preserve">CONNOLLY </w:t>
      </w:r>
      <w:r w:rsidR="00751352" w:rsidRPr="00F634FD">
        <w:rPr>
          <w:vertAlign w:val="superscript"/>
        </w:rPr>
        <w:t>8</w:t>
      </w:r>
      <w:r w:rsidR="00795620" w:rsidRPr="00F634FD">
        <w:t xml:space="preserve">, Wan Lee </w:t>
      </w:r>
      <w:r w:rsidR="00C66BA6" w:rsidRPr="00F634FD">
        <w:t xml:space="preserve">KOAY </w:t>
      </w:r>
      <w:r w:rsidR="00751352" w:rsidRPr="00F634FD">
        <w:rPr>
          <w:vertAlign w:val="superscript"/>
        </w:rPr>
        <w:t>9</w:t>
      </w:r>
      <w:r w:rsidR="00795620" w:rsidRPr="00F634FD">
        <w:t xml:space="preserve">, </w:t>
      </w:r>
      <w:r w:rsidR="0061455C" w:rsidRPr="00F634FD">
        <w:t xml:space="preserve">Simin </w:t>
      </w:r>
      <w:r w:rsidR="005A1815" w:rsidRPr="00F634FD">
        <w:t xml:space="preserve">N. </w:t>
      </w:r>
      <w:r w:rsidR="00C66BA6" w:rsidRPr="00F634FD">
        <w:t xml:space="preserve">MEYDANI </w:t>
      </w:r>
      <w:r w:rsidR="00751352" w:rsidRPr="00F634FD">
        <w:rPr>
          <w:vertAlign w:val="superscript"/>
        </w:rPr>
        <w:t>10</w:t>
      </w:r>
      <w:r w:rsidR="0061455C" w:rsidRPr="00F634FD">
        <w:t>,</w:t>
      </w:r>
      <w:r w:rsidR="008C5C3D" w:rsidRPr="00F634FD">
        <w:t xml:space="preserve"> Pinar</w:t>
      </w:r>
      <w:r w:rsidR="00101C06" w:rsidRPr="00F634FD">
        <w:t xml:space="preserve"> </w:t>
      </w:r>
      <w:r w:rsidR="008436CA" w:rsidRPr="00F634FD">
        <w:t>ARI-SENTUG</w:t>
      </w:r>
      <w:r w:rsidR="00DC0E66" w:rsidRPr="00F634FD">
        <w:t xml:space="preserve"> </w:t>
      </w:r>
      <w:r w:rsidR="00751352" w:rsidRPr="00F634FD">
        <w:rPr>
          <w:vertAlign w:val="superscript"/>
        </w:rPr>
        <w:t>11</w:t>
      </w:r>
      <w:r w:rsidR="00262CED" w:rsidRPr="00F634FD">
        <w:t>,</w:t>
      </w:r>
      <w:r w:rsidR="00C854B7" w:rsidRPr="00F634FD">
        <w:t xml:space="preserve"> </w:t>
      </w:r>
      <w:r w:rsidR="007857E9" w:rsidRPr="00F634FD">
        <w:t xml:space="preserve">Durval </w:t>
      </w:r>
      <w:r w:rsidR="008436CA" w:rsidRPr="00F634FD">
        <w:t>RIBAS</w:t>
      </w:r>
      <w:r w:rsidR="007857E9" w:rsidRPr="00F634FD">
        <w:t>-</w:t>
      </w:r>
      <w:r w:rsidR="008436CA" w:rsidRPr="00F634FD">
        <w:t>FILHO</w:t>
      </w:r>
      <w:r w:rsidR="007857E9" w:rsidRPr="00F634FD">
        <w:t xml:space="preserve"> </w:t>
      </w:r>
      <w:r w:rsidR="00751352" w:rsidRPr="00F634FD">
        <w:rPr>
          <w:vertAlign w:val="superscript"/>
        </w:rPr>
        <w:t>12</w:t>
      </w:r>
      <w:r w:rsidR="00DC0E66" w:rsidRPr="00F634FD">
        <w:t xml:space="preserve">, </w:t>
      </w:r>
      <w:r w:rsidR="00101C06" w:rsidRPr="00F634FD">
        <w:t xml:space="preserve">Adeline </w:t>
      </w:r>
      <w:r w:rsidR="00984DB0" w:rsidRPr="00F634FD">
        <w:t xml:space="preserve">PIERRE </w:t>
      </w:r>
      <w:r w:rsidR="00751352" w:rsidRPr="00F634FD">
        <w:rPr>
          <w:vertAlign w:val="superscript"/>
        </w:rPr>
        <w:t>13</w:t>
      </w:r>
      <w:r w:rsidR="00C166B3" w:rsidRPr="00F634FD">
        <w:rPr>
          <w:vertAlign w:val="superscript"/>
        </w:rPr>
        <w:t xml:space="preserve"> </w:t>
      </w:r>
      <w:r w:rsidR="00F12D44" w:rsidRPr="00F634FD">
        <w:t>*</w:t>
      </w:r>
    </w:p>
    <w:p w14:paraId="08947EAB" w14:textId="77777777" w:rsidR="00380E94" w:rsidRPr="00F634FD" w:rsidRDefault="007A5814" w:rsidP="00441C35">
      <w:pPr>
        <w:pStyle w:val="ListParagraph"/>
        <w:numPr>
          <w:ilvl w:val="0"/>
          <w:numId w:val="44"/>
        </w:numPr>
        <w:spacing w:line="360" w:lineRule="auto"/>
        <w:ind w:left="426" w:hanging="426"/>
        <w:rPr>
          <w:sz w:val="20"/>
          <w:szCs w:val="20"/>
        </w:rPr>
      </w:pPr>
      <w:r w:rsidRPr="00F634FD">
        <w:rPr>
          <w:sz w:val="20"/>
          <w:szCs w:val="20"/>
        </w:rPr>
        <w:t xml:space="preserve">School of Human Development and Health, Faculty of Medicine, University of Southampton, Southampton, United Kingdom; </w:t>
      </w:r>
      <w:hyperlink r:id="rId9" w:history="1">
        <w:r w:rsidRPr="00F634FD">
          <w:rPr>
            <w:rStyle w:val="Hyperlink"/>
            <w:sz w:val="20"/>
            <w:szCs w:val="20"/>
          </w:rPr>
          <w:t>pcc@soton.ac.uk</w:t>
        </w:r>
      </w:hyperlink>
    </w:p>
    <w:p w14:paraId="528A0D14" w14:textId="555A69AA" w:rsidR="008E3DC9" w:rsidRPr="00F634FD" w:rsidRDefault="007A5814" w:rsidP="00441C35">
      <w:pPr>
        <w:pStyle w:val="ListParagraph"/>
        <w:numPr>
          <w:ilvl w:val="0"/>
          <w:numId w:val="44"/>
        </w:numPr>
        <w:spacing w:line="360" w:lineRule="auto"/>
        <w:ind w:left="426" w:hanging="426"/>
        <w:rPr>
          <w:sz w:val="20"/>
          <w:szCs w:val="20"/>
        </w:rPr>
      </w:pPr>
      <w:r w:rsidRPr="00F634FD">
        <w:rPr>
          <w:sz w:val="20"/>
          <w:szCs w:val="20"/>
        </w:rPr>
        <w:t>NIHR Southampton Biomedical Research Centre, University Hospital Southampton NHS Foundation Trust and University of Southampton, Southampton, United Kingdom</w:t>
      </w:r>
    </w:p>
    <w:p w14:paraId="68EFAE62" w14:textId="13853883" w:rsidR="004D6619" w:rsidRPr="00F634FD" w:rsidRDefault="004D6619" w:rsidP="00441C35">
      <w:pPr>
        <w:pStyle w:val="ListParagraph"/>
        <w:numPr>
          <w:ilvl w:val="0"/>
          <w:numId w:val="44"/>
        </w:numPr>
        <w:spacing w:line="360" w:lineRule="auto"/>
        <w:ind w:left="426" w:hanging="426"/>
        <w:rPr>
          <w:sz w:val="20"/>
          <w:szCs w:val="20"/>
        </w:rPr>
      </w:pPr>
      <w:r w:rsidRPr="00F634FD">
        <w:rPr>
          <w:sz w:val="20"/>
          <w:szCs w:val="20"/>
        </w:rPr>
        <w:t xml:space="preserve">Faculty of Health Sciences, </w:t>
      </w:r>
      <w:r w:rsidR="005A1815" w:rsidRPr="00F634FD">
        <w:rPr>
          <w:sz w:val="20"/>
          <w:szCs w:val="20"/>
        </w:rPr>
        <w:t>Open University of Catalonia</w:t>
      </w:r>
      <w:r w:rsidRPr="00F634FD">
        <w:rPr>
          <w:sz w:val="20"/>
          <w:szCs w:val="20"/>
        </w:rPr>
        <w:t xml:space="preserve">, Barcelona, Spain; </w:t>
      </w:r>
      <w:hyperlink r:id="rId10" w:history="1">
        <w:r w:rsidRPr="00F634FD">
          <w:rPr>
            <w:rStyle w:val="Hyperlink"/>
            <w:sz w:val="20"/>
            <w:szCs w:val="20"/>
          </w:rPr>
          <w:t>abachf@uoc.edu</w:t>
        </w:r>
      </w:hyperlink>
    </w:p>
    <w:p w14:paraId="608ED9DE" w14:textId="694EEA73" w:rsidR="004D6619" w:rsidRPr="00F634FD" w:rsidRDefault="004D6619" w:rsidP="00441C35">
      <w:pPr>
        <w:pStyle w:val="ListParagraph"/>
        <w:numPr>
          <w:ilvl w:val="0"/>
          <w:numId w:val="44"/>
        </w:numPr>
        <w:spacing w:line="360" w:lineRule="auto"/>
        <w:ind w:left="426" w:hanging="426"/>
        <w:rPr>
          <w:sz w:val="20"/>
          <w:szCs w:val="20"/>
        </w:rPr>
      </w:pPr>
      <w:r w:rsidRPr="00F634FD">
        <w:rPr>
          <w:sz w:val="20"/>
          <w:szCs w:val="20"/>
        </w:rPr>
        <w:t>Food and Nutrition Area, Barcelona Official College of Pharmacists, Barcelona, Spain</w:t>
      </w:r>
    </w:p>
    <w:p w14:paraId="5985D671" w14:textId="607450DC" w:rsidR="00B24169" w:rsidRPr="00F634FD" w:rsidRDefault="005A1815" w:rsidP="00441C35">
      <w:pPr>
        <w:pStyle w:val="ListParagraph"/>
        <w:numPr>
          <w:ilvl w:val="0"/>
          <w:numId w:val="44"/>
        </w:numPr>
        <w:spacing w:line="360" w:lineRule="auto"/>
        <w:ind w:left="426" w:hanging="426"/>
        <w:rPr>
          <w:sz w:val="20"/>
          <w:szCs w:val="20"/>
        </w:rPr>
      </w:pPr>
      <w:r w:rsidRPr="00F634FD">
        <w:rPr>
          <w:sz w:val="20"/>
          <w:szCs w:val="20"/>
        </w:rPr>
        <w:t xml:space="preserve">Rizzo Pharmacy Dr Serena, </w:t>
      </w:r>
      <w:r w:rsidR="002E572C" w:rsidRPr="00F634FD">
        <w:rPr>
          <w:sz w:val="20"/>
          <w:szCs w:val="20"/>
        </w:rPr>
        <w:t>Corigliano-Rossano,</w:t>
      </w:r>
      <w:r w:rsidR="00751352" w:rsidRPr="00F634FD">
        <w:rPr>
          <w:sz w:val="20"/>
          <w:szCs w:val="20"/>
        </w:rPr>
        <w:t xml:space="preserve"> </w:t>
      </w:r>
      <w:r w:rsidR="002E572C" w:rsidRPr="00F634FD">
        <w:rPr>
          <w:sz w:val="20"/>
          <w:szCs w:val="20"/>
        </w:rPr>
        <w:t>Italy</w:t>
      </w:r>
      <w:r w:rsidR="000E1DA4" w:rsidRPr="00F634FD">
        <w:rPr>
          <w:sz w:val="20"/>
          <w:szCs w:val="20"/>
        </w:rPr>
        <w:t xml:space="preserve">; </w:t>
      </w:r>
      <w:hyperlink r:id="rId11" w:history="1">
        <w:r w:rsidR="000E1DA4" w:rsidRPr="00F634FD">
          <w:rPr>
            <w:rStyle w:val="Hyperlink"/>
            <w:sz w:val="20"/>
            <w:szCs w:val="20"/>
          </w:rPr>
          <w:t>terbevacqua@gmail.com</w:t>
        </w:r>
      </w:hyperlink>
    </w:p>
    <w:p w14:paraId="5E1E8C42" w14:textId="7E8AEFD0" w:rsidR="006E5281" w:rsidRPr="00F634FD" w:rsidRDefault="009831D1" w:rsidP="00441C35">
      <w:pPr>
        <w:pStyle w:val="ListParagraph"/>
        <w:numPr>
          <w:ilvl w:val="0"/>
          <w:numId w:val="44"/>
        </w:numPr>
        <w:spacing w:line="360" w:lineRule="auto"/>
        <w:ind w:left="426" w:hanging="426"/>
        <w:rPr>
          <w:sz w:val="20"/>
          <w:szCs w:val="20"/>
        </w:rPr>
      </w:pPr>
      <w:r w:rsidRPr="00F634FD">
        <w:rPr>
          <w:sz w:val="20"/>
          <w:szCs w:val="20"/>
        </w:rPr>
        <w:t>Faculty of Medicine, Allergy and Clinical I</w:t>
      </w:r>
      <w:r w:rsidR="002469F3" w:rsidRPr="00F634FD">
        <w:rPr>
          <w:sz w:val="20"/>
          <w:szCs w:val="20"/>
        </w:rPr>
        <w:t>m</w:t>
      </w:r>
      <w:r w:rsidRPr="00F634FD">
        <w:rPr>
          <w:sz w:val="20"/>
          <w:szCs w:val="20"/>
        </w:rPr>
        <w:t xml:space="preserve">munology Department, </w:t>
      </w:r>
      <w:proofErr w:type="spellStart"/>
      <w:r w:rsidRPr="00F634FD">
        <w:rPr>
          <w:sz w:val="20"/>
          <w:szCs w:val="20"/>
        </w:rPr>
        <w:t>Benemerita</w:t>
      </w:r>
      <w:proofErr w:type="spellEnd"/>
      <w:r w:rsidRPr="00F634FD">
        <w:rPr>
          <w:sz w:val="20"/>
          <w:szCs w:val="20"/>
        </w:rPr>
        <w:t xml:space="preserve"> </w:t>
      </w:r>
      <w:r w:rsidR="005A1815" w:rsidRPr="00F634FD">
        <w:rPr>
          <w:sz w:val="20"/>
          <w:szCs w:val="20"/>
        </w:rPr>
        <w:t xml:space="preserve">Autonomous University of </w:t>
      </w:r>
      <w:r w:rsidRPr="00F634FD">
        <w:rPr>
          <w:sz w:val="20"/>
          <w:szCs w:val="20"/>
        </w:rPr>
        <w:t xml:space="preserve">Puebla, Mexico; </w:t>
      </w:r>
      <w:hyperlink r:id="rId12" w:history="1">
        <w:r w:rsidR="006E5281" w:rsidRPr="00F634FD">
          <w:rPr>
            <w:rStyle w:val="Hyperlink"/>
            <w:sz w:val="20"/>
            <w:szCs w:val="20"/>
          </w:rPr>
          <w:t>drcgcaballero@gmail.com</w:t>
        </w:r>
      </w:hyperlink>
    </w:p>
    <w:p w14:paraId="0D088C7F" w14:textId="5995B9CE" w:rsidR="00795620" w:rsidRPr="00F634FD" w:rsidRDefault="008436CA" w:rsidP="00441C35">
      <w:pPr>
        <w:pStyle w:val="ListParagraph"/>
        <w:numPr>
          <w:ilvl w:val="0"/>
          <w:numId w:val="44"/>
        </w:numPr>
        <w:spacing w:line="360" w:lineRule="auto"/>
        <w:ind w:left="426" w:hanging="426"/>
        <w:rPr>
          <w:sz w:val="20"/>
          <w:szCs w:val="20"/>
        </w:rPr>
      </w:pPr>
      <w:r w:rsidRPr="00F634FD">
        <w:rPr>
          <w:sz w:val="20"/>
          <w:szCs w:val="20"/>
        </w:rPr>
        <w:t>International Pharmaceutical Federation, Shanghai, China</w:t>
      </w:r>
      <w:r w:rsidR="006E5281" w:rsidRPr="00F634FD">
        <w:rPr>
          <w:sz w:val="20"/>
          <w:szCs w:val="20"/>
        </w:rPr>
        <w:t xml:space="preserve">; </w:t>
      </w:r>
      <w:hyperlink r:id="rId13" w:history="1">
        <w:r w:rsidR="00736D9B" w:rsidRPr="00F634FD">
          <w:rPr>
            <w:rStyle w:val="Hyperlink"/>
            <w:sz w:val="20"/>
            <w:szCs w:val="20"/>
          </w:rPr>
          <w:t>chenzhengyu5792@vip.sina.com</w:t>
        </w:r>
      </w:hyperlink>
      <w:r w:rsidR="00736D9B" w:rsidRPr="00F634FD">
        <w:rPr>
          <w:sz w:val="20"/>
          <w:szCs w:val="20"/>
        </w:rPr>
        <w:t xml:space="preserve"> </w:t>
      </w:r>
    </w:p>
    <w:p w14:paraId="118E2624" w14:textId="0389D3F9" w:rsidR="00795620" w:rsidRPr="00F634FD" w:rsidRDefault="00365FED" w:rsidP="00441C35">
      <w:pPr>
        <w:pStyle w:val="ListParagraph"/>
        <w:numPr>
          <w:ilvl w:val="0"/>
          <w:numId w:val="44"/>
        </w:numPr>
        <w:spacing w:line="360" w:lineRule="auto"/>
        <w:ind w:left="426" w:hanging="426"/>
        <w:rPr>
          <w:sz w:val="20"/>
          <w:szCs w:val="20"/>
        </w:rPr>
      </w:pPr>
      <w:r w:rsidRPr="00F634FD">
        <w:rPr>
          <w:sz w:val="20"/>
          <w:szCs w:val="20"/>
        </w:rPr>
        <w:t xml:space="preserve">Haven Pharmacy </w:t>
      </w:r>
      <w:proofErr w:type="spellStart"/>
      <w:r w:rsidRPr="00F634FD">
        <w:rPr>
          <w:sz w:val="20"/>
          <w:szCs w:val="20"/>
        </w:rPr>
        <w:t>Connollys</w:t>
      </w:r>
      <w:proofErr w:type="spellEnd"/>
      <w:r w:rsidRPr="00F634FD">
        <w:rPr>
          <w:sz w:val="20"/>
          <w:szCs w:val="20"/>
        </w:rPr>
        <w:t xml:space="preserve">, Dungarvan, Co Waterford, Ireland; </w:t>
      </w:r>
      <w:hyperlink r:id="rId14" w:history="1">
        <w:r w:rsidR="00380E94" w:rsidRPr="00F634FD">
          <w:rPr>
            <w:rStyle w:val="Hyperlink"/>
            <w:sz w:val="20"/>
            <w:szCs w:val="20"/>
          </w:rPr>
          <w:t>daragh.connolly@havenpharmacy.ie</w:t>
        </w:r>
      </w:hyperlink>
      <w:r w:rsidR="00AD04FD" w:rsidRPr="00F634FD">
        <w:rPr>
          <w:sz w:val="20"/>
          <w:szCs w:val="20"/>
        </w:rPr>
        <w:t xml:space="preserve"> </w:t>
      </w:r>
    </w:p>
    <w:p w14:paraId="4335D6FD" w14:textId="39F0B9C4" w:rsidR="00795620" w:rsidRPr="00F634FD" w:rsidRDefault="00795620" w:rsidP="00441C35">
      <w:pPr>
        <w:pStyle w:val="ListParagraph"/>
        <w:numPr>
          <w:ilvl w:val="0"/>
          <w:numId w:val="44"/>
        </w:numPr>
        <w:spacing w:line="360" w:lineRule="auto"/>
        <w:ind w:left="426" w:hanging="426"/>
        <w:rPr>
          <w:sz w:val="20"/>
          <w:szCs w:val="20"/>
        </w:rPr>
      </w:pPr>
      <w:r w:rsidRPr="00F634FD">
        <w:rPr>
          <w:sz w:val="20"/>
          <w:szCs w:val="20"/>
        </w:rPr>
        <w:t xml:space="preserve">City Wellness Pharmacy, </w:t>
      </w:r>
      <w:proofErr w:type="spellStart"/>
      <w:r w:rsidR="00365FED" w:rsidRPr="00F634FD">
        <w:rPr>
          <w:sz w:val="20"/>
          <w:szCs w:val="20"/>
        </w:rPr>
        <w:t>Gelugor</w:t>
      </w:r>
      <w:proofErr w:type="spellEnd"/>
      <w:r w:rsidR="00C66BA6" w:rsidRPr="00F634FD">
        <w:rPr>
          <w:sz w:val="20"/>
          <w:szCs w:val="20"/>
        </w:rPr>
        <w:t>, Malaysia</w:t>
      </w:r>
      <w:r w:rsidRPr="00F634FD">
        <w:rPr>
          <w:sz w:val="20"/>
          <w:szCs w:val="20"/>
        </w:rPr>
        <w:t xml:space="preserve">; </w:t>
      </w:r>
      <w:hyperlink r:id="rId15" w:history="1">
        <w:r w:rsidRPr="00F634FD">
          <w:rPr>
            <w:rStyle w:val="Hyperlink"/>
            <w:sz w:val="20"/>
            <w:szCs w:val="20"/>
          </w:rPr>
          <w:t>mps.ginakoay@gmail.com</w:t>
        </w:r>
      </w:hyperlink>
    </w:p>
    <w:p w14:paraId="73A81A85" w14:textId="6D3F8C28" w:rsidR="0061455C" w:rsidRPr="00F634FD" w:rsidRDefault="0061455C" w:rsidP="00441C35">
      <w:pPr>
        <w:pStyle w:val="ListParagraph"/>
        <w:numPr>
          <w:ilvl w:val="0"/>
          <w:numId w:val="44"/>
        </w:numPr>
        <w:spacing w:line="360" w:lineRule="auto"/>
        <w:ind w:left="426" w:hanging="426"/>
        <w:rPr>
          <w:sz w:val="20"/>
          <w:szCs w:val="20"/>
        </w:rPr>
      </w:pPr>
      <w:r w:rsidRPr="00F634FD">
        <w:rPr>
          <w:sz w:val="20"/>
          <w:szCs w:val="20"/>
        </w:rPr>
        <w:t>Immunology Program, Tufts Graduate School of Biomedical Sciences</w:t>
      </w:r>
      <w:r w:rsidR="001544F8" w:rsidRPr="00F634FD">
        <w:rPr>
          <w:sz w:val="20"/>
          <w:szCs w:val="20"/>
        </w:rPr>
        <w:t>, Boston, USA</w:t>
      </w:r>
      <w:r w:rsidR="00415ACB" w:rsidRPr="00F634FD">
        <w:rPr>
          <w:sz w:val="20"/>
          <w:szCs w:val="20"/>
        </w:rPr>
        <w:t xml:space="preserve">; </w:t>
      </w:r>
      <w:hyperlink r:id="rId16" w:history="1">
        <w:r w:rsidR="00262CED" w:rsidRPr="00F634FD">
          <w:rPr>
            <w:rStyle w:val="Hyperlink"/>
            <w:sz w:val="20"/>
            <w:szCs w:val="20"/>
          </w:rPr>
          <w:t>simin.meydani@tufts.edu</w:t>
        </w:r>
      </w:hyperlink>
      <w:r w:rsidR="00AC74D7" w:rsidRPr="00F634FD">
        <w:rPr>
          <w:sz w:val="20"/>
          <w:szCs w:val="20"/>
        </w:rPr>
        <w:t xml:space="preserve"> </w:t>
      </w:r>
    </w:p>
    <w:p w14:paraId="45FA5817" w14:textId="0A99C9CC" w:rsidR="00262CED" w:rsidRPr="00F634FD" w:rsidRDefault="008436CA" w:rsidP="00441C35">
      <w:pPr>
        <w:pStyle w:val="ListParagraph"/>
        <w:numPr>
          <w:ilvl w:val="0"/>
          <w:numId w:val="44"/>
        </w:numPr>
        <w:spacing w:line="360" w:lineRule="auto"/>
        <w:ind w:left="426" w:hanging="426"/>
        <w:rPr>
          <w:sz w:val="20"/>
          <w:szCs w:val="20"/>
        </w:rPr>
      </w:pPr>
      <w:r w:rsidRPr="00F634FD">
        <w:rPr>
          <w:sz w:val="20"/>
          <w:szCs w:val="20"/>
        </w:rPr>
        <w:t>Zorlu Center Pharmacy, Istanbul, Turkey</w:t>
      </w:r>
      <w:r w:rsidR="006E5281" w:rsidRPr="00F634FD">
        <w:rPr>
          <w:sz w:val="20"/>
          <w:szCs w:val="20"/>
        </w:rPr>
        <w:t xml:space="preserve">; </w:t>
      </w:r>
      <w:hyperlink r:id="rId17" w:history="1">
        <w:r w:rsidR="00FD7F7D" w:rsidRPr="00F634FD">
          <w:rPr>
            <w:rStyle w:val="Hyperlink"/>
            <w:sz w:val="20"/>
            <w:szCs w:val="20"/>
          </w:rPr>
          <w:t>pinar.ari.sentug@gmail.com</w:t>
        </w:r>
      </w:hyperlink>
      <w:r w:rsidR="00FD7F7D" w:rsidRPr="00F634FD">
        <w:rPr>
          <w:sz w:val="20"/>
          <w:szCs w:val="20"/>
        </w:rPr>
        <w:t xml:space="preserve"> </w:t>
      </w:r>
      <w:r w:rsidRPr="00F634FD" w:rsidDel="008436CA">
        <w:rPr>
          <w:sz w:val="20"/>
          <w:szCs w:val="20"/>
        </w:rPr>
        <w:t xml:space="preserve"> </w:t>
      </w:r>
    </w:p>
    <w:p w14:paraId="4854FA4B" w14:textId="48DF3DC6" w:rsidR="00C66BA6" w:rsidRPr="00F634FD" w:rsidRDefault="007857E9" w:rsidP="00441C35">
      <w:pPr>
        <w:pStyle w:val="ListParagraph"/>
        <w:numPr>
          <w:ilvl w:val="0"/>
          <w:numId w:val="44"/>
        </w:numPr>
        <w:spacing w:line="360" w:lineRule="auto"/>
        <w:ind w:left="426" w:hanging="426"/>
        <w:rPr>
          <w:sz w:val="20"/>
          <w:szCs w:val="20"/>
        </w:rPr>
      </w:pPr>
      <w:r w:rsidRPr="00F634FD">
        <w:rPr>
          <w:sz w:val="20"/>
          <w:szCs w:val="20"/>
        </w:rPr>
        <w:t xml:space="preserve">Padre Albino </w:t>
      </w:r>
      <w:proofErr w:type="spellStart"/>
      <w:r w:rsidRPr="00F634FD">
        <w:rPr>
          <w:sz w:val="20"/>
          <w:szCs w:val="20"/>
        </w:rPr>
        <w:t>Fundation</w:t>
      </w:r>
      <w:proofErr w:type="spellEnd"/>
      <w:r w:rsidRPr="00F634FD">
        <w:rPr>
          <w:sz w:val="20"/>
          <w:szCs w:val="20"/>
        </w:rPr>
        <w:t xml:space="preserve"> Faculty of Medicine, </w:t>
      </w:r>
      <w:proofErr w:type="spellStart"/>
      <w:r w:rsidRPr="00F634FD">
        <w:rPr>
          <w:sz w:val="20"/>
          <w:szCs w:val="20"/>
        </w:rPr>
        <w:t>Catanduva</w:t>
      </w:r>
      <w:proofErr w:type="spellEnd"/>
      <w:r w:rsidRPr="00F634FD">
        <w:rPr>
          <w:sz w:val="20"/>
          <w:szCs w:val="20"/>
        </w:rPr>
        <w:t xml:space="preserve">, São Paulo, Brazil; </w:t>
      </w:r>
      <w:hyperlink r:id="rId18" w:history="1">
        <w:r w:rsidR="00C66BA6" w:rsidRPr="00F634FD">
          <w:rPr>
            <w:rStyle w:val="Hyperlink"/>
            <w:sz w:val="20"/>
            <w:szCs w:val="20"/>
          </w:rPr>
          <w:t>dr.ribas@abran.org.br</w:t>
        </w:r>
      </w:hyperlink>
    </w:p>
    <w:p w14:paraId="368C4BD2" w14:textId="4DA01DEE" w:rsidR="008E3DC9" w:rsidRPr="00F634FD" w:rsidRDefault="00101C06" w:rsidP="00441C35">
      <w:pPr>
        <w:pStyle w:val="ListParagraph"/>
        <w:numPr>
          <w:ilvl w:val="0"/>
          <w:numId w:val="44"/>
        </w:numPr>
        <w:spacing w:line="360" w:lineRule="auto"/>
        <w:ind w:left="426" w:hanging="426"/>
        <w:rPr>
          <w:sz w:val="20"/>
          <w:szCs w:val="20"/>
        </w:rPr>
      </w:pPr>
      <w:r w:rsidRPr="00F634FD">
        <w:rPr>
          <w:sz w:val="20"/>
          <w:szCs w:val="20"/>
        </w:rPr>
        <w:t>Bayer Consumer Care AG, Basel, Switzerland</w:t>
      </w:r>
      <w:r w:rsidR="00C66BA6" w:rsidRPr="00F634FD">
        <w:rPr>
          <w:sz w:val="20"/>
          <w:szCs w:val="20"/>
        </w:rPr>
        <w:t xml:space="preserve">; </w:t>
      </w:r>
      <w:hyperlink r:id="rId19" w:history="1">
        <w:r w:rsidR="006E5281" w:rsidRPr="00F634FD">
          <w:rPr>
            <w:rStyle w:val="Hyperlink"/>
            <w:sz w:val="20"/>
            <w:szCs w:val="20"/>
          </w:rPr>
          <w:t>adeline.pierre@bayer.com</w:t>
        </w:r>
      </w:hyperlink>
    </w:p>
    <w:p w14:paraId="648DA205" w14:textId="72A678E9" w:rsidR="00F12D44" w:rsidRPr="00F634FD" w:rsidRDefault="00F12D44" w:rsidP="00AC3DEB">
      <w:r w:rsidRPr="00F634FD">
        <w:t>*</w:t>
      </w:r>
      <w:r w:rsidR="006A5B60" w:rsidRPr="00F634FD">
        <w:t xml:space="preserve"> </w:t>
      </w:r>
      <w:r w:rsidRPr="00F634FD">
        <w:t xml:space="preserve">Correspondence: </w:t>
      </w:r>
      <w:r w:rsidR="00C66BA6" w:rsidRPr="00F634FD">
        <w:rPr>
          <w:rStyle w:val="Hyperlink"/>
          <w:rFonts w:eastAsiaTheme="minorHAnsi" w:cstheme="minorBidi"/>
          <w:noProof w:val="0"/>
          <w:lang w:eastAsia="en-US"/>
        </w:rPr>
        <w:t>adeline.pierre@bayer.com</w:t>
      </w:r>
      <w:r w:rsidR="00C66BA6" w:rsidRPr="00F634FD">
        <w:t>; Tel.: +41 79 274 64 71</w:t>
      </w:r>
      <w:r w:rsidR="000C03D9" w:rsidRPr="00F634FD">
        <w:t>; ORCID iD: 0009-0008-9692-860X.</w:t>
      </w:r>
      <w:r w:rsidR="00C66BA6" w:rsidRPr="00F634FD">
        <w:t xml:space="preserve"> </w:t>
      </w:r>
    </w:p>
    <w:p w14:paraId="1BCA102E" w14:textId="77777777" w:rsidR="006A5B60" w:rsidRPr="00F634FD" w:rsidRDefault="006A5B60" w:rsidP="00AC3DEB">
      <w:r w:rsidRPr="00F634FD">
        <w:br w:type="page"/>
      </w:r>
    </w:p>
    <w:p w14:paraId="2E2FCE0D" w14:textId="169874E1" w:rsidR="006A5B60" w:rsidRPr="00F634FD" w:rsidRDefault="001B2906" w:rsidP="00AC3DEB">
      <w:pPr>
        <w:pStyle w:val="Heading1"/>
      </w:pPr>
      <w:r w:rsidRPr="00F634FD">
        <w:lastRenderedPageBreak/>
        <w:t>ABSTRACT</w:t>
      </w:r>
    </w:p>
    <w:p w14:paraId="2DC5CAC9" w14:textId="7D4EF1CD" w:rsidR="00D44325" w:rsidRPr="00F634FD" w:rsidRDefault="00D44325" w:rsidP="00A56E24">
      <w:r w:rsidRPr="00F634FD">
        <w:t xml:space="preserve">The importance of self-care to improve health and social wellbeing is well recognized. </w:t>
      </w:r>
      <w:r w:rsidR="00E659FE" w:rsidRPr="00F634FD">
        <w:t>Nevertheless,</w:t>
      </w:r>
      <w:r w:rsidRPr="00F634FD">
        <w:t xml:space="preserve"> there </w:t>
      </w:r>
      <w:r w:rsidR="00E659FE" w:rsidRPr="00F634FD">
        <w:t>remain</w:t>
      </w:r>
      <w:r w:rsidRPr="00F634FD">
        <w:t xml:space="preserve">s a need to encourage people to better understand how their body works, and how to keep it healthy. </w:t>
      </w:r>
      <w:r w:rsidR="005C52DD" w:rsidRPr="00F634FD">
        <w:t>Because of its important role,</w:t>
      </w:r>
      <w:r w:rsidRPr="00F634FD">
        <w:t xml:space="preserve"> part of this understanding should be based on why the immune system must be supported. This highly</w:t>
      </w:r>
      <w:r w:rsidR="00D43DFF" w:rsidRPr="00F634FD">
        <w:t xml:space="preserve"> </w:t>
      </w:r>
      <w:r w:rsidRPr="00F634FD">
        <w:t xml:space="preserve">complex system is essential for defending against pathogens, but also </w:t>
      </w:r>
      <w:r w:rsidR="001E6A5A" w:rsidRPr="00F634FD">
        <w:t>for</w:t>
      </w:r>
      <w:r w:rsidRPr="00F634FD">
        <w:t xml:space="preserve"> maintain</w:t>
      </w:r>
      <w:r w:rsidR="001E6A5A" w:rsidRPr="00F634FD">
        <w:t>ing</w:t>
      </w:r>
      <w:r w:rsidRPr="00F634FD">
        <w:t xml:space="preserve"> health throughout the body</w:t>
      </w:r>
      <w:r w:rsidR="00FA2BD0" w:rsidRPr="00F634FD">
        <w:t xml:space="preserve"> by </w:t>
      </w:r>
      <w:r w:rsidRPr="00F634FD">
        <w:t>preserv</w:t>
      </w:r>
      <w:r w:rsidR="00FA2BD0" w:rsidRPr="00F634FD">
        <w:t>ing</w:t>
      </w:r>
      <w:r w:rsidRPr="00F634FD">
        <w:t xml:space="preserve"> homeostasis</w:t>
      </w:r>
      <w:r w:rsidR="00FA2BD0" w:rsidRPr="00F634FD">
        <w:t xml:space="preserve"> and integrity</w:t>
      </w:r>
      <w:r w:rsidRPr="00F634FD">
        <w:t xml:space="preserve">. Accordingly, </w:t>
      </w:r>
      <w:r w:rsidR="00FA2BD0" w:rsidRPr="00F634FD">
        <w:t>the immune system</w:t>
      </w:r>
      <w:r w:rsidRPr="00F634FD">
        <w:t xml:space="preserve"> requires active management for optimal functioning and to reduce the risk of chronic diseases. In addition to regular exercise, healthy sleeping </w:t>
      </w:r>
      <w:r w:rsidR="00BA0EDF" w:rsidRPr="00F634FD">
        <w:t xml:space="preserve">patterns, and </w:t>
      </w:r>
      <w:r w:rsidRPr="00F634FD">
        <w:t>cultivating mental resilience, adequate nutrition</w:t>
      </w:r>
      <w:r w:rsidR="00BA0EDF" w:rsidRPr="00F634FD">
        <w:t xml:space="preserve"> </w:t>
      </w:r>
      <w:r w:rsidRPr="00F634FD">
        <w:t xml:space="preserve">through healthy and diverse dietary habits is key to the daily support of immune function. </w:t>
      </w:r>
      <w:r w:rsidR="00FA2BD0" w:rsidRPr="00F634FD">
        <w:t>D</w:t>
      </w:r>
      <w:r w:rsidRPr="00F634FD">
        <w:t xml:space="preserve">iet and </w:t>
      </w:r>
      <w:r w:rsidR="00FA2BD0" w:rsidRPr="00F634FD">
        <w:t xml:space="preserve">the </w:t>
      </w:r>
      <w:r w:rsidRPr="00F634FD">
        <w:t xml:space="preserve">immune system are closely intertwined, and a poor diet </w:t>
      </w:r>
      <w:r w:rsidR="00FA2BD0" w:rsidRPr="00F634FD">
        <w:t>will impair immunity and</w:t>
      </w:r>
      <w:r w:rsidRPr="00F634FD">
        <w:t xml:space="preserve"> increase</w:t>
      </w:r>
      <w:r w:rsidR="00FA2BD0" w:rsidRPr="00F634FD">
        <w:t xml:space="preserve"> the risk of</w:t>
      </w:r>
      <w:r w:rsidRPr="00F634FD">
        <w:t xml:space="preserve"> </w:t>
      </w:r>
      <w:r w:rsidR="003F766A" w:rsidRPr="00F634FD">
        <w:t xml:space="preserve">acute and </w:t>
      </w:r>
      <w:r w:rsidRPr="00F634FD">
        <w:t xml:space="preserve">chronic diseases. To help elucidate the roles of primary healthcare providers in supporting individuals to engage in self-care, an international group of experts reviewed the evidence for the roles of the immune system in maintaining health and </w:t>
      </w:r>
      <w:r w:rsidR="00FA2BD0" w:rsidRPr="00F634FD">
        <w:t>for</w:t>
      </w:r>
      <w:r w:rsidR="00451EBB" w:rsidRPr="00F634FD">
        <w:t xml:space="preserve"> </w:t>
      </w:r>
      <w:r w:rsidRPr="00F634FD">
        <w:t>nutrition in daily immune support, and discuss</w:t>
      </w:r>
      <w:r w:rsidR="00451EBB" w:rsidRPr="00F634FD">
        <w:t>ed</w:t>
      </w:r>
      <w:r w:rsidRPr="00F634FD">
        <w:t xml:space="preserve"> implications for </w:t>
      </w:r>
      <w:r w:rsidR="003A6E1F" w:rsidRPr="00F634FD">
        <w:t xml:space="preserve">population health and </w:t>
      </w:r>
      <w:r w:rsidR="00A82A34" w:rsidRPr="00F634FD">
        <w:t xml:space="preserve">clinical </w:t>
      </w:r>
      <w:r w:rsidR="008A19A8" w:rsidRPr="00F634FD">
        <w:t>practice</w:t>
      </w:r>
      <w:r w:rsidRPr="00F634FD">
        <w:t xml:space="preserve">. </w:t>
      </w:r>
    </w:p>
    <w:p w14:paraId="596939DC" w14:textId="5148D086" w:rsidR="00F12D44" w:rsidRPr="00F634FD" w:rsidRDefault="00F12D44" w:rsidP="00AC3DEB">
      <w:r w:rsidRPr="00F634FD">
        <w:rPr>
          <w:b/>
          <w:bCs/>
        </w:rPr>
        <w:t>Keywords:</w:t>
      </w:r>
      <w:r w:rsidRPr="00F634FD">
        <w:t xml:space="preserve"> </w:t>
      </w:r>
      <w:r w:rsidR="00382FE3" w:rsidRPr="00F634FD">
        <w:t>chronic disease; homeostasis;</w:t>
      </w:r>
      <w:r w:rsidR="00E21183" w:rsidRPr="00F634FD">
        <w:t xml:space="preserve"> immune system; </w:t>
      </w:r>
      <w:r w:rsidR="00382FE3" w:rsidRPr="00F634FD">
        <w:t>infection</w:t>
      </w:r>
      <w:r w:rsidR="00A0390C" w:rsidRPr="00F634FD">
        <w:t>s</w:t>
      </w:r>
      <w:r w:rsidR="00382FE3" w:rsidRPr="00F634FD">
        <w:t>;</w:t>
      </w:r>
      <w:r w:rsidR="009C469E" w:rsidRPr="00F634FD">
        <w:t xml:space="preserve"> </w:t>
      </w:r>
      <w:r w:rsidR="003F766A" w:rsidRPr="00F634FD">
        <w:t xml:space="preserve">micronutrients; </w:t>
      </w:r>
      <w:r w:rsidR="00382FE3" w:rsidRPr="00F634FD">
        <w:t>nutri</w:t>
      </w:r>
      <w:r w:rsidR="00BA726A" w:rsidRPr="00F634FD">
        <w:t>ents</w:t>
      </w:r>
      <w:r w:rsidRPr="00F634FD">
        <w:t xml:space="preserve">; </w:t>
      </w:r>
      <w:r w:rsidR="00844CE6" w:rsidRPr="00F634FD">
        <w:t>pharmacists;</w:t>
      </w:r>
      <w:r w:rsidR="00C01338" w:rsidRPr="00F634FD">
        <w:t xml:space="preserve"> </w:t>
      </w:r>
      <w:r w:rsidR="00CA4328" w:rsidRPr="00F634FD">
        <w:t>primary health</w:t>
      </w:r>
      <w:r w:rsidR="00BA726A" w:rsidRPr="00F634FD">
        <w:t xml:space="preserve"> </w:t>
      </w:r>
      <w:r w:rsidR="00CA4328" w:rsidRPr="00F634FD">
        <w:t>care</w:t>
      </w:r>
      <w:r w:rsidR="002D1B68" w:rsidRPr="00F634FD">
        <w:t xml:space="preserve">; </w:t>
      </w:r>
      <w:r w:rsidR="00382FE3" w:rsidRPr="00F634FD">
        <w:t>self</w:t>
      </w:r>
      <w:r w:rsidR="00C2339D" w:rsidRPr="00F634FD">
        <w:t xml:space="preserve"> </w:t>
      </w:r>
      <w:r w:rsidR="00382FE3" w:rsidRPr="00F634FD">
        <w:t>care</w:t>
      </w:r>
      <w:r w:rsidRPr="00F634FD">
        <w:t xml:space="preserve"> </w:t>
      </w:r>
    </w:p>
    <w:p w14:paraId="58EAF955" w14:textId="77777777" w:rsidR="006C4174" w:rsidRPr="00F634FD" w:rsidRDefault="006C4174">
      <w:pPr>
        <w:spacing w:after="0" w:line="240" w:lineRule="auto"/>
        <w:rPr>
          <w:b/>
          <w:bCs/>
          <w:caps/>
        </w:rPr>
      </w:pPr>
      <w:r w:rsidRPr="00F634FD">
        <w:br w:type="page"/>
      </w:r>
    </w:p>
    <w:p w14:paraId="025E4817" w14:textId="5263C78B" w:rsidR="00F12D44" w:rsidRPr="00F634FD" w:rsidRDefault="00E06A44" w:rsidP="00AC3DEB">
      <w:pPr>
        <w:pStyle w:val="Heading1"/>
      </w:pPr>
      <w:r w:rsidRPr="00F634FD">
        <w:lastRenderedPageBreak/>
        <w:t>INTRODUCTION</w:t>
      </w:r>
    </w:p>
    <w:p w14:paraId="3C27CD23" w14:textId="0CD443B5" w:rsidR="00803088" w:rsidRPr="00F634FD" w:rsidRDefault="002415ED" w:rsidP="00AC3DEB">
      <w:bookmarkStart w:id="4" w:name="_Hlk134783574"/>
      <w:r w:rsidRPr="00F634FD">
        <w:t>In recent years, t</w:t>
      </w:r>
      <w:r w:rsidR="00C332F6" w:rsidRPr="00F634FD">
        <w:t>here has been an increased</w:t>
      </w:r>
      <w:r w:rsidRPr="00F634FD">
        <w:t xml:space="preserve"> interest in and</w:t>
      </w:r>
      <w:r w:rsidR="00C332F6" w:rsidRPr="00F634FD">
        <w:t xml:space="preserve"> focus on the importance of </w:t>
      </w:r>
      <w:r w:rsidR="00EA04BF" w:rsidRPr="00F634FD">
        <w:t xml:space="preserve">self-care </w:t>
      </w:r>
      <w:bookmarkEnd w:id="4"/>
      <w:r w:rsidR="00C332F6" w:rsidRPr="00F634FD">
        <w:t xml:space="preserve">– </w:t>
      </w:r>
      <w:r w:rsidR="00803088" w:rsidRPr="00F634FD">
        <w:t>one of the oldest and most promising approaches to improving health and quality of life</w:t>
      </w:r>
      <w:r w:rsidR="00935AE4" w:rsidRPr="00F634FD">
        <w:t xml:space="preserve"> </w:t>
      </w:r>
      <w:r w:rsidR="00935AE4" w:rsidRPr="00F634FD">
        <w:fldChar w:fldCharType="begin"/>
      </w:r>
      <w:r w:rsidR="00FD0EDD" w:rsidRPr="00F634FD">
        <w:instrText xml:space="preserve"> ADDIN EN.CITE &lt;EndNote&gt;&lt;Cite&gt;&lt;Author&gt;International Pharmaceutical Federation (FIP)&lt;/Author&gt;&lt;Year&gt;2022&lt;/Year&gt;&lt;RecNum&gt;72&lt;/RecNum&gt;&lt;DisplayText&gt;[1]&lt;/DisplayText&gt;&lt;record&gt;&lt;rec-number&gt;72&lt;/rec-number&gt;&lt;foreign-keys&gt;&lt;key app="EN" db-id="ree0texe25affuezd5bpvrpbr2a0pvpwd9ts" timestamp="1678789381"&gt;72&lt;/key&gt;&lt;/foreign-keys&gt;&lt;ref-type name="Book"&gt;6&lt;/ref-type&gt;&lt;contributors&gt;&lt;authors&gt;&lt;author&gt;International Pharmaceutical Federation (FIP),&lt;/author&gt;&lt;/authors&gt;&lt;/contributors&gt;&lt;titles&gt;&lt;title&gt;Empowering self-care. A handbook for pharmacists&lt;/title&gt;&lt;/titles&gt;&lt;dates&gt;&lt;year&gt;2022&lt;/year&gt;&lt;pub-dates&gt;&lt;date&gt;8 March 2023&lt;/date&gt;&lt;/pub-dates&gt;&lt;/dates&gt;&lt;pub-location&gt;The Hague&lt;/pub-location&gt;&lt;publisher&gt;International Pharmaceutical Federation&lt;/publisher&gt;&lt;urls&gt;&lt;related-urls&gt;&lt;url&gt;https://isfglobal.org/practise-self-care/the-seven-pillars-of-self-care/&lt;/url&gt;&lt;/related-urls&gt;&lt;/urls&gt;&lt;/record&gt;&lt;/Cite&gt;&lt;/EndNote&gt;</w:instrText>
      </w:r>
      <w:r w:rsidR="00935AE4" w:rsidRPr="00F634FD">
        <w:fldChar w:fldCharType="separate"/>
      </w:r>
      <w:r w:rsidR="00FD0EDD" w:rsidRPr="00F634FD">
        <w:t>[1]</w:t>
      </w:r>
      <w:r w:rsidR="00935AE4" w:rsidRPr="00F634FD">
        <w:fldChar w:fldCharType="end"/>
      </w:r>
      <w:r w:rsidR="00803088" w:rsidRPr="00F634FD">
        <w:t>.</w:t>
      </w:r>
      <w:r w:rsidR="00241A30" w:rsidRPr="00F634FD">
        <w:t xml:space="preserve"> The World Health Organization</w:t>
      </w:r>
      <w:r w:rsidR="004E08B2" w:rsidRPr="00F634FD">
        <w:t xml:space="preserve"> (WHO)</w:t>
      </w:r>
      <w:r w:rsidR="00241A30" w:rsidRPr="00F634FD">
        <w:t xml:space="preserve"> defines self-care as “the ability of individuals, families</w:t>
      </w:r>
      <w:r w:rsidR="004350E1" w:rsidRPr="00F634FD">
        <w:t>,</w:t>
      </w:r>
      <w:r w:rsidR="00241A30" w:rsidRPr="00F634FD">
        <w:t xml:space="preserve"> and communities to promote health, prevent disease, maintain health, and to cope with illness and disability with or without the support of a healthcare provider”</w:t>
      </w:r>
      <w:r w:rsidR="002113B7" w:rsidRPr="00F634FD">
        <w:t xml:space="preserve"> </w:t>
      </w:r>
      <w:r w:rsidR="002113B7" w:rsidRPr="00F634FD">
        <w:fldChar w:fldCharType="begin"/>
      </w:r>
      <w:r w:rsidR="00FD0EDD" w:rsidRPr="00F634FD">
        <w:instrText xml:space="preserve"> ADDIN EN.CITE &lt;EndNote&gt;&lt;Cite&gt;&lt;Author&gt;World Health Organization. Regional Office for South-East Asia&lt;/Author&gt;&lt;Year&gt;2014&lt;/Year&gt;&lt;RecNum&gt;486&lt;/RecNum&gt;&lt;DisplayText&gt;[2]&lt;/DisplayText&gt;&lt;record&gt;&lt;rec-number&gt;486&lt;/rec-number&gt;&lt;foreign-keys&gt;&lt;key app="EN" db-id="ree0texe25affuezd5bpvrpbr2a0pvpwd9ts" timestamp="1682328504"&gt;486&lt;/key&gt;&lt;/foreign-keys&gt;&lt;ref-type name="Electronic Article"&gt;43&lt;/ref-type&gt;&lt;contributors&gt;&lt;authors&gt;&lt;author&gt;World Health Organization. Regional Office for South-East Asia,&lt;/author&gt;&lt;/authors&gt;&lt;/contributors&gt;&lt;titles&gt;&lt;title&gt;Self care for health&lt;/title&gt;&lt;/titles&gt;&lt;dates&gt;&lt;year&gt;2014&lt;/year&gt;&lt;pub-dates&gt;&lt;date&gt;20 April 2023&lt;/date&gt;&lt;/pub-dates&gt;&lt;/dates&gt;&lt;publisher&gt;WHO Regional Office for South-East Asia&lt;/publisher&gt;&lt;urls&gt;&lt;related-urls&gt;&lt;url&gt;https://apps.who.int/iris/handle/10665/205887&lt;/url&gt;&lt;/related-urls&gt;&lt;/urls&gt;&lt;/record&gt;&lt;/Cite&gt;&lt;/EndNote&gt;</w:instrText>
      </w:r>
      <w:r w:rsidR="002113B7" w:rsidRPr="00F634FD">
        <w:fldChar w:fldCharType="separate"/>
      </w:r>
      <w:r w:rsidR="00FD0EDD" w:rsidRPr="00F634FD">
        <w:t>[2]</w:t>
      </w:r>
      <w:r w:rsidR="002113B7" w:rsidRPr="00F634FD">
        <w:fldChar w:fldCharType="end"/>
      </w:r>
      <w:r w:rsidR="00241A30" w:rsidRPr="00F634FD">
        <w:t xml:space="preserve">. </w:t>
      </w:r>
      <w:r w:rsidR="00803088" w:rsidRPr="00F634FD">
        <w:t>This concept</w:t>
      </w:r>
      <w:r w:rsidR="003A6E1F" w:rsidRPr="00F634FD">
        <w:t xml:space="preserve"> of self-care</w:t>
      </w:r>
      <w:r w:rsidR="00803088" w:rsidRPr="00F634FD">
        <w:t xml:space="preserve"> is </w:t>
      </w:r>
      <w:r w:rsidR="00E3575B" w:rsidRPr="00F634FD">
        <w:t xml:space="preserve">particularly </w:t>
      </w:r>
      <w:r w:rsidR="00803088" w:rsidRPr="00F634FD">
        <w:t xml:space="preserve">important </w:t>
      </w:r>
      <w:r w:rsidRPr="00F634FD">
        <w:t xml:space="preserve">because </w:t>
      </w:r>
      <w:r w:rsidR="00E3575B" w:rsidRPr="00F634FD">
        <w:t>the</w:t>
      </w:r>
      <w:r w:rsidR="00803088" w:rsidRPr="00F634FD">
        <w:t xml:space="preserve"> </w:t>
      </w:r>
      <w:r w:rsidR="00E3575B" w:rsidRPr="00F634FD">
        <w:t xml:space="preserve">current </w:t>
      </w:r>
      <w:r w:rsidR="00803088" w:rsidRPr="00F634FD">
        <w:t>global</w:t>
      </w:r>
      <w:r w:rsidR="00BA5A1E" w:rsidRPr="00F634FD">
        <w:t xml:space="preserve"> shortage of</w:t>
      </w:r>
      <w:r w:rsidR="00803088" w:rsidRPr="00F634FD">
        <w:t xml:space="preserve"> health</w:t>
      </w:r>
      <w:r w:rsidRPr="00F634FD">
        <w:t>care</w:t>
      </w:r>
      <w:r w:rsidR="00803088" w:rsidRPr="00F634FD">
        <w:t xml:space="preserve"> worker</w:t>
      </w:r>
      <w:r w:rsidR="00BA5A1E" w:rsidRPr="00F634FD">
        <w:t>s</w:t>
      </w:r>
      <w:r w:rsidR="00803088" w:rsidRPr="00F634FD">
        <w:t xml:space="preserve"> </w:t>
      </w:r>
      <w:r w:rsidR="00E3575B" w:rsidRPr="00F634FD">
        <w:t xml:space="preserve">is predicted to worsen over the next decade </w:t>
      </w:r>
      <w:r w:rsidR="00E3575B" w:rsidRPr="00F634FD">
        <w:fldChar w:fldCharType="begin"/>
      </w:r>
      <w:r w:rsidR="00FD0EDD" w:rsidRPr="00F634FD">
        <w:instrText xml:space="preserve"> ADDIN EN.CITE &lt;EndNote&gt;&lt;Cite&gt;&lt;Author&gt;World Health Organization&lt;/Author&gt;&lt;Year&gt;2023&lt;/Year&gt;&lt;RecNum&gt;487&lt;/RecNum&gt;&lt;DisplayText&gt;[3]&lt;/DisplayText&gt;&lt;record&gt;&lt;rec-number&gt;487&lt;/rec-number&gt;&lt;foreign-keys&gt;&lt;key app="EN" db-id="ree0texe25affuezd5bpvrpbr2a0pvpwd9ts" timestamp="1682329401"&gt;487&lt;/key&gt;&lt;/foreign-keys&gt;&lt;ref-type name="Electronic Article"&gt;43&lt;/ref-type&gt;&lt;contributors&gt;&lt;authors&gt;&lt;author&gt;World Health Organization,&lt;/author&gt;&lt;/authors&gt;&lt;/contributors&gt;&lt;titles&gt;&lt;title&gt;Health workforce&lt;/title&gt;&lt;/titles&gt;&lt;dates&gt;&lt;year&gt;2023&lt;/year&gt;&lt;pub-dates&gt;&lt;date&gt;20 April 2023&lt;/date&gt;&lt;/pub-dates&gt;&lt;/dates&gt;&lt;urls&gt;&lt;related-urls&gt;&lt;url&gt;https://www.who.int/health-topics/health-workforce&lt;/url&gt;&lt;/related-urls&gt;&lt;/urls&gt;&lt;/record&gt;&lt;/Cite&gt;&lt;/EndNote&gt;</w:instrText>
      </w:r>
      <w:r w:rsidR="00E3575B" w:rsidRPr="00F634FD">
        <w:fldChar w:fldCharType="separate"/>
      </w:r>
      <w:r w:rsidR="00FD0EDD" w:rsidRPr="00F634FD">
        <w:t>[3]</w:t>
      </w:r>
      <w:r w:rsidR="00E3575B" w:rsidRPr="00F634FD">
        <w:fldChar w:fldCharType="end"/>
      </w:r>
      <w:r w:rsidR="00241A30" w:rsidRPr="00F634FD">
        <w:t>.</w:t>
      </w:r>
      <w:r w:rsidR="00BC1B47" w:rsidRPr="00F634FD">
        <w:t xml:space="preserve"> </w:t>
      </w:r>
      <w:r w:rsidR="00B24D92" w:rsidRPr="00F634FD">
        <w:t>T</w:t>
      </w:r>
      <w:r w:rsidR="00BC1B47" w:rsidRPr="00F634FD">
        <w:t xml:space="preserve">aking better care of </w:t>
      </w:r>
      <w:r w:rsidR="00B24D92" w:rsidRPr="00F634FD">
        <w:t>our</w:t>
      </w:r>
      <w:r w:rsidR="00BC1B47" w:rsidRPr="00F634FD">
        <w:t xml:space="preserve"> own health </w:t>
      </w:r>
      <w:r w:rsidR="006526CB" w:rsidRPr="00F634FD">
        <w:t>at every stage of</w:t>
      </w:r>
      <w:r w:rsidR="00BC1B47" w:rsidRPr="00F634FD">
        <w:t xml:space="preserve"> life is vital not only </w:t>
      </w:r>
      <w:r w:rsidR="001E51FD" w:rsidRPr="00F634FD">
        <w:t xml:space="preserve">to </w:t>
      </w:r>
      <w:r w:rsidR="00A01202" w:rsidRPr="00F634FD">
        <w:t xml:space="preserve">help </w:t>
      </w:r>
      <w:r w:rsidR="003D2283" w:rsidRPr="00F634FD">
        <w:t>prevent disease and improve health outcomes</w:t>
      </w:r>
      <w:r w:rsidR="00BC1B47" w:rsidRPr="00F634FD">
        <w:t xml:space="preserve">, but also to relieve </w:t>
      </w:r>
      <w:r w:rsidR="00FE1014" w:rsidRPr="00F634FD">
        <w:t xml:space="preserve">the enormous </w:t>
      </w:r>
      <w:r w:rsidR="00BC1B47" w:rsidRPr="00F634FD">
        <w:t xml:space="preserve">pressure on health </w:t>
      </w:r>
      <w:r w:rsidRPr="00F634FD">
        <w:t xml:space="preserve">and social </w:t>
      </w:r>
      <w:r w:rsidR="00547B11" w:rsidRPr="00F634FD">
        <w:t xml:space="preserve">care </w:t>
      </w:r>
      <w:r w:rsidR="00BC1B47" w:rsidRPr="00F634FD">
        <w:t>systems.</w:t>
      </w:r>
      <w:r w:rsidR="00C332F6" w:rsidRPr="00F634FD">
        <w:t xml:space="preserve"> </w:t>
      </w:r>
      <w:bookmarkStart w:id="5" w:name="_Hlk134783590"/>
      <w:r w:rsidR="00C332F6" w:rsidRPr="00F634FD">
        <w:t xml:space="preserve">Self-care encompasses a </w:t>
      </w:r>
      <w:r w:rsidR="003D2283" w:rsidRPr="00F634FD">
        <w:t>wide</w:t>
      </w:r>
      <w:r w:rsidR="00C332F6" w:rsidRPr="00F634FD">
        <w:t xml:space="preserve"> range of actions</w:t>
      </w:r>
      <w:r w:rsidR="004E08B2" w:rsidRPr="00F634FD">
        <w:t xml:space="preserve"> to improve the body, mind, and social </w:t>
      </w:r>
      <w:r w:rsidR="00BC5369" w:rsidRPr="00F634FD">
        <w:t xml:space="preserve">wellbeing </w:t>
      </w:r>
      <w:bookmarkEnd w:id="5"/>
      <w:r w:rsidR="008721F3" w:rsidRPr="00F634FD">
        <w:fldChar w:fldCharType="begin"/>
      </w:r>
      <w:r w:rsidR="00FD0EDD" w:rsidRPr="00F634FD">
        <w:instrText xml:space="preserve"> ADDIN EN.CITE &lt;EndNote&gt;&lt;Cite&gt;&lt;Author&gt;World Health Organization. Regional Office for South-East Asia&lt;/Author&gt;&lt;Year&gt;2014&lt;/Year&gt;&lt;RecNum&gt;486&lt;/RecNum&gt;&lt;DisplayText&gt;[2]&lt;/DisplayText&gt;&lt;record&gt;&lt;rec-number&gt;486&lt;/rec-number&gt;&lt;foreign-keys&gt;&lt;key app="EN" db-id="ree0texe25affuezd5bpvrpbr2a0pvpwd9ts" timestamp="1682328504"&gt;486&lt;/key&gt;&lt;/foreign-keys&gt;&lt;ref-type name="Electronic Article"&gt;43&lt;/ref-type&gt;&lt;contributors&gt;&lt;authors&gt;&lt;author&gt;World Health Organization. Regional Office for South-East Asia,&lt;/author&gt;&lt;/authors&gt;&lt;/contributors&gt;&lt;titles&gt;&lt;title&gt;Self care for health&lt;/title&gt;&lt;/titles&gt;&lt;dates&gt;&lt;year&gt;2014&lt;/year&gt;&lt;pub-dates&gt;&lt;date&gt;20 April 2023&lt;/date&gt;&lt;/pub-dates&gt;&lt;/dates&gt;&lt;publisher&gt;WHO Regional Office for South-East Asia&lt;/publisher&gt;&lt;urls&gt;&lt;related-urls&gt;&lt;url&gt;https://apps.who.int/iris/handle/10665/205887&lt;/url&gt;&lt;/related-urls&gt;&lt;/urls&gt;&lt;/record&gt;&lt;/Cite&gt;&lt;/EndNote&gt;</w:instrText>
      </w:r>
      <w:r w:rsidR="008721F3" w:rsidRPr="00F634FD">
        <w:fldChar w:fldCharType="separate"/>
      </w:r>
      <w:r w:rsidR="00FD0EDD" w:rsidRPr="00F634FD">
        <w:t>[2]</w:t>
      </w:r>
      <w:r w:rsidR="008721F3" w:rsidRPr="00F634FD">
        <w:fldChar w:fldCharType="end"/>
      </w:r>
      <w:r w:rsidR="00AA2943" w:rsidRPr="00F634FD">
        <w:t xml:space="preserve"> </w:t>
      </w:r>
      <w:r w:rsidR="00183431" w:rsidRPr="00F634FD">
        <w:t xml:space="preserve">– </w:t>
      </w:r>
      <w:r w:rsidR="00AA2943" w:rsidRPr="00F634FD">
        <w:t xml:space="preserve">including, for example, </w:t>
      </w:r>
      <w:r w:rsidR="00290F4D" w:rsidRPr="00F634FD">
        <w:t xml:space="preserve">disease </w:t>
      </w:r>
      <w:r w:rsidR="00C332F6" w:rsidRPr="00F634FD">
        <w:t>prevent</w:t>
      </w:r>
      <w:r w:rsidR="00290F4D" w:rsidRPr="00F634FD">
        <w:t>ion</w:t>
      </w:r>
      <w:r w:rsidR="00C332F6" w:rsidRPr="00F634FD">
        <w:t xml:space="preserve"> </w:t>
      </w:r>
      <w:r w:rsidR="00B24D92" w:rsidRPr="00F634FD">
        <w:t>through healthy eating</w:t>
      </w:r>
      <w:r w:rsidR="00574E24" w:rsidRPr="00F634FD">
        <w:t xml:space="preserve"> and</w:t>
      </w:r>
      <w:r w:rsidR="00B24D92" w:rsidRPr="00F634FD">
        <w:t xml:space="preserve"> regular exercise to </w:t>
      </w:r>
      <w:r w:rsidR="006A103B" w:rsidRPr="00F634FD">
        <w:t xml:space="preserve">the use of </w:t>
      </w:r>
      <w:r w:rsidR="00B24D92" w:rsidRPr="00F634FD">
        <w:t xml:space="preserve">non-prescription interventions to manage </w:t>
      </w:r>
      <w:r w:rsidR="006A103B" w:rsidRPr="00F634FD">
        <w:t xml:space="preserve">symptoms and </w:t>
      </w:r>
      <w:r w:rsidR="00B24D92" w:rsidRPr="00F634FD">
        <w:t>common ailments</w:t>
      </w:r>
      <w:r w:rsidR="005164D7" w:rsidRPr="00F634FD">
        <w:t xml:space="preserve"> </w:t>
      </w:r>
      <w:r w:rsidR="005164D7" w:rsidRPr="00F634FD">
        <w:fldChar w:fldCharType="begin"/>
      </w:r>
      <w:r w:rsidR="00FD0EDD" w:rsidRPr="00F634FD">
        <w:instrText xml:space="preserve"> ADDIN EN.CITE &lt;EndNote&gt;&lt;Cite&gt;&lt;Author&gt;Bell&lt;/Author&gt;&lt;Year&gt;2016&lt;/Year&gt;&lt;RecNum&gt;488&lt;/RecNum&gt;&lt;DisplayText&gt;[4]&lt;/DisplayText&gt;&lt;record&gt;&lt;rec-number&gt;488&lt;/rec-number&gt;&lt;foreign-keys&gt;&lt;key app="EN" db-id="ree0texe25affuezd5bpvrpbr2a0pvpwd9ts" timestamp="1682331074"&gt;488&lt;/key&gt;&lt;/foreign-keys&gt;&lt;ref-type name="Journal Article"&gt;17&lt;/ref-type&gt;&lt;contributors&gt;&lt;authors&gt;&lt;author&gt;Bell, John&lt;/author&gt;&lt;author&gt;Dziekan, Gerald&lt;/author&gt;&lt;author&gt;Pollack, Charles&lt;/author&gt;&lt;author&gt;Mahachai, Varocha&lt;/author&gt;&lt;/authors&gt;&lt;/contributors&gt;&lt;titles&gt;&lt;title&gt;Self-Care in the Twenty First Century: A Vital Role for the Pharmacist&lt;/title&gt;&lt;secondary-title&gt;Advances in Therapy&lt;/secondary-title&gt;&lt;/titles&gt;&lt;periodical&gt;&lt;full-title&gt;Advances in Therapy&lt;/full-title&gt;&lt;/periodical&gt;&lt;pages&gt;1691-1703&lt;/pages&gt;&lt;volume&gt;33&lt;/volume&gt;&lt;number&gt;10&lt;/number&gt;&lt;dates&gt;&lt;year&gt;2016&lt;/year&gt;&lt;pub-dates&gt;&lt;date&gt;2016/10/01&lt;/date&gt;&lt;/pub-dates&gt;&lt;/dates&gt;&lt;isbn&gt;1865-8652&lt;/isbn&gt;&lt;urls&gt;&lt;related-urls&gt;&lt;url&gt;https://doi.org/10.1007/s12325-016-0395-5&lt;/url&gt;&lt;/related-urls&gt;&lt;/urls&gt;&lt;electronic-resource-num&gt;10.1007/s12325-016-0395-5&lt;/electronic-resource-num&gt;&lt;/record&gt;&lt;/Cite&gt;&lt;/EndNote&gt;</w:instrText>
      </w:r>
      <w:r w:rsidR="005164D7" w:rsidRPr="00F634FD">
        <w:fldChar w:fldCharType="separate"/>
      </w:r>
      <w:r w:rsidR="00FD0EDD" w:rsidRPr="00F634FD">
        <w:t>[4]</w:t>
      </w:r>
      <w:r w:rsidR="005164D7" w:rsidRPr="00F634FD">
        <w:fldChar w:fldCharType="end"/>
      </w:r>
      <w:r w:rsidR="00B24D92" w:rsidRPr="00F634FD">
        <w:t>.</w:t>
      </w:r>
      <w:r w:rsidR="00840DF6" w:rsidRPr="00F634FD">
        <w:t xml:space="preserve"> </w:t>
      </w:r>
      <w:r w:rsidR="00C01338" w:rsidRPr="00F634FD">
        <w:t>An increasing number of people are becoming more aware of and informed about the concept of self-care and its potential benefits.</w:t>
      </w:r>
    </w:p>
    <w:p w14:paraId="0E5405CD" w14:textId="77D706CA" w:rsidR="002E2B4E" w:rsidRPr="00F634FD" w:rsidRDefault="00B24D92" w:rsidP="00AC3DEB">
      <w:r w:rsidRPr="00F634FD">
        <w:t xml:space="preserve">However, </w:t>
      </w:r>
      <w:bookmarkStart w:id="6" w:name="_Hlk134783597"/>
      <w:r w:rsidR="008D258E" w:rsidRPr="00F634FD">
        <w:t>not everybody has the self-confidence to manage</w:t>
      </w:r>
      <w:r w:rsidR="004D73DD" w:rsidRPr="00F634FD">
        <w:t xml:space="preserve"> all aspects of</w:t>
      </w:r>
      <w:r w:rsidR="008D258E" w:rsidRPr="00F634FD">
        <w:t xml:space="preserve"> their own health </w:t>
      </w:r>
      <w:bookmarkEnd w:id="6"/>
      <w:r w:rsidR="004D73DD" w:rsidRPr="00F634FD">
        <w:fldChar w:fldCharType="begin"/>
      </w:r>
      <w:r w:rsidR="00A54A34" w:rsidRPr="00F634FD">
        <w:instrText xml:space="preserve"> ADDIN EN.CITE &lt;EndNote&gt;&lt;Cite&gt;&lt;Author&gt;Hawthorn&lt;/Author&gt;&lt;RecNum&gt;491&lt;/RecNum&gt;&lt;DisplayText&gt;[5,6]&lt;/DisplayText&gt;&lt;record&gt;&lt;rec-number&gt;491&lt;/rec-number&gt;&lt;foreign-keys&gt;&lt;key app="EN" db-id="ree0texe25affuezd5bpvrpbr2a0pvpwd9ts" timestamp="1682333909"&gt;491&lt;/key&gt;&lt;/foreign-keys&gt;&lt;ref-type name="Electronic Article"&gt;43&lt;/ref-type&gt;&lt;contributors&gt;&lt;authors&gt;&lt;author&gt;Hawthorn, F.&lt;/author&gt;&lt;/authors&gt;&lt;/contributors&gt;&lt;titles&gt;&lt;title&gt;Taking care, taking control: self-care attitudes 2022&lt;/title&gt;&lt;/titles&gt;&lt;dates&gt;&lt;pub-dates&gt;&lt;date&gt;20 Apr 2023&lt;/date&gt;&lt;/pub-dates&gt;&lt;/dates&gt;&lt;publisher&gt;Proprietary Association of Great Britain&lt;/publisher&gt;&lt;urls&gt;&lt;related-urls&gt;&lt;url&gt;https://www.pagb.co.uk/content/uploads/2022/11/Taking-care-taking-control.-Self-care-attitudes-2022.pdf&lt;/url&gt;&lt;/related-urls&gt;&lt;/urls&gt;&lt;/record&gt;&lt;/Cite&gt;&lt;Cite&gt;&lt;Author&gt;GSK&lt;/Author&gt;&lt;Year&gt;October 2021&lt;/Year&gt;&lt;RecNum&gt;492&lt;/RecNum&gt;&lt;record&gt;&lt;rec-number&gt;492&lt;/rec-number&gt;&lt;foreign-keys&gt;&lt;key app="EN" db-id="ree0texe25affuezd5bpvrpbr2a0pvpwd9ts" timestamp="1682339574"&gt;492&lt;/key&gt;&lt;/foreign-keys&gt;&lt;ref-type name="Electronic Article"&gt;43&lt;/ref-type&gt;&lt;contributors&gt;&lt;authors&gt;&lt;author&gt;GSK,&lt;/author&gt;&lt;/authors&gt;&lt;/contributors&gt;&lt;titles&gt;&lt;title&gt;Standing with Pharmacists in the Age of Self-Care. Report from a GSK Virtual Roundtable&lt;/title&gt;&lt;/titles&gt;&lt;dates&gt;&lt;year&gt;October 2021&lt;/year&gt;&lt;pub-dates&gt;&lt;date&gt;20 Apr 2023&lt;/date&gt;&lt;/pub-dates&gt;&lt;/dates&gt;&lt;urls&gt;&lt;related-urls&gt;&lt;url&gt;https://www.selfcarefederation.org/resources/gsk-virtual-roundtable-report-standing-pharmacists-age-self-care&lt;/url&gt;&lt;/related-urls&gt;&lt;/urls&gt;&lt;/record&gt;&lt;/Cite&gt;&lt;/EndNote&gt;</w:instrText>
      </w:r>
      <w:r w:rsidR="004D73DD" w:rsidRPr="00F634FD">
        <w:fldChar w:fldCharType="separate"/>
      </w:r>
      <w:r w:rsidR="00FD0EDD" w:rsidRPr="00F634FD">
        <w:t>[5,6]</w:t>
      </w:r>
      <w:r w:rsidR="004D73DD" w:rsidRPr="00F634FD">
        <w:fldChar w:fldCharType="end"/>
      </w:r>
      <w:r w:rsidR="008D258E" w:rsidRPr="00F634FD">
        <w:t xml:space="preserve">. </w:t>
      </w:r>
      <w:r w:rsidRPr="00F634FD">
        <w:t xml:space="preserve">Furthermore, </w:t>
      </w:r>
      <w:bookmarkStart w:id="7" w:name="_Hlk134783605"/>
      <w:r w:rsidRPr="00F634FD">
        <w:t xml:space="preserve">health literacy is </w:t>
      </w:r>
      <w:r w:rsidR="007E6A08" w:rsidRPr="00F634FD">
        <w:t xml:space="preserve">often </w:t>
      </w:r>
      <w:r w:rsidRPr="00F634FD">
        <w:t>low</w:t>
      </w:r>
      <w:bookmarkEnd w:id="7"/>
      <w:r w:rsidR="004D73DD" w:rsidRPr="00F634FD">
        <w:t>,</w:t>
      </w:r>
      <w:r w:rsidRPr="00F634FD">
        <w:t xml:space="preserve"> </w:t>
      </w:r>
      <w:r w:rsidR="007E6A08" w:rsidRPr="00F634FD">
        <w:t xml:space="preserve">even in </w:t>
      </w:r>
      <w:r w:rsidR="00A85B0A" w:rsidRPr="00F634FD">
        <w:t>developed</w:t>
      </w:r>
      <w:r w:rsidR="007E6A08" w:rsidRPr="00F634FD">
        <w:t xml:space="preserve"> countries </w:t>
      </w:r>
      <w:r w:rsidR="007E6A08" w:rsidRPr="00F634FD">
        <w:fldChar w:fldCharType="begin">
          <w:fldData xml:space="preserve">PEVuZE5vdGU+PENpdGU+PEF1dGhvcj5Tw7hyZW5zZW48L0F1dGhvcj48WWVhcj4yMDE1PC9ZZWFy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</w:fldData>
        </w:fldChar>
      </w:r>
      <w:r w:rsidR="00FD0EDD" w:rsidRPr="00F634FD">
        <w:instrText xml:space="preserve"> ADDIN EN.CITE </w:instrText>
      </w:r>
      <w:r w:rsidR="00FD0EDD" w:rsidRPr="00F634FD">
        <w:fldChar w:fldCharType="begin">
          <w:fldData xml:space="preserve">PEVuZE5vdGU+PENpdGU+PEF1dGhvcj5Tw7hyZW5zZW48L0F1dGhvcj48WWVhcj4yMDE1PC9ZZWFy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</w:fldData>
        </w:fldChar>
      </w:r>
      <w:r w:rsidR="00FD0EDD" w:rsidRPr="00F634FD">
        <w:instrText xml:space="preserve"> ADDIN EN.CITE.DATA </w:instrText>
      </w:r>
      <w:r w:rsidR="00FD0EDD" w:rsidRPr="00F634FD">
        <w:fldChar w:fldCharType="end"/>
      </w:r>
      <w:r w:rsidR="007E6A08" w:rsidRPr="00F634FD">
        <w:fldChar w:fldCharType="separate"/>
      </w:r>
      <w:r w:rsidR="00FD0EDD" w:rsidRPr="00F634FD">
        <w:t>[4,7]</w:t>
      </w:r>
      <w:r w:rsidR="007E6A08" w:rsidRPr="00F634FD">
        <w:fldChar w:fldCharType="end"/>
      </w:r>
      <w:r w:rsidRPr="00F634FD">
        <w:t xml:space="preserve">. </w:t>
      </w:r>
      <w:bookmarkStart w:id="8" w:name="_Hlk134783622"/>
      <w:r w:rsidR="00D96D6B" w:rsidRPr="00F634FD">
        <w:t>Consequently, t</w:t>
      </w:r>
      <w:r w:rsidR="005164D7" w:rsidRPr="00F634FD">
        <w:t>h</w:t>
      </w:r>
      <w:r w:rsidR="00E83D4F" w:rsidRPr="00F634FD">
        <w:t xml:space="preserve">ere </w:t>
      </w:r>
      <w:r w:rsidR="005164D7" w:rsidRPr="00F634FD">
        <w:t>is an urgent need</w:t>
      </w:r>
      <w:r w:rsidRPr="00F634FD">
        <w:t xml:space="preserve"> to empower individuals to</w:t>
      </w:r>
      <w:r w:rsidR="00382BB0" w:rsidRPr="00F634FD">
        <w:t xml:space="preserve"> </w:t>
      </w:r>
      <w:r w:rsidR="005164D7" w:rsidRPr="00F634FD">
        <w:t>acquire greater</w:t>
      </w:r>
      <w:r w:rsidR="00382BB0" w:rsidRPr="00F634FD">
        <w:t xml:space="preserve"> understanding of </w:t>
      </w:r>
      <w:r w:rsidR="002F7E73" w:rsidRPr="00F634FD">
        <w:t>how their body works</w:t>
      </w:r>
      <w:r w:rsidR="00D96D6B" w:rsidRPr="00F634FD">
        <w:t xml:space="preserve"> and</w:t>
      </w:r>
      <w:r w:rsidR="00847F00" w:rsidRPr="00F634FD">
        <w:t xml:space="preserve"> </w:t>
      </w:r>
      <w:r w:rsidR="007350C8" w:rsidRPr="00F634FD">
        <w:t>what it requires to stay healthy</w:t>
      </w:r>
      <w:r w:rsidR="00847F00" w:rsidRPr="00F634FD">
        <w:t>,</w:t>
      </w:r>
      <w:r w:rsidR="007350C8" w:rsidRPr="00F634FD">
        <w:t xml:space="preserve"> </w:t>
      </w:r>
      <w:r w:rsidR="005164D7" w:rsidRPr="00F634FD">
        <w:t>and</w:t>
      </w:r>
      <w:r w:rsidR="00D96D6B" w:rsidRPr="00F634FD">
        <w:t xml:space="preserve"> to</w:t>
      </w:r>
      <w:r w:rsidR="005164D7" w:rsidRPr="00F634FD">
        <w:t xml:space="preserve"> </w:t>
      </w:r>
      <w:r w:rsidR="00382BB0" w:rsidRPr="00F634FD">
        <w:t>enabl</w:t>
      </w:r>
      <w:r w:rsidR="005164D7" w:rsidRPr="00F634FD">
        <w:t>e</w:t>
      </w:r>
      <w:r w:rsidR="00382BB0" w:rsidRPr="00F634FD">
        <w:t xml:space="preserve"> them to </w:t>
      </w:r>
      <w:r w:rsidR="005164D7" w:rsidRPr="00F634FD">
        <w:t xml:space="preserve">better recognize symptoms and conditions suitable for self-care. </w:t>
      </w:r>
      <w:bookmarkEnd w:id="8"/>
      <w:r w:rsidR="00D96D6B" w:rsidRPr="00F634FD">
        <w:t xml:space="preserve">Because of its central role in health, increased understanding of the importance of maintaining a healthy immune system should form part of any </w:t>
      </w:r>
      <w:r w:rsidR="008E1A9B" w:rsidRPr="00F634FD">
        <w:t xml:space="preserve">program designed to raise </w:t>
      </w:r>
      <w:r w:rsidR="00D96D6B" w:rsidRPr="00F634FD">
        <w:t xml:space="preserve">awareness. </w:t>
      </w:r>
      <w:r w:rsidR="00C040A1" w:rsidRPr="00F634FD">
        <w:t xml:space="preserve">The role of the immune system in defending against pathogens </w:t>
      </w:r>
      <w:r w:rsidR="0001363E" w:rsidRPr="00F634FD">
        <w:t xml:space="preserve">is well recognized, and </w:t>
      </w:r>
      <w:r w:rsidR="00D96D6B" w:rsidRPr="00F634FD">
        <w:t xml:space="preserve">this </w:t>
      </w:r>
      <w:r w:rsidR="00C040A1" w:rsidRPr="00F634FD">
        <w:t xml:space="preserve">has been brought to </w:t>
      </w:r>
      <w:r w:rsidR="0001363E" w:rsidRPr="00F634FD">
        <w:t xml:space="preserve">even </w:t>
      </w:r>
      <w:r w:rsidR="00C040A1" w:rsidRPr="00F634FD">
        <w:t xml:space="preserve">greater public </w:t>
      </w:r>
      <w:r w:rsidR="00D96D6B" w:rsidRPr="00F634FD">
        <w:t>attention</w:t>
      </w:r>
      <w:r w:rsidR="00C040A1" w:rsidRPr="00F634FD">
        <w:t xml:space="preserve"> </w:t>
      </w:r>
      <w:r w:rsidR="00D96D6B" w:rsidRPr="00F634FD">
        <w:t>because of</w:t>
      </w:r>
      <w:r w:rsidR="00C040A1" w:rsidRPr="00F634FD">
        <w:t xml:space="preserve"> the COVID-19 pandemic. More people than ever have begun to realize that a healthy immune system is better able to </w:t>
      </w:r>
      <w:r w:rsidR="00146C40" w:rsidRPr="00F634FD">
        <w:t xml:space="preserve">provide </w:t>
      </w:r>
      <w:r w:rsidR="00C040A1" w:rsidRPr="00F634FD">
        <w:t>protect</w:t>
      </w:r>
      <w:r w:rsidR="00146C40" w:rsidRPr="00F634FD">
        <w:t>ion</w:t>
      </w:r>
      <w:r w:rsidR="00C040A1" w:rsidRPr="00F634FD">
        <w:t xml:space="preserve"> against viruses</w:t>
      </w:r>
      <w:r w:rsidR="00910FA8" w:rsidRPr="00F634FD">
        <w:t xml:space="preserve"> (and other pathogens)</w:t>
      </w:r>
      <w:r w:rsidR="00C040A1" w:rsidRPr="00F634FD">
        <w:t xml:space="preserve"> and help safeguard against the threat of future pandemics</w:t>
      </w:r>
      <w:r w:rsidR="005164D7" w:rsidRPr="00F634FD">
        <w:t xml:space="preserve">. </w:t>
      </w:r>
      <w:bookmarkStart w:id="9" w:name="_Hlk134783628"/>
      <w:r w:rsidR="005164D7" w:rsidRPr="00F634FD">
        <w:t xml:space="preserve">Host </w:t>
      </w:r>
      <w:r w:rsidR="00A56E24" w:rsidRPr="00F634FD">
        <w:t>defence</w:t>
      </w:r>
      <w:r w:rsidR="005164D7" w:rsidRPr="00F634FD">
        <w:t xml:space="preserve"> </w:t>
      </w:r>
      <w:r w:rsidR="00571BB0" w:rsidRPr="00F634FD">
        <w:t xml:space="preserve">against pathogens </w:t>
      </w:r>
      <w:r w:rsidR="005164D7" w:rsidRPr="00F634FD">
        <w:t>is only the tip of the immun</w:t>
      </w:r>
      <w:r w:rsidR="00ED1820" w:rsidRPr="00F634FD">
        <w:t>ity</w:t>
      </w:r>
      <w:r w:rsidR="005164D7" w:rsidRPr="00F634FD">
        <w:t xml:space="preserve"> iceberg</w:t>
      </w:r>
      <w:bookmarkEnd w:id="9"/>
      <w:r w:rsidR="005164D7" w:rsidRPr="00F634FD">
        <w:t xml:space="preserve"> – underneath</w:t>
      </w:r>
      <w:r w:rsidR="00075664" w:rsidRPr="00F634FD">
        <w:t>,</w:t>
      </w:r>
      <w:r w:rsidR="005164D7" w:rsidRPr="00F634FD">
        <w:t xml:space="preserve"> </w:t>
      </w:r>
      <w:bookmarkStart w:id="10" w:name="_Hlk134783642"/>
      <w:r w:rsidR="008B0DE6" w:rsidRPr="00F634FD">
        <w:t>the</w:t>
      </w:r>
      <w:r w:rsidR="005164D7" w:rsidRPr="00F634FD">
        <w:t xml:space="preserve"> myriad of immune cells, signals, and stimulatory or inhibitory responses</w:t>
      </w:r>
      <w:r w:rsidR="0001363E" w:rsidRPr="00F634FD">
        <w:t xml:space="preserve"> involved in defending the body</w:t>
      </w:r>
      <w:r w:rsidR="005164D7" w:rsidRPr="00F634FD">
        <w:t xml:space="preserve"> </w:t>
      </w:r>
      <w:r w:rsidR="008B0DE6" w:rsidRPr="00F634FD">
        <w:t xml:space="preserve">also </w:t>
      </w:r>
      <w:r w:rsidR="0001363E" w:rsidRPr="00F634FD">
        <w:t>help</w:t>
      </w:r>
      <w:r w:rsidR="005164D7" w:rsidRPr="00F634FD">
        <w:t xml:space="preserve"> to maintain health throughout the body. </w:t>
      </w:r>
      <w:bookmarkEnd w:id="10"/>
      <w:r w:rsidR="00571BB0" w:rsidRPr="00F634FD">
        <w:t xml:space="preserve">This </w:t>
      </w:r>
      <w:bookmarkStart w:id="11" w:name="_Hlk134783654"/>
      <w:r w:rsidR="00571BB0" w:rsidRPr="00F634FD">
        <w:t>highly complex network requires daily active maintenance for optimal functioning</w:t>
      </w:r>
      <w:r w:rsidR="00875173" w:rsidRPr="00F634FD">
        <w:t xml:space="preserve">, </w:t>
      </w:r>
      <w:r w:rsidR="0058509F" w:rsidRPr="00F634FD">
        <w:t>with a particular focus on</w:t>
      </w:r>
      <w:r w:rsidR="00886A98" w:rsidRPr="00F634FD">
        <w:t xml:space="preserve"> </w:t>
      </w:r>
      <w:r w:rsidR="00875173" w:rsidRPr="00F634FD">
        <w:t xml:space="preserve">adequate nutrition </w:t>
      </w:r>
      <w:r w:rsidR="00312346" w:rsidRPr="00F634FD">
        <w:t xml:space="preserve">through healthy and diverse dietary habits </w:t>
      </w:r>
      <w:bookmarkEnd w:id="11"/>
      <w:r w:rsidR="00875173" w:rsidRPr="00F634FD">
        <w:fldChar w:fldCharType="begin">
          <w:fldData xml:space="preserve">PEVuZE5vdGU+PENpdGU+PEF1dGhvcj5DYWxkZXI8L0F1dGhvcj48WWVhcj4yMDIwPC9ZZWFyPjxS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</w:fldData>
        </w:fldChar>
      </w:r>
      <w:r w:rsidR="00A55229" w:rsidRPr="00F634FD">
        <w:instrText xml:space="preserve"> ADDIN EN.CITE </w:instrText>
      </w:r>
      <w:r w:rsidR="00A55229" w:rsidRPr="00F634FD">
        <w:fldChar w:fldCharType="begin">
          <w:fldData xml:space="preserve">PEVuZE5vdGU+PENpdGU+PEF1dGhvcj5DYWxkZXI8L0F1dGhvcj48WWVhcj4yMDIwPC9ZZWFyPjxS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</w:fldData>
        </w:fldChar>
      </w:r>
      <w:r w:rsidR="00A55229" w:rsidRPr="00F634FD">
        <w:instrText xml:space="preserve"> ADDIN EN.CITE.DATA </w:instrText>
      </w:r>
      <w:r w:rsidR="00A55229" w:rsidRPr="00F634FD">
        <w:fldChar w:fldCharType="end"/>
      </w:r>
      <w:r w:rsidR="00875173" w:rsidRPr="00F634FD">
        <w:fldChar w:fldCharType="separate"/>
      </w:r>
      <w:r w:rsidR="00FD0EDD" w:rsidRPr="00F634FD">
        <w:t>[8-10]</w:t>
      </w:r>
      <w:r w:rsidR="00875173" w:rsidRPr="00F634FD">
        <w:fldChar w:fldCharType="end"/>
      </w:r>
      <w:r w:rsidR="00571BB0" w:rsidRPr="00F634FD">
        <w:t>.</w:t>
      </w:r>
      <w:r w:rsidR="00AB43E6" w:rsidRPr="00F634FD">
        <w:t xml:space="preserve"> </w:t>
      </w:r>
      <w:bookmarkStart w:id="12" w:name="_Hlk134783667"/>
      <w:r w:rsidR="00312346" w:rsidRPr="00F634FD">
        <w:t>When combined with other s</w:t>
      </w:r>
      <w:r w:rsidR="00671AE2" w:rsidRPr="00F634FD">
        <w:t>elf-care measures</w:t>
      </w:r>
      <w:r w:rsidR="00CB1E4C" w:rsidRPr="00F634FD">
        <w:t xml:space="preserve"> (</w:t>
      </w:r>
      <w:r w:rsidR="00312346" w:rsidRPr="00F634FD">
        <w:t>such as</w:t>
      </w:r>
      <w:r w:rsidR="00671AE2" w:rsidRPr="00F634FD">
        <w:t xml:space="preserve"> regular exercise</w:t>
      </w:r>
      <w:r w:rsidR="007F1357" w:rsidRPr="00F634FD">
        <w:t xml:space="preserve">, </w:t>
      </w:r>
      <w:r w:rsidR="00910FA8" w:rsidRPr="00F634FD">
        <w:t xml:space="preserve">body weight management, </w:t>
      </w:r>
      <w:r w:rsidR="008B0DE6" w:rsidRPr="00F634FD">
        <w:t>healthy</w:t>
      </w:r>
      <w:r w:rsidR="007F1357" w:rsidRPr="00F634FD">
        <w:t xml:space="preserve"> </w:t>
      </w:r>
      <w:r w:rsidR="00671AE2" w:rsidRPr="00F634FD">
        <w:t xml:space="preserve">sleeping </w:t>
      </w:r>
      <w:r w:rsidR="007E5C41" w:rsidRPr="00F634FD">
        <w:t xml:space="preserve">patterns, and </w:t>
      </w:r>
      <w:r w:rsidR="008B0DE6" w:rsidRPr="00F634FD">
        <w:t xml:space="preserve">cultivating </w:t>
      </w:r>
      <w:r w:rsidR="008B0DE6" w:rsidRPr="00F634FD">
        <w:lastRenderedPageBreak/>
        <w:t>mental resilience</w:t>
      </w:r>
      <w:r w:rsidR="00CB1E4C" w:rsidRPr="00F634FD">
        <w:t>)</w:t>
      </w:r>
      <w:r w:rsidR="00011D44" w:rsidRPr="00F634FD">
        <w:t>,</w:t>
      </w:r>
      <w:r w:rsidR="0058509F" w:rsidRPr="00F634FD">
        <w:t xml:space="preserve"> such actions can help to </w:t>
      </w:r>
      <w:r w:rsidR="00671AE2" w:rsidRPr="00F634FD">
        <w:t>fortify the immune system against factors that cannot be easily controlled</w:t>
      </w:r>
      <w:r w:rsidR="00883D96" w:rsidRPr="00F634FD">
        <w:t xml:space="preserve"> </w:t>
      </w:r>
      <w:bookmarkEnd w:id="12"/>
      <w:r w:rsidR="00CB1E4C" w:rsidRPr="00F634FD">
        <w:t xml:space="preserve">(including </w:t>
      </w:r>
      <w:r w:rsidR="00671AE2" w:rsidRPr="00F634FD">
        <w:t>infections,</w:t>
      </w:r>
      <w:r w:rsidR="00261560" w:rsidRPr="00F634FD">
        <w:t xml:space="preserve"> other</w:t>
      </w:r>
      <w:r w:rsidR="00671AE2" w:rsidRPr="00F634FD">
        <w:t xml:space="preserve"> environmental challenges, and the chronic, low-grade inflammation that occurs in response to physiological stimulation of the innate immune system throughout life.</w:t>
      </w:r>
      <w:r w:rsidR="00453DDF" w:rsidRPr="00F634FD">
        <w:t xml:space="preserve"> </w:t>
      </w:r>
    </w:p>
    <w:p w14:paraId="32C7677C" w14:textId="34A09297" w:rsidR="00E9380D" w:rsidRPr="00F634FD" w:rsidRDefault="00173AFB" w:rsidP="00AC3DEB">
      <w:bookmarkStart w:id="13" w:name="_Hlk134783683"/>
      <w:r w:rsidRPr="00F634FD">
        <w:t xml:space="preserve">Primary healthcare providers (PCHPs) </w:t>
      </w:r>
      <w:r w:rsidR="00523167" w:rsidRPr="00F634FD">
        <w:t xml:space="preserve">around the world </w:t>
      </w:r>
      <w:r w:rsidR="009437E9" w:rsidRPr="00F634FD">
        <w:t xml:space="preserve">play a central role in educating </w:t>
      </w:r>
      <w:r w:rsidR="00B33142" w:rsidRPr="00F634FD">
        <w:t>communities</w:t>
      </w:r>
      <w:r w:rsidR="009437E9" w:rsidRPr="00F634FD">
        <w:t xml:space="preserve">, and </w:t>
      </w:r>
      <w:r w:rsidR="00523167" w:rsidRPr="00F634FD">
        <w:t xml:space="preserve">actively support and empower individuals to responsibly engage in self-care </w:t>
      </w:r>
      <w:r w:rsidR="00523167" w:rsidRPr="00F634FD">
        <w:fldChar w:fldCharType="begin">
          <w:fldData xml:space="preserve">PEVuZE5vdGU+PENpdGU+PEF1dGhvcj5JbnRlcm5hdGlvbmFsIFBoYXJtYWNldXRpY2FsIEZlZGVy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</w:fldData>
        </w:fldChar>
      </w:r>
      <w:r w:rsidR="00FD0EDD" w:rsidRPr="00F634FD">
        <w:instrText xml:space="preserve"> ADDIN EN.CITE </w:instrText>
      </w:r>
      <w:r w:rsidR="00FD0EDD" w:rsidRPr="00F634FD">
        <w:fldChar w:fldCharType="begin">
          <w:fldData xml:space="preserve">PEVuZE5vdGU+PENpdGU+PEF1dGhvcj5JbnRlcm5hdGlvbmFsIFBoYXJtYWNldXRpY2FsIEZlZGVy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</w:fldData>
        </w:fldChar>
      </w:r>
      <w:r w:rsidR="00FD0EDD" w:rsidRPr="00F634FD">
        <w:instrText xml:space="preserve"> ADDIN EN.CITE.DATA </w:instrText>
      </w:r>
      <w:r w:rsidR="00FD0EDD" w:rsidRPr="00F634FD">
        <w:fldChar w:fldCharType="end"/>
      </w:r>
      <w:r w:rsidR="00523167" w:rsidRPr="00F634FD">
        <w:fldChar w:fldCharType="separate"/>
      </w:r>
      <w:r w:rsidR="00FD0EDD" w:rsidRPr="00F634FD">
        <w:t>[1,11,12]</w:t>
      </w:r>
      <w:r w:rsidR="00523167" w:rsidRPr="00F634FD">
        <w:fldChar w:fldCharType="end"/>
      </w:r>
      <w:r w:rsidR="00523167" w:rsidRPr="00F634FD">
        <w:t>. PHCPs</w:t>
      </w:r>
      <w:r w:rsidR="009A6C59" w:rsidRPr="00F634FD">
        <w:t>, particularly</w:t>
      </w:r>
      <w:r w:rsidR="00523167" w:rsidRPr="00F634FD">
        <w:t xml:space="preserve"> pharmacists</w:t>
      </w:r>
      <w:r w:rsidR="009A6C59" w:rsidRPr="00F634FD">
        <w:t>,</w:t>
      </w:r>
      <w:r w:rsidR="00523167" w:rsidRPr="00F634FD">
        <w:t xml:space="preserve"> </w:t>
      </w:r>
      <w:r w:rsidR="00415B57" w:rsidRPr="00F634FD">
        <w:t>represent</w:t>
      </w:r>
      <w:r w:rsidR="00523167" w:rsidRPr="00F634FD">
        <w:t xml:space="preserve"> </w:t>
      </w:r>
      <w:r w:rsidR="00415B57" w:rsidRPr="00F634FD">
        <w:t>a widely-available</w:t>
      </w:r>
      <w:r w:rsidR="00F82F88" w:rsidRPr="00F634FD">
        <w:t>, easily accessible</w:t>
      </w:r>
      <w:r w:rsidR="005B2F4C" w:rsidRPr="00F634FD">
        <w:t>,</w:t>
      </w:r>
      <w:r w:rsidR="00415B57" w:rsidRPr="00F634FD">
        <w:t xml:space="preserve"> and convenient</w:t>
      </w:r>
      <w:r w:rsidR="00AD620C" w:rsidRPr="00F634FD">
        <w:t xml:space="preserve"> </w:t>
      </w:r>
      <w:r w:rsidR="00415B57" w:rsidRPr="00F634FD">
        <w:t xml:space="preserve">resource </w:t>
      </w:r>
      <w:r w:rsidR="00415B57" w:rsidRPr="00F634FD">
        <w:fldChar w:fldCharType="begin"/>
      </w:r>
      <w:r w:rsidR="00FD0EDD" w:rsidRPr="00F634FD">
        <w:instrText xml:space="preserve"> ADDIN EN.CITE &lt;EndNote&gt;&lt;Cite&gt;&lt;Author&gt;Bell&lt;/Author&gt;&lt;Year&gt;2016&lt;/Year&gt;&lt;RecNum&gt;488&lt;/RecNum&gt;&lt;DisplayText&gt;[4]&lt;/DisplayText&gt;&lt;record&gt;&lt;rec-number&gt;488&lt;/rec-number&gt;&lt;foreign-keys&gt;&lt;key app="EN" db-id="ree0texe25affuezd5bpvrpbr2a0pvpwd9ts" timestamp="1682331074"&gt;488&lt;/key&gt;&lt;/foreign-keys&gt;&lt;ref-type name="Journal Article"&gt;17&lt;/ref-type&gt;&lt;contributors&gt;&lt;authors&gt;&lt;author&gt;Bell, John&lt;/author&gt;&lt;author&gt;Dziekan, Gerald&lt;/author&gt;&lt;author&gt;Pollack, Charles&lt;/author&gt;&lt;author&gt;Mahachai, Varocha&lt;/author&gt;&lt;/authors&gt;&lt;/contributors&gt;&lt;titles&gt;&lt;title&gt;Self-Care in the Twenty First Century: A Vital Role for the Pharmacist&lt;/title&gt;&lt;secondary-title&gt;Advances in Therapy&lt;/secondary-title&gt;&lt;/titles&gt;&lt;periodical&gt;&lt;full-title&gt;Advances in Therapy&lt;/full-title&gt;&lt;/periodical&gt;&lt;pages&gt;1691-1703&lt;/pages&gt;&lt;volume&gt;33&lt;/volume&gt;&lt;number&gt;10&lt;/number&gt;&lt;dates&gt;&lt;year&gt;2016&lt;/year&gt;&lt;pub-dates&gt;&lt;date&gt;2016/10/01&lt;/date&gt;&lt;/pub-dates&gt;&lt;/dates&gt;&lt;isbn&gt;1865-8652&lt;/isbn&gt;&lt;urls&gt;&lt;related-urls&gt;&lt;url&gt;https://doi.org/10.1007/s12325-016-0395-5&lt;/url&gt;&lt;/related-urls&gt;&lt;/urls&gt;&lt;electronic-resource-num&gt;10.1007/s12325-016-0395-5&lt;/electronic-resource-num&gt;&lt;/record&gt;&lt;/Cite&gt;&lt;/EndNote&gt;</w:instrText>
      </w:r>
      <w:r w:rsidR="00415B57" w:rsidRPr="00F634FD">
        <w:fldChar w:fldCharType="separate"/>
      </w:r>
      <w:r w:rsidR="00FD0EDD" w:rsidRPr="00F634FD">
        <w:t>[4]</w:t>
      </w:r>
      <w:r w:rsidR="00415B57" w:rsidRPr="00F634FD">
        <w:fldChar w:fldCharType="end"/>
      </w:r>
      <w:r w:rsidR="00415B57" w:rsidRPr="00F634FD">
        <w:t xml:space="preserve"> that can be used </w:t>
      </w:r>
      <w:r w:rsidR="00523167" w:rsidRPr="00F634FD">
        <w:t>to promote self-care strategies for daily immune support</w:t>
      </w:r>
      <w:r w:rsidR="00AD620C" w:rsidRPr="00F634FD">
        <w:t xml:space="preserve"> –</w:t>
      </w:r>
      <w:r w:rsidR="00DA2498" w:rsidRPr="00F634FD">
        <w:t xml:space="preserve"> </w:t>
      </w:r>
      <w:r w:rsidR="00BA6627" w:rsidRPr="00F634FD">
        <w:t>including</w:t>
      </w:r>
      <w:r w:rsidR="00DA2498" w:rsidRPr="00F634FD">
        <w:t xml:space="preserve"> nutritional recommendations that could help to improve public health</w:t>
      </w:r>
      <w:r w:rsidR="00F82F88" w:rsidRPr="00F634FD">
        <w:t>; to be accurate and effective</w:t>
      </w:r>
      <w:r w:rsidR="005B2F4C" w:rsidRPr="00F634FD">
        <w:t>,</w:t>
      </w:r>
      <w:r w:rsidR="00F82F88" w:rsidRPr="00F634FD">
        <w:t xml:space="preserve"> these recommendations need to be evid</w:t>
      </w:r>
      <w:r w:rsidR="00747101" w:rsidRPr="00F634FD">
        <w:t>e</w:t>
      </w:r>
      <w:r w:rsidR="00F82F88" w:rsidRPr="00F634FD">
        <w:t>nce-based and given by PHCPs with sufficient training in diet and nutrition as part of self-care</w:t>
      </w:r>
      <w:r w:rsidR="00084306" w:rsidRPr="00F634FD">
        <w:t>.</w:t>
      </w:r>
      <w:r w:rsidR="009437E9" w:rsidRPr="00F634FD">
        <w:t xml:space="preserve"> In October 2022, an international group of experts from the fields of primary care</w:t>
      </w:r>
      <w:r w:rsidR="00711F07" w:rsidRPr="00F634FD">
        <w:t xml:space="preserve"> </w:t>
      </w:r>
      <w:r w:rsidR="00261560" w:rsidRPr="00F634FD">
        <w:t xml:space="preserve">and biomedical </w:t>
      </w:r>
      <w:r w:rsidR="00C87213" w:rsidRPr="00F634FD">
        <w:t>sciences</w:t>
      </w:r>
      <w:r w:rsidR="009437E9" w:rsidRPr="00F634FD">
        <w:t xml:space="preserve"> attended a webinar</w:t>
      </w:r>
      <w:r w:rsidR="00C87213" w:rsidRPr="00F634FD">
        <w:t xml:space="preserve"> to review and discuss this topic</w:t>
      </w:r>
      <w:r w:rsidR="00ED1820" w:rsidRPr="00F634FD">
        <w:t>. Their aim was</w:t>
      </w:r>
      <w:r w:rsidR="009437E9" w:rsidRPr="00F634FD">
        <w:t xml:space="preserve"> to</w:t>
      </w:r>
      <w:r w:rsidR="002B4EA5" w:rsidRPr="00F634FD">
        <w:t>:</w:t>
      </w:r>
      <w:r w:rsidR="009437E9" w:rsidRPr="00F634FD">
        <w:t xml:space="preserve"> </w:t>
      </w:r>
      <w:r w:rsidR="00A231AF" w:rsidRPr="00F634FD">
        <w:t xml:space="preserve">1) </w:t>
      </w:r>
      <w:r w:rsidR="00E9380D" w:rsidRPr="00F634FD">
        <w:t xml:space="preserve">review </w:t>
      </w:r>
      <w:r w:rsidR="00A231AF" w:rsidRPr="00F634FD">
        <w:t xml:space="preserve">and discuss </w:t>
      </w:r>
      <w:r w:rsidR="00E9380D" w:rsidRPr="00F634FD">
        <w:t xml:space="preserve">the evidence </w:t>
      </w:r>
      <w:r w:rsidR="00A231AF" w:rsidRPr="00F634FD">
        <w:t xml:space="preserve">(using </w:t>
      </w:r>
      <w:r w:rsidR="00F5215A" w:rsidRPr="00F634FD">
        <w:t xml:space="preserve">scientific </w:t>
      </w:r>
      <w:r w:rsidR="00A231AF" w:rsidRPr="00F634FD">
        <w:t xml:space="preserve">literature provided </w:t>
      </w:r>
      <w:r w:rsidR="00F82F88" w:rsidRPr="00F634FD">
        <w:t xml:space="preserve">ahead of </w:t>
      </w:r>
      <w:r w:rsidR="00A231AF" w:rsidRPr="00F634FD">
        <w:t xml:space="preserve">the webinar and presented by key experts during the webinar) </w:t>
      </w:r>
      <w:r w:rsidR="00E9380D" w:rsidRPr="00F634FD">
        <w:t>for</w:t>
      </w:r>
      <w:r w:rsidR="009437E9" w:rsidRPr="00F634FD">
        <w:t xml:space="preserve"> </w:t>
      </w:r>
      <w:r w:rsidR="00A231AF" w:rsidRPr="00F634FD">
        <w:t>a</w:t>
      </w:r>
      <w:r w:rsidR="00091138" w:rsidRPr="00F634FD">
        <w:t xml:space="preserve">) </w:t>
      </w:r>
      <w:r w:rsidR="009437E9" w:rsidRPr="00F634FD">
        <w:t xml:space="preserve">the central roles of the immune system in maintaining general health beyond host </w:t>
      </w:r>
      <w:r w:rsidR="00A56E24" w:rsidRPr="00F634FD">
        <w:t>defence</w:t>
      </w:r>
      <w:r w:rsidR="00A231AF" w:rsidRPr="00F634FD">
        <w:t xml:space="preserve"> and</w:t>
      </w:r>
      <w:r w:rsidR="009437E9" w:rsidRPr="00F634FD">
        <w:t xml:space="preserve"> </w:t>
      </w:r>
      <w:r w:rsidR="00A231AF" w:rsidRPr="00F634FD">
        <w:t>b</w:t>
      </w:r>
      <w:r w:rsidR="00091138" w:rsidRPr="00F634FD">
        <w:t xml:space="preserve">) </w:t>
      </w:r>
      <w:r w:rsidR="009437E9" w:rsidRPr="00F634FD">
        <w:t>the role of nutrition</w:t>
      </w:r>
      <w:r w:rsidR="00E9380D" w:rsidRPr="00F634FD">
        <w:t xml:space="preserve"> in daily immune support</w:t>
      </w:r>
      <w:r w:rsidR="007614FC" w:rsidRPr="00F634FD">
        <w:t>;</w:t>
      </w:r>
      <w:r w:rsidR="009437E9" w:rsidRPr="00F634FD">
        <w:t xml:space="preserve"> </w:t>
      </w:r>
      <w:r w:rsidR="00A231AF" w:rsidRPr="00F634FD">
        <w:t>2</w:t>
      </w:r>
      <w:r w:rsidR="00AD620C" w:rsidRPr="00F634FD">
        <w:t xml:space="preserve">) discuss </w:t>
      </w:r>
      <w:r w:rsidR="009437E9" w:rsidRPr="00F634FD">
        <w:t>the</w:t>
      </w:r>
      <w:r w:rsidR="00E9380D" w:rsidRPr="00F634FD">
        <w:t xml:space="preserve"> implications for PHCPs </w:t>
      </w:r>
      <w:r w:rsidR="00C87213" w:rsidRPr="00F634FD">
        <w:t xml:space="preserve">on their daily clinical </w:t>
      </w:r>
      <w:r w:rsidR="00030606" w:rsidRPr="00F634FD">
        <w:t xml:space="preserve">or pharmacy </w:t>
      </w:r>
      <w:r w:rsidR="00C87213" w:rsidRPr="00F634FD">
        <w:t>practice</w:t>
      </w:r>
      <w:r w:rsidR="00E9380D" w:rsidRPr="00F634FD">
        <w:t xml:space="preserve">. The key </w:t>
      </w:r>
      <w:r w:rsidR="00536FB3" w:rsidRPr="00F634FD">
        <w:t>outcomes</w:t>
      </w:r>
      <w:r w:rsidR="00F00E88" w:rsidRPr="00F634FD">
        <w:t xml:space="preserve"> </w:t>
      </w:r>
      <w:r w:rsidR="00D4324A" w:rsidRPr="00F634FD">
        <w:t xml:space="preserve">of the webinar </w:t>
      </w:r>
      <w:r w:rsidR="00F00E88" w:rsidRPr="00F634FD">
        <w:t xml:space="preserve">were </w:t>
      </w:r>
      <w:r w:rsidR="00194477" w:rsidRPr="00F634FD">
        <w:t xml:space="preserve">documented and </w:t>
      </w:r>
      <w:r w:rsidR="00504E71" w:rsidRPr="00F634FD">
        <w:t xml:space="preserve">approved by </w:t>
      </w:r>
      <w:r w:rsidR="00F00E88" w:rsidRPr="00F634FD">
        <w:t>the experts</w:t>
      </w:r>
      <w:r w:rsidR="00194477" w:rsidRPr="00F634FD">
        <w:t>,</w:t>
      </w:r>
      <w:r w:rsidR="00F00E88" w:rsidRPr="00F634FD">
        <w:t xml:space="preserve"> and</w:t>
      </w:r>
      <w:r w:rsidR="00536FB3" w:rsidRPr="00F634FD">
        <w:t xml:space="preserve"> </w:t>
      </w:r>
      <w:r w:rsidR="00E9380D" w:rsidRPr="00F634FD">
        <w:t xml:space="preserve">are </w:t>
      </w:r>
      <w:r w:rsidR="00536FB3" w:rsidRPr="00F634FD">
        <w:t xml:space="preserve">summarized </w:t>
      </w:r>
      <w:r w:rsidR="00194477" w:rsidRPr="00F634FD">
        <w:t>within this review</w:t>
      </w:r>
      <w:r w:rsidR="00E9380D" w:rsidRPr="00F634FD">
        <w:t>.</w:t>
      </w:r>
      <w:bookmarkEnd w:id="13"/>
      <w:r w:rsidR="00453DDF" w:rsidRPr="00F634FD">
        <w:t xml:space="preserve"> </w:t>
      </w:r>
    </w:p>
    <w:p w14:paraId="074BD850" w14:textId="075EDEB8" w:rsidR="00F12D44" w:rsidRPr="00F634FD" w:rsidRDefault="00E06A44" w:rsidP="00AC3DEB">
      <w:pPr>
        <w:pStyle w:val="Heading1"/>
      </w:pPr>
      <w:r w:rsidRPr="00F634FD">
        <w:t>A HEALTHY IMMUNE SYSTEM IS CENTRAL TO OVERALL HEALTH, WITH ROLES BEYOND DEFENDING AGAINST PATHOGENS</w:t>
      </w:r>
    </w:p>
    <w:p w14:paraId="51A80A2F" w14:textId="6C83D7B3" w:rsidR="00FD4F1A" w:rsidRPr="00F634FD" w:rsidRDefault="00FD4F1A" w:rsidP="00AC3DEB">
      <w:r w:rsidRPr="00F634FD">
        <w:t xml:space="preserve">Defending the body against attack by </w:t>
      </w:r>
      <w:r w:rsidR="00895969" w:rsidRPr="00F634FD">
        <w:t>pathogens</w:t>
      </w:r>
      <w:r w:rsidR="00264C21" w:rsidRPr="00F634FD">
        <w:t xml:space="preserve"> (</w:t>
      </w:r>
      <w:r w:rsidR="00895969" w:rsidRPr="00F634FD">
        <w:t xml:space="preserve">such as </w:t>
      </w:r>
      <w:r w:rsidRPr="00F634FD">
        <w:t>viruses</w:t>
      </w:r>
      <w:r w:rsidR="00264C21" w:rsidRPr="00F634FD">
        <w:t>,</w:t>
      </w:r>
      <w:r w:rsidRPr="00F634FD">
        <w:t xml:space="preserve"> bacteria,</w:t>
      </w:r>
      <w:r w:rsidR="00264C21" w:rsidRPr="00F634FD">
        <w:t xml:space="preserve"> fungi)</w:t>
      </w:r>
      <w:r w:rsidRPr="00F634FD">
        <w:t xml:space="preserve"> is the primary function of the immune system</w:t>
      </w:r>
      <w:r w:rsidR="00B31DF1" w:rsidRPr="00F634FD">
        <w:t xml:space="preserve"> </w:t>
      </w:r>
      <w:r w:rsidR="00D20ED0" w:rsidRPr="00F634FD">
        <w:fldChar w:fldCharType="begin"/>
      </w:r>
      <w:r w:rsidR="00D20ED0" w:rsidRPr="00F634FD">
        <w:instrText xml:space="preserve"> ADDIN EN.CITE &lt;EndNote&gt;&lt;Cite&gt;&lt;Author&gt;Sattler&lt;/Author&gt;&lt;Year&gt;2017&lt;/Year&gt;&lt;RecNum&gt;1&lt;/RecNum&gt;&lt;DisplayText&gt;[13]&lt;/DisplayText&gt;&lt;record&gt;&lt;rec-number&gt;1&lt;/rec-number&gt;&lt;foreign-keys&gt;&lt;key app="EN" db-id="ree0texe25affuezd5bpvrpbr2a0pvpwd9ts" timestamp="1678789381"&gt;1&lt;/key&gt;&lt;/foreign-keys&gt;&lt;ref-type name="Journal Article"&gt;17&lt;/ref-type&gt;&lt;contributors&gt;&lt;authors&gt;&lt;author&gt;Sattler, S.&lt;/author&gt;&lt;/authors&gt;&lt;/contributors&gt;&lt;auth-address&gt;National Heart and Lung Institute, Imperial College London, Hammersmith Campus, Du Cane Road, London, W12 0NN, UK. s.sattler@imperial.ac.uk.&lt;/auth-address&gt;&lt;titles&gt;&lt;title&gt;The Role of the Immune System Beyond the Fight Against Infection&lt;/title&gt;&lt;secondary-title&gt;Adv Exp Med Biol&lt;/secondary-title&gt;&lt;/titles&gt;&lt;periodical&gt;&lt;full-title&gt;Adv Exp Med Biol&lt;/full-title&gt;&lt;/periodical&gt;&lt;pages&gt;3-14&lt;/pages&gt;&lt;volume&gt;1003&lt;/volume&gt;&lt;keywords&gt;&lt;keyword&gt;Animals&lt;/keyword&gt;&lt;keyword&gt;Cell Communication&lt;/keyword&gt;&lt;keyword&gt;Cellular Microenvironment&lt;/keyword&gt;&lt;keyword&gt;Communicable Diseases/*immunology/metabolism/physiopathology&lt;/keyword&gt;&lt;keyword&gt;Homeostasis&lt;/keyword&gt;&lt;keyword&gt;Humans&lt;/keyword&gt;&lt;keyword&gt;Immune System/*immunology/metabolism/physiopathology&lt;/keyword&gt;&lt;keyword&gt;Signal Transduction&lt;/keyword&gt;&lt;keyword&gt;Defence&lt;/keyword&gt;&lt;keyword&gt;Immune system&lt;/keyword&gt;&lt;keyword&gt;‘Danger hypothesis’&lt;/keyword&gt;&lt;keyword&gt;‘Non-self-recognition’&lt;/keyword&gt;&lt;keyword&gt;‘Tissue integrity’&lt;/keyword&gt;&lt;/keywords&gt;&lt;dates&gt;&lt;year&gt;2017&lt;/year&gt;&lt;/dates&gt;&lt;isbn&gt;0065-2598 (Print)&amp;#xD;0065-2598&lt;/isbn&gt;&lt;accession-num&gt;28667551&lt;/accession-num&gt;&lt;urls&gt;&lt;/urls&gt;&lt;electronic-resource-num&gt;10.1007/978-3-319-57613-8_1&lt;/electronic-resource-num&gt;&lt;remote-database-provider&gt;NLM&lt;/remote-database-provider&gt;&lt;language&gt;eng&lt;/language&gt;&lt;/record&gt;&lt;/Cite&gt;&lt;/EndNote&gt;</w:instrText>
      </w:r>
      <w:r w:rsidR="00D20ED0" w:rsidRPr="00F634FD">
        <w:fldChar w:fldCharType="separate"/>
      </w:r>
      <w:r w:rsidR="00D20ED0" w:rsidRPr="00F634FD">
        <w:t>[13]</w:t>
      </w:r>
      <w:r w:rsidR="00D20ED0" w:rsidRPr="00F634FD">
        <w:fldChar w:fldCharType="end"/>
      </w:r>
      <w:r w:rsidRPr="00F634FD">
        <w:t xml:space="preserve">, and the effects </w:t>
      </w:r>
      <w:r w:rsidR="00B0423B" w:rsidRPr="00F634FD">
        <w:t xml:space="preserve">of the immune response </w:t>
      </w:r>
      <w:r w:rsidRPr="00F634FD">
        <w:t>are</w:t>
      </w:r>
      <w:r w:rsidR="00B0423B" w:rsidRPr="00F634FD">
        <w:t xml:space="preserve"> often</w:t>
      </w:r>
      <w:r w:rsidRPr="00F634FD">
        <w:t xml:space="preserve"> noticeable. The familiar symptoms of a cold, for example (sneezing, runny or congested nose, sore throat, cough, fatigue, body aches) are all signs that</w:t>
      </w:r>
      <w:r w:rsidR="00B33159" w:rsidRPr="00F634FD">
        <w:t xml:space="preserve"> the immediate</w:t>
      </w:r>
      <w:r w:rsidRPr="00F634FD">
        <w:t xml:space="preserve"> innate</w:t>
      </w:r>
      <w:r w:rsidR="00F023AC" w:rsidRPr="00F634FD">
        <w:t xml:space="preserve"> </w:t>
      </w:r>
      <w:r w:rsidR="00A56E24" w:rsidRPr="00F634FD">
        <w:t>defence</w:t>
      </w:r>
      <w:r w:rsidR="00B33159" w:rsidRPr="00F634FD">
        <w:t xml:space="preserve">s </w:t>
      </w:r>
      <w:r w:rsidR="00F023AC" w:rsidRPr="00F634FD">
        <w:t>(particularly inflammat</w:t>
      </w:r>
      <w:r w:rsidR="00B33159" w:rsidRPr="00F634FD">
        <w:t>ion</w:t>
      </w:r>
      <w:r w:rsidR="00F023AC" w:rsidRPr="00F634FD">
        <w:t xml:space="preserve">) </w:t>
      </w:r>
      <w:r w:rsidRPr="00F634FD">
        <w:t xml:space="preserve">and </w:t>
      </w:r>
      <w:r w:rsidR="00B33159" w:rsidRPr="00F634FD">
        <w:t xml:space="preserve">the later </w:t>
      </w:r>
      <w:r w:rsidRPr="00F634FD">
        <w:t xml:space="preserve">adaptive </w:t>
      </w:r>
      <w:r w:rsidR="00B33159" w:rsidRPr="00F634FD">
        <w:t xml:space="preserve">immune responses </w:t>
      </w:r>
      <w:r w:rsidRPr="00F634FD">
        <w:t xml:space="preserve">are working to </w:t>
      </w:r>
      <w:r w:rsidR="006103C5" w:rsidRPr="00F634FD">
        <w:t xml:space="preserve">remove </w:t>
      </w:r>
      <w:r w:rsidRPr="00F634FD">
        <w:t xml:space="preserve">the virus from the body. </w:t>
      </w:r>
      <w:r w:rsidR="00B0423B" w:rsidRPr="00F634FD">
        <w:t xml:space="preserve">It is clear that a robust immune response is important to host </w:t>
      </w:r>
      <w:r w:rsidR="00A56E24" w:rsidRPr="00F634FD">
        <w:t>defence</w:t>
      </w:r>
      <w:r w:rsidR="00B0423B" w:rsidRPr="00F634FD">
        <w:t xml:space="preserve"> against pathogens, and that people with </w:t>
      </w:r>
      <w:r w:rsidR="006103C5" w:rsidRPr="00F634FD">
        <w:t xml:space="preserve">a </w:t>
      </w:r>
      <w:r w:rsidR="00B0423B" w:rsidRPr="00F634FD">
        <w:t xml:space="preserve">weakened immune system are at increased risk of infection and of </w:t>
      </w:r>
      <w:r w:rsidR="00037E13" w:rsidRPr="00F634FD">
        <w:t xml:space="preserve">those </w:t>
      </w:r>
      <w:r w:rsidR="00B0423B" w:rsidRPr="00F634FD">
        <w:t>infections be</w:t>
      </w:r>
      <w:r w:rsidR="002E5B4B" w:rsidRPr="00F634FD">
        <w:t>com</w:t>
      </w:r>
      <w:r w:rsidR="00B0423B" w:rsidRPr="00F634FD">
        <w:t>ing more severe.</w:t>
      </w:r>
      <w:r w:rsidRPr="00F634FD">
        <w:t xml:space="preserve"> </w:t>
      </w:r>
    </w:p>
    <w:p w14:paraId="047DBC5F" w14:textId="18F6D97A" w:rsidR="00B437F1" w:rsidRPr="00F634FD" w:rsidRDefault="00123E1B" w:rsidP="00AC3DEB">
      <w:r w:rsidRPr="00F634FD">
        <w:t xml:space="preserve">In addition to its role in </w:t>
      </w:r>
      <w:r w:rsidR="00A56E24" w:rsidRPr="00F634FD">
        <w:t>defence</w:t>
      </w:r>
      <w:r w:rsidRPr="00F634FD">
        <w:t xml:space="preserve"> against pathogens, </w:t>
      </w:r>
      <w:r w:rsidR="00FD4F1A" w:rsidRPr="00F634FD">
        <w:t xml:space="preserve">the immune system is involved in innumerable and interrelated dynamic </w:t>
      </w:r>
      <w:r w:rsidR="00F70742" w:rsidRPr="00F634FD">
        <w:t xml:space="preserve">actions </w:t>
      </w:r>
      <w:r w:rsidR="00FD4F1A" w:rsidRPr="00F634FD">
        <w:t>throughout the body</w:t>
      </w:r>
      <w:r w:rsidR="00ED1820" w:rsidRPr="00F634FD">
        <w:t>, which</w:t>
      </w:r>
      <w:r w:rsidR="00F26C7D" w:rsidRPr="00F634FD">
        <w:t xml:space="preserve"> </w:t>
      </w:r>
      <w:r w:rsidR="00FD4F1A" w:rsidRPr="00F634FD">
        <w:t xml:space="preserve">work together to keep physiological processes in </w:t>
      </w:r>
      <w:r w:rsidR="00FD4F1A" w:rsidRPr="00F634FD">
        <w:lastRenderedPageBreak/>
        <w:t xml:space="preserve">balance </w:t>
      </w:r>
      <w:r w:rsidR="00ED1820" w:rsidRPr="00F634FD">
        <w:t xml:space="preserve">(homeostasis) </w:t>
      </w:r>
      <w:r w:rsidR="00FD4F1A" w:rsidRPr="00F634FD">
        <w:t xml:space="preserve">and help the body </w:t>
      </w:r>
      <w:r w:rsidR="007E4C17" w:rsidRPr="00F634FD">
        <w:t xml:space="preserve">to </w:t>
      </w:r>
      <w:r w:rsidR="00FD4F1A" w:rsidRPr="00F634FD">
        <w:t>function and respond to challenges</w:t>
      </w:r>
      <w:r w:rsidR="00453DDF" w:rsidRPr="00F634FD">
        <w:t xml:space="preserve"> </w:t>
      </w:r>
      <w:r w:rsidR="00FD4F1A" w:rsidRPr="00F634FD">
        <w:t xml:space="preserve">on a daily basis (Figure 1) </w:t>
      </w:r>
      <w:r w:rsidR="00FD4F1A" w:rsidRPr="00F634FD">
        <w:fldChar w:fldCharType="begin">
          <w:fldData xml:space="preserve">PEVuZE5vdGU+PENpdGU+PEF1dGhvcj5SYW5raW48L0F1dGhvcj48WWVhcj4yMDE4PC9ZZWFyPjxS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</w:fldData>
        </w:fldChar>
      </w:r>
      <w:r w:rsidR="00D20ED0" w:rsidRPr="00F634FD">
        <w:instrText xml:space="preserve"> ADDIN EN.CITE </w:instrText>
      </w:r>
      <w:r w:rsidR="00D20ED0" w:rsidRPr="00F634FD">
        <w:fldChar w:fldCharType="begin">
          <w:fldData xml:space="preserve">PEVuZE5vdGU+PENpdGU+PEF1dGhvcj5SYW5raW48L0F1dGhvcj48WWVhcj4yMDE4PC9ZZWFyPjxS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</w:fldData>
        </w:fldChar>
      </w:r>
      <w:r w:rsidR="00D20ED0" w:rsidRPr="00F634FD">
        <w:instrText xml:space="preserve"> ADDIN EN.CITE.DATA </w:instrText>
      </w:r>
      <w:r w:rsidR="00D20ED0" w:rsidRPr="00F634FD">
        <w:fldChar w:fldCharType="end"/>
      </w:r>
      <w:r w:rsidR="00FD4F1A" w:rsidRPr="00F634FD">
        <w:fldChar w:fldCharType="separate"/>
      </w:r>
      <w:r w:rsidR="00D20ED0" w:rsidRPr="00F634FD">
        <w:t>[14]</w:t>
      </w:r>
      <w:r w:rsidR="00FD4F1A" w:rsidRPr="00F634FD">
        <w:fldChar w:fldCharType="end"/>
      </w:r>
      <w:r w:rsidR="00FD4F1A" w:rsidRPr="00F634FD">
        <w:t>. In simple terms, the immune system may be thought of as an information management system, which continually collects, interprets, communicates</w:t>
      </w:r>
      <w:r w:rsidR="004350E1" w:rsidRPr="00F634FD">
        <w:t>,</w:t>
      </w:r>
      <w:r w:rsidR="00FD4F1A" w:rsidRPr="00F634FD">
        <w:t xml:space="preserve"> and </w:t>
      </w:r>
      <w:r w:rsidR="00576D33" w:rsidRPr="00F634FD">
        <w:t xml:space="preserve">stores data, </w:t>
      </w:r>
      <w:r w:rsidR="00FD4F1A" w:rsidRPr="00F634FD">
        <w:t xml:space="preserve">and sets in motion events to maintain or restore homeostasis </w:t>
      </w:r>
      <w:r w:rsidR="00FD4F1A" w:rsidRPr="00F634FD">
        <w:fldChar w:fldCharType="begin"/>
      </w:r>
      <w:r w:rsidR="00FD0EDD" w:rsidRPr="00F634FD">
        <w:instrText xml:space="preserve"> ADDIN EN.CITE &lt;EndNote&gt;&lt;Cite&gt;&lt;Author&gt;Marques&lt;/Author&gt;&lt;Year&gt;2016&lt;/Year&gt;&lt;RecNum&gt;5&lt;/RecNum&gt;&lt;DisplayText&gt;[15]&lt;/DisplayText&gt;&lt;record&gt;&lt;rec-number&gt;5&lt;/rec-number&gt;&lt;foreign-keys&gt;&lt;key app="EN" db-id="ree0texe25affuezd5bpvrpbr2a0pvpwd9ts" timestamp="1678789381"&gt;5&lt;/key&gt;&lt;/foreign-keys&gt;&lt;ref-type name="Journal Article"&gt;17&lt;/ref-type&gt;&lt;contributors&gt;&lt;authors&gt;&lt;author&gt;Marques, R. E.&lt;/author&gt;&lt;author&gt;Marques, P. E.&lt;/author&gt;&lt;author&gt;Guabiraba, R.&lt;/author&gt;&lt;author&gt;Teixeira, M. M.&lt;/author&gt;&lt;/authors&gt;&lt;/contributors&gt;&lt;auth-address&gt;Immunopharmacology, Departamento de Bioquímica e Imunologia, Instituto de Ciências Biológicas, Universidade Federal de Minas Gerais , Belo Horizonte, Minas Gerais , Brazil.&amp;#xD;ISP, INRA, Université François Rabelais de Tours , Nouzilly , France.&lt;/auth-address&gt;&lt;titles&gt;&lt;title&gt;Exploring the Homeostatic and Sensory Roles of the Immune System&lt;/title&gt;&lt;secondary-title&gt;Front Immunol&lt;/secondary-title&gt;&lt;/titles&gt;&lt;periodical&gt;&lt;full-title&gt;Front Immunol&lt;/full-title&gt;&lt;/periodical&gt;&lt;pages&gt;125&lt;/pages&gt;&lt;volume&gt;7&lt;/volume&gt;&lt;edition&gt;20160331&lt;/edition&gt;&lt;keywords&gt;&lt;keyword&gt;homeostasis&lt;/keyword&gt;&lt;keyword&gt;immune system&lt;/keyword&gt;&lt;keyword&gt;inflammation&lt;/keyword&gt;&lt;keyword&gt;information&lt;/keyword&gt;&lt;keyword&gt;nervous system&lt;/keyword&gt;&lt;keyword&gt;physiological role&lt;/keyword&gt;&lt;keyword&gt;sensing properties&lt;/keyword&gt;&lt;/keywords&gt;&lt;dates&gt;&lt;year&gt;2016&lt;/year&gt;&lt;/dates&gt;&lt;isbn&gt;1664-3224 (Print)&amp;#xD;1664-3224&lt;/isbn&gt;&lt;accession-num&gt;27065209&lt;/accession-num&gt;&lt;urls&gt;&lt;/urls&gt;&lt;custom2&gt;PMC4814584&lt;/custom2&gt;&lt;electronic-resource-num&gt;10.3389/fimmu.2016.00125&lt;/electronic-resource-num&gt;&lt;remote-database-provider&gt;NLM&lt;/remote-database-provider&gt;&lt;language&gt;eng&lt;/language&gt;&lt;/record&gt;&lt;/Cite&gt;&lt;/EndNote&gt;</w:instrText>
      </w:r>
      <w:r w:rsidR="00FD4F1A" w:rsidRPr="00F634FD">
        <w:fldChar w:fldCharType="separate"/>
      </w:r>
      <w:r w:rsidR="00FD0EDD" w:rsidRPr="00F634FD">
        <w:t>[15]</w:t>
      </w:r>
      <w:r w:rsidR="00FD4F1A" w:rsidRPr="00F634FD">
        <w:fldChar w:fldCharType="end"/>
      </w:r>
      <w:r w:rsidR="00FD4F1A" w:rsidRPr="00F634FD">
        <w:t>. In this way, a properly</w:t>
      </w:r>
      <w:r w:rsidRPr="00F634FD">
        <w:t xml:space="preserve"> </w:t>
      </w:r>
      <w:r w:rsidR="00FD4F1A" w:rsidRPr="00F634FD">
        <w:t xml:space="preserve">functioning immune system helps to </w:t>
      </w:r>
      <w:r w:rsidR="00ED1820" w:rsidRPr="00F634FD">
        <w:t xml:space="preserve">maintain </w:t>
      </w:r>
      <w:r w:rsidR="00FD4F1A" w:rsidRPr="00F634FD">
        <w:t>overall health</w:t>
      </w:r>
      <w:r w:rsidR="00ED1820" w:rsidRPr="00F634FD">
        <w:t xml:space="preserve"> and</w:t>
      </w:r>
      <w:r w:rsidR="00FD4F1A" w:rsidRPr="00F634FD">
        <w:t xml:space="preserve"> </w:t>
      </w:r>
      <w:r w:rsidRPr="00F634FD">
        <w:t xml:space="preserve">plays a role in reducing the risk of </w:t>
      </w:r>
      <w:r w:rsidR="00FD4F1A" w:rsidRPr="00F634FD">
        <w:t xml:space="preserve">a range of chronic diseases that might otherwise occur as the body ages </w:t>
      </w:r>
      <w:r w:rsidR="00FD4F1A" w:rsidRPr="00F634FD">
        <w:fldChar w:fldCharType="begin">
          <w:fldData xml:space="preserve">PEVuZE5vdGU+PENpdGU+PEF1dGhvcj5SYW5raW48L0F1dGhvcj48WWVhcj4yMDE4PC9ZZWFyPjxS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</w:fldData>
        </w:fldChar>
      </w:r>
      <w:r w:rsidR="00D20ED0" w:rsidRPr="00F634FD">
        <w:instrText xml:space="preserve"> ADDIN EN.CITE </w:instrText>
      </w:r>
      <w:r w:rsidR="00D20ED0" w:rsidRPr="00F634FD">
        <w:fldChar w:fldCharType="begin">
          <w:fldData xml:space="preserve">PEVuZE5vdGU+PENpdGU+PEF1dGhvcj5SYW5raW48L0F1dGhvcj48WWVhcj4yMDE4PC9ZZWFyPjxS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</w:fldData>
        </w:fldChar>
      </w:r>
      <w:r w:rsidR="00D20ED0" w:rsidRPr="00F634FD">
        <w:instrText xml:space="preserve"> ADDIN EN.CITE.DATA </w:instrText>
      </w:r>
      <w:r w:rsidR="00D20ED0" w:rsidRPr="00F634FD">
        <w:fldChar w:fldCharType="end"/>
      </w:r>
      <w:r w:rsidR="00FD4F1A" w:rsidRPr="00F634FD">
        <w:fldChar w:fldCharType="separate"/>
      </w:r>
      <w:r w:rsidR="00D20ED0" w:rsidRPr="00F634FD">
        <w:t>[14,16]</w:t>
      </w:r>
      <w:r w:rsidR="00FD4F1A" w:rsidRPr="00F634FD">
        <w:fldChar w:fldCharType="end"/>
      </w:r>
      <w:r w:rsidR="00FD4F1A" w:rsidRPr="00F634FD">
        <w:t xml:space="preserve">. </w:t>
      </w:r>
    </w:p>
    <w:p w14:paraId="64C0311C" w14:textId="03A8CB8A" w:rsidR="006C4174" w:rsidRPr="00F634FD" w:rsidRDefault="006C4174" w:rsidP="006C4174">
      <w:pPr>
        <w:rPr>
          <w:i/>
          <w:iCs/>
        </w:rPr>
      </w:pPr>
      <w:r w:rsidRPr="00F634FD">
        <w:rPr>
          <w:b/>
          <w:bCs/>
          <w:i/>
          <w:iCs/>
        </w:rPr>
        <w:t>[Figure 1 here: Figure 1.</w:t>
      </w:r>
      <w:r w:rsidRPr="00F634FD">
        <w:rPr>
          <w:i/>
          <w:iCs/>
        </w:rPr>
        <w:t xml:space="preserve"> The multifaceted roles of the immune system go beyond host </w:t>
      </w:r>
      <w:r w:rsidR="00A56E24" w:rsidRPr="00F634FD">
        <w:rPr>
          <w:i/>
          <w:iCs/>
        </w:rPr>
        <w:t>defence</w:t>
      </w:r>
      <w:r w:rsidRPr="00F634FD">
        <w:rPr>
          <w:i/>
          <w:iCs/>
        </w:rPr>
        <w:t xml:space="preserve"> </w:t>
      </w:r>
      <w:r w:rsidRPr="00F634FD">
        <w:rPr>
          <w:i/>
          <w:iCs/>
        </w:rPr>
        <w:fldChar w:fldCharType="begin">
          <w:fldData xml:space="preserve">PEVuZE5vdGU+PENpdGU+PEF1dGhvcj5HYW5lc2hhbjwvQXV0aG9yPjxZZWFyPjIwMTQ8L1llYXI+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=
</w:fldData>
        </w:fldChar>
      </w:r>
      <w:r w:rsidR="00A55229" w:rsidRPr="00F634FD">
        <w:rPr>
          <w:i/>
          <w:iCs/>
        </w:rPr>
        <w:instrText xml:space="preserve"> ADDIN EN.CITE </w:instrText>
      </w:r>
      <w:r w:rsidR="00A55229" w:rsidRPr="00F634FD">
        <w:rPr>
          <w:i/>
          <w:iCs/>
        </w:rPr>
        <w:fldChar w:fldCharType="begin">
          <w:fldData xml:space="preserve">PEVuZE5vdGU+PENpdGU+PEF1dGhvcj5HYW5lc2hhbjwvQXV0aG9yPjxZZWFyPjIwMTQ8L1llYXI+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=
</w:fldData>
        </w:fldChar>
      </w:r>
      <w:r w:rsidR="00A55229" w:rsidRPr="00F634FD">
        <w:rPr>
          <w:i/>
          <w:iCs/>
        </w:rPr>
        <w:instrText xml:space="preserve"> ADDIN EN.CITE.DATA </w:instrText>
      </w:r>
      <w:r w:rsidR="00A55229" w:rsidRPr="00F634FD">
        <w:rPr>
          <w:i/>
          <w:iCs/>
        </w:rPr>
      </w:r>
      <w:r w:rsidR="00A55229" w:rsidRPr="00F634FD">
        <w:rPr>
          <w:i/>
          <w:iCs/>
        </w:rPr>
        <w:fldChar w:fldCharType="end"/>
      </w:r>
      <w:r w:rsidRPr="00F634FD">
        <w:rPr>
          <w:i/>
          <w:iCs/>
        </w:rPr>
      </w:r>
      <w:r w:rsidRPr="00F634FD">
        <w:rPr>
          <w:i/>
          <w:iCs/>
        </w:rPr>
        <w:fldChar w:fldCharType="separate"/>
      </w:r>
      <w:r w:rsidR="00A91CA9" w:rsidRPr="00F634FD">
        <w:rPr>
          <w:i/>
          <w:iCs/>
        </w:rPr>
        <w:t>[13,14,17-25]</w:t>
      </w:r>
      <w:r w:rsidRPr="00F634FD">
        <w:rPr>
          <w:i/>
          <w:iCs/>
        </w:rPr>
        <w:fldChar w:fldCharType="end"/>
      </w:r>
      <w:r w:rsidRPr="00F634FD">
        <w:rPr>
          <w:i/>
          <w:iCs/>
        </w:rPr>
        <w:t xml:space="preserve">. Negative feedback mechanisms normally correct small deviations in the body’s steady-state variables to regulate homeostasis – but these may be insufficient to maintain stability if deviations are too large; when this happens, inflammatory cells and signals support homeostatic regulation until homeostasis is restored </w:t>
      </w:r>
      <w:r w:rsidRPr="00F634FD">
        <w:rPr>
          <w:i/>
          <w:iCs/>
        </w:rPr>
        <w:fldChar w:fldCharType="begin"/>
      </w:r>
      <w:r w:rsidR="00A91CA9" w:rsidRPr="00F634FD">
        <w:rPr>
          <w:i/>
          <w:iCs/>
        </w:rPr>
        <w:instrText xml:space="preserve"> ADDIN EN.CITE &lt;EndNote&gt;&lt;Cite&gt;&lt;Author&gt;Medzhitov&lt;/Author&gt;&lt;Year&gt;2021&lt;/Year&gt;&lt;RecNum&gt;13&lt;/RecNum&gt;&lt;DisplayText&gt;[26]&lt;/DisplayText&gt;&lt;record&gt;&lt;rec-number&gt;13&lt;/rec-number&gt;&lt;foreign-keys&gt;&lt;key app="EN" db-id="ree0texe25affuezd5bpvrpbr2a0pvpwd9ts" timestamp="1678789381"&gt;13&lt;/key&gt;&lt;/foreign-keys&gt;&lt;ref-type name="Journal Article"&gt;17&lt;/ref-type&gt;&lt;contributors&gt;&lt;authors&gt;&lt;author&gt;Medzhitov, R.&lt;/author&gt;&lt;/authors&gt;&lt;/contributors&gt;&lt;auth-address&gt;Department of Immunobiology and Howard Hughes Medical Institute, Yale University School of Medicine, New Haven, CT 06510, USA.&lt;/auth-address&gt;&lt;titles&gt;&lt;title&gt;The spectrum of inflammatory responses&lt;/title&gt;&lt;secondary-title&gt;Science&lt;/secondary-title&gt;&lt;/titles&gt;&lt;periodical&gt;&lt;full-title&gt;Science&lt;/full-title&gt;&lt;/periodical&gt;&lt;pages&gt;1070-1075&lt;/pages&gt;&lt;volume&gt;374&lt;/volume&gt;&lt;number&gt;6571&lt;/number&gt;&lt;edition&gt;20211125&lt;/edition&gt;&lt;keywords&gt;&lt;keyword&gt;Animals&lt;/keyword&gt;&lt;keyword&gt;Cytokines/metabolism&lt;/keyword&gt;&lt;keyword&gt;Homeostasis&lt;/keyword&gt;&lt;keyword&gt;Humans&lt;/keyword&gt;&lt;keyword&gt;Infections/immunology/physiopathology&lt;/keyword&gt;&lt;keyword&gt;*Inflammation/immunology/pathology/physiopathology&lt;/keyword&gt;&lt;keyword&gt;Inflammation Mediators/*physiology&lt;/keyword&gt;&lt;keyword&gt;Signal Transduction&lt;/keyword&gt;&lt;/keywords&gt;&lt;dates&gt;&lt;year&gt;2021&lt;/year&gt;&lt;pub-dates&gt;&lt;date&gt;Nov 26&lt;/date&gt;&lt;/pub-dates&gt;&lt;/dates&gt;&lt;isbn&gt;0036-8075&lt;/isbn&gt;&lt;accession-num&gt;34822279&lt;/accession-num&gt;&lt;urls&gt;&lt;/urls&gt;&lt;electronic-resource-num&gt;10.1126/science.abi5200&lt;/electronic-resource-num&gt;&lt;remote-database-provider&gt;NLM&lt;/remote-database-provider&gt;&lt;language&gt;eng&lt;/language&gt;&lt;/record&gt;&lt;/Cite&gt;&lt;/EndNote&gt;</w:instrText>
      </w:r>
      <w:r w:rsidRPr="00F634FD">
        <w:rPr>
          <w:i/>
          <w:iCs/>
        </w:rPr>
        <w:fldChar w:fldCharType="separate"/>
      </w:r>
      <w:r w:rsidR="00A91CA9" w:rsidRPr="00F634FD">
        <w:rPr>
          <w:i/>
          <w:iCs/>
        </w:rPr>
        <w:t>[26]</w:t>
      </w:r>
      <w:r w:rsidRPr="00F634FD">
        <w:rPr>
          <w:i/>
          <w:iCs/>
        </w:rPr>
        <w:fldChar w:fldCharType="end"/>
      </w:r>
      <w:r w:rsidRPr="00F634FD">
        <w:rPr>
          <w:i/>
          <w:iCs/>
        </w:rPr>
        <w:t xml:space="preserve">.] </w:t>
      </w:r>
    </w:p>
    <w:p w14:paraId="20DF9045" w14:textId="5101E314" w:rsidR="00F12D44" w:rsidRPr="00F634FD" w:rsidRDefault="00E13D95" w:rsidP="00AC3DEB">
      <w:pPr>
        <w:pStyle w:val="Heading2"/>
      </w:pPr>
      <w:r w:rsidRPr="00F634FD">
        <w:t>T</w:t>
      </w:r>
      <w:r w:rsidR="00214AB2" w:rsidRPr="00F634FD">
        <w:t>he inflammatory process</w:t>
      </w:r>
      <w:r w:rsidRPr="00F634FD">
        <w:t>: fundamental role</w:t>
      </w:r>
      <w:r w:rsidR="00F023AC" w:rsidRPr="00F634FD">
        <w:t>s</w:t>
      </w:r>
      <w:r w:rsidRPr="00F634FD">
        <w:t xml:space="preserve"> in maintaining whole body homeostasis</w:t>
      </w:r>
      <w:r w:rsidR="00E20955" w:rsidRPr="00F634FD">
        <w:t xml:space="preserve"> </w:t>
      </w:r>
      <w:r w:rsidR="002E5B4B" w:rsidRPr="00F634FD">
        <w:t>and</w:t>
      </w:r>
      <w:r w:rsidR="00E20955" w:rsidRPr="00F634FD">
        <w:t xml:space="preserve"> integrity</w:t>
      </w:r>
    </w:p>
    <w:p w14:paraId="72A7B068" w14:textId="0496A72A" w:rsidR="00A10FE5" w:rsidRPr="00F634FD" w:rsidRDefault="0022331E" w:rsidP="00AC3DEB">
      <w:r w:rsidRPr="00F634FD">
        <w:t xml:space="preserve">A key component of </w:t>
      </w:r>
      <w:r w:rsidR="008E1E26" w:rsidRPr="00F634FD">
        <w:t xml:space="preserve">the </w:t>
      </w:r>
      <w:r w:rsidRPr="00F634FD">
        <w:t xml:space="preserve">innate </w:t>
      </w:r>
      <w:r w:rsidR="00D56B91" w:rsidRPr="00F634FD">
        <w:t xml:space="preserve">immune system </w:t>
      </w:r>
      <w:r w:rsidRPr="00F634FD">
        <w:t>is the inflammatory response, which goes beyond eliminating infections</w:t>
      </w:r>
      <w:r w:rsidR="00D56B91" w:rsidRPr="00F634FD">
        <w:t xml:space="preserve"> </w:t>
      </w:r>
      <w:r w:rsidR="00075664" w:rsidRPr="00F634FD">
        <w:t>and</w:t>
      </w:r>
      <w:r w:rsidR="00D56B91" w:rsidRPr="00F634FD">
        <w:t xml:space="preserve"> repairing </w:t>
      </w:r>
      <w:r w:rsidR="001D25DA" w:rsidRPr="00F634FD">
        <w:t xml:space="preserve">tissue </w:t>
      </w:r>
      <w:r w:rsidR="00D56B91" w:rsidRPr="00F634FD">
        <w:t>injury</w:t>
      </w:r>
      <w:r w:rsidR="00D12BF7" w:rsidRPr="00F634FD">
        <w:t xml:space="preserve"> –</w:t>
      </w:r>
      <w:r w:rsidR="00D56B91" w:rsidRPr="00F634FD">
        <w:t xml:space="preserve"> two extreme body perturbations that are easily observabl</w:t>
      </w:r>
      <w:r w:rsidR="00075664" w:rsidRPr="00F634FD">
        <w:t xml:space="preserve">e. </w:t>
      </w:r>
      <w:r w:rsidR="008E1E26" w:rsidRPr="00F634FD">
        <w:t xml:space="preserve">In fact, inflammation </w:t>
      </w:r>
      <w:r w:rsidR="00D12BF7" w:rsidRPr="00F634FD">
        <w:t xml:space="preserve">also </w:t>
      </w:r>
      <w:r w:rsidR="008E1E26" w:rsidRPr="00F634FD">
        <w:t>occur</w:t>
      </w:r>
      <w:r w:rsidR="00D12BF7" w:rsidRPr="00F634FD">
        <w:t xml:space="preserve">s at a lower magnitude in the absence of </w:t>
      </w:r>
      <w:r w:rsidR="008E1E26" w:rsidRPr="00F634FD">
        <w:t xml:space="preserve">infection or overt tissue damage </w:t>
      </w:r>
      <w:r w:rsidR="001D25DA" w:rsidRPr="00F634FD">
        <w:t>to maintain normal</w:t>
      </w:r>
      <w:r w:rsidR="008E1E26" w:rsidRPr="00F634FD">
        <w:t xml:space="preserve"> cellular</w:t>
      </w:r>
      <w:r w:rsidR="001D25DA" w:rsidRPr="00F634FD">
        <w:t>,</w:t>
      </w:r>
      <w:r w:rsidR="008E1E26" w:rsidRPr="00F634FD">
        <w:t xml:space="preserve"> tissue</w:t>
      </w:r>
      <w:r w:rsidR="004350E1" w:rsidRPr="00F634FD">
        <w:t>,</w:t>
      </w:r>
      <w:r w:rsidR="001D25DA" w:rsidRPr="00F634FD">
        <w:t xml:space="preserve"> and systemic</w:t>
      </w:r>
      <w:r w:rsidR="008E1E26" w:rsidRPr="00F634FD">
        <w:t xml:space="preserve"> homeostasis</w:t>
      </w:r>
      <w:r w:rsidR="00081385" w:rsidRPr="00F634FD">
        <w:t xml:space="preserve"> </w:t>
      </w:r>
      <w:r w:rsidR="00D20ED0" w:rsidRPr="00F634FD">
        <w:fldChar w:fldCharType="begin"/>
      </w:r>
      <w:r w:rsidR="00D20ED0" w:rsidRPr="00F634FD">
        <w:instrText xml:space="preserve"> ADDIN EN.CITE &lt;EndNote&gt;&lt;Cite&gt;&lt;Author&gt;Medzhitov&lt;/Author&gt;&lt;Year&gt;2021&lt;/Year&gt;&lt;RecNum&gt;13&lt;/RecNum&gt;&lt;DisplayText&gt;[26]&lt;/DisplayText&gt;&lt;record&gt;&lt;rec-number&gt;13&lt;/rec-number&gt;&lt;foreign-keys&gt;&lt;key app="EN" db-id="ree0texe25affuezd5bpvrpbr2a0pvpwd9ts" timestamp="1678789381"&gt;13&lt;/key&gt;&lt;/foreign-keys&gt;&lt;ref-type name="Journal Article"&gt;17&lt;/ref-type&gt;&lt;contributors&gt;&lt;authors&gt;&lt;author&gt;Medzhitov, R.&lt;/author&gt;&lt;/authors&gt;&lt;/contributors&gt;&lt;auth-address&gt;Department of Immunobiology and Howard Hughes Medical Institute, Yale University School of Medicine, New Haven, CT 06510, USA.&lt;/auth-address&gt;&lt;titles&gt;&lt;title&gt;The spectrum of inflammatory responses&lt;/title&gt;&lt;secondary-title&gt;Science&lt;/secondary-title&gt;&lt;/titles&gt;&lt;periodical&gt;&lt;full-title&gt;Science&lt;/full-title&gt;&lt;/periodical&gt;&lt;pages&gt;1070-1075&lt;/pages&gt;&lt;volume&gt;374&lt;/volume&gt;&lt;number&gt;6571&lt;/number&gt;&lt;edition&gt;20211125&lt;/edition&gt;&lt;keywords&gt;&lt;keyword&gt;Animals&lt;/keyword&gt;&lt;keyword&gt;Cytokines/metabolism&lt;/keyword&gt;&lt;keyword&gt;Homeostasis&lt;/keyword&gt;&lt;keyword&gt;Humans&lt;/keyword&gt;&lt;keyword&gt;Infections/immunology/physiopathology&lt;/keyword&gt;&lt;keyword&gt;*Inflammation/immunology/pathology/physiopathology&lt;/keyword&gt;&lt;keyword&gt;Inflammation Mediators/*physiology&lt;/keyword&gt;&lt;keyword&gt;Signal Transduction&lt;/keyword&gt;&lt;/keywords&gt;&lt;dates&gt;&lt;year&gt;2021&lt;/year&gt;&lt;pub-dates&gt;&lt;date&gt;Nov 26&lt;/date&gt;&lt;/pub-dates&gt;&lt;/dates&gt;&lt;isbn&gt;0036-8075&lt;/isbn&gt;&lt;accession-num&gt;34822279&lt;/accession-num&gt;&lt;urls&gt;&lt;/urls&gt;&lt;electronic-resource-num&gt;10.1126/science.abi5200&lt;/electronic-resource-num&gt;&lt;remote-database-provider&gt;NLM&lt;/remote-database-provider&gt;&lt;language&gt;eng&lt;/language&gt;&lt;/record&gt;&lt;/Cite&gt;&lt;/EndNote&gt;</w:instrText>
      </w:r>
      <w:r w:rsidR="00D20ED0" w:rsidRPr="00F634FD">
        <w:fldChar w:fldCharType="separate"/>
      </w:r>
      <w:r w:rsidR="00D20ED0" w:rsidRPr="00F634FD">
        <w:t>[26]</w:t>
      </w:r>
      <w:r w:rsidR="00D20ED0" w:rsidRPr="00F634FD">
        <w:fldChar w:fldCharType="end"/>
      </w:r>
      <w:r w:rsidR="00A10FE5" w:rsidRPr="00F634FD">
        <w:t>.</w:t>
      </w:r>
      <w:r w:rsidR="00C618E3" w:rsidRPr="00F634FD">
        <w:t xml:space="preserve"> </w:t>
      </w:r>
    </w:p>
    <w:p w14:paraId="5F36AD4E" w14:textId="68695201" w:rsidR="00F74127" w:rsidRPr="00F634FD" w:rsidRDefault="001D25DA" w:rsidP="00AC3DEB">
      <w:r w:rsidRPr="00F634FD">
        <w:t>I</w:t>
      </w:r>
      <w:r w:rsidR="0022331E" w:rsidRPr="00F634FD">
        <w:t xml:space="preserve">nflammation is vital for enforcing homeostasis and protecting the functional and structural integrity of tissues and organs throughout the body, in both infectious and sterile </w:t>
      </w:r>
      <w:r w:rsidR="00094FF9" w:rsidRPr="00F634FD">
        <w:t xml:space="preserve">situations </w:t>
      </w:r>
      <w:r w:rsidR="0022331E" w:rsidRPr="00F634FD">
        <w:t>(i.e.</w:t>
      </w:r>
      <w:r w:rsidR="002E5B4B" w:rsidRPr="00F634FD">
        <w:t>,</w:t>
      </w:r>
      <w:r w:rsidR="0022331E" w:rsidRPr="00F634FD">
        <w:t xml:space="preserve"> </w:t>
      </w:r>
      <w:r w:rsidR="00094FF9" w:rsidRPr="00F634FD">
        <w:t xml:space="preserve">those </w:t>
      </w:r>
      <w:r w:rsidR="0022331E" w:rsidRPr="00F634FD">
        <w:t xml:space="preserve">occurring in the absence of microorganisms) </w:t>
      </w:r>
      <w:r w:rsidR="0022331E" w:rsidRPr="00F634FD">
        <w:fldChar w:fldCharType="begin"/>
      </w:r>
      <w:r w:rsidR="00A91CA9" w:rsidRPr="00F634FD">
        <w:instrText xml:space="preserve"> ADDIN EN.CITE &lt;EndNote&gt;&lt;Cite&gt;&lt;Author&gt;Medzhitov&lt;/Author&gt;&lt;Year&gt;2021&lt;/Year&gt;&lt;RecNum&gt;13&lt;/RecNum&gt;&lt;DisplayText&gt;[26]&lt;/DisplayText&gt;&lt;record&gt;&lt;rec-number&gt;13&lt;/rec-number&gt;&lt;foreign-keys&gt;&lt;key app="EN" db-id="ree0texe25affuezd5bpvrpbr2a0pvpwd9ts" timestamp="1678789381"&gt;13&lt;/key&gt;&lt;/foreign-keys&gt;&lt;ref-type name="Journal Article"&gt;17&lt;/ref-type&gt;&lt;contributors&gt;&lt;authors&gt;&lt;author&gt;Medzhitov, R.&lt;/author&gt;&lt;/authors&gt;&lt;/contributors&gt;&lt;auth-address&gt;Department of Immunobiology and Howard Hughes Medical Institute, Yale University School of Medicine, New Haven, CT 06510, USA.&lt;/auth-address&gt;&lt;titles&gt;&lt;title&gt;The spectrum of inflammatory responses&lt;/title&gt;&lt;secondary-title&gt;Science&lt;/secondary-title&gt;&lt;/titles&gt;&lt;periodical&gt;&lt;full-title&gt;Science&lt;/full-title&gt;&lt;/periodical&gt;&lt;pages&gt;1070-1075&lt;/pages&gt;&lt;volume&gt;374&lt;/volume&gt;&lt;number&gt;6571&lt;/number&gt;&lt;edition&gt;20211125&lt;/edition&gt;&lt;keywords&gt;&lt;keyword&gt;Animals&lt;/keyword&gt;&lt;keyword&gt;Cytokines/metabolism&lt;/keyword&gt;&lt;keyword&gt;Homeostasis&lt;/keyword&gt;&lt;keyword&gt;Humans&lt;/keyword&gt;&lt;keyword&gt;Infections/immunology/physiopathology&lt;/keyword&gt;&lt;keyword&gt;*Inflammation/immunology/pathology/physiopathology&lt;/keyword&gt;&lt;keyword&gt;Inflammation Mediators/*physiology&lt;/keyword&gt;&lt;keyword&gt;Signal Transduction&lt;/keyword&gt;&lt;/keywords&gt;&lt;dates&gt;&lt;year&gt;2021&lt;/year&gt;&lt;pub-dates&gt;&lt;date&gt;Nov 26&lt;/date&gt;&lt;/pub-dates&gt;&lt;/dates&gt;&lt;isbn&gt;0036-8075&lt;/isbn&gt;&lt;accession-num&gt;34822279&lt;/accession-num&gt;&lt;urls&gt;&lt;/urls&gt;&lt;electronic-resource-num&gt;10.1126/science.abi5200&lt;/electronic-resource-num&gt;&lt;remote-database-provider&gt;NLM&lt;/remote-database-provider&gt;&lt;language&gt;eng&lt;/language&gt;&lt;/record&gt;&lt;/Cite&gt;&lt;/EndNote&gt;</w:instrText>
      </w:r>
      <w:r w:rsidR="0022331E" w:rsidRPr="00F634FD">
        <w:fldChar w:fldCharType="separate"/>
      </w:r>
      <w:r w:rsidR="00A91CA9" w:rsidRPr="00F634FD">
        <w:t>[26]</w:t>
      </w:r>
      <w:r w:rsidR="0022331E" w:rsidRPr="00F634FD">
        <w:fldChar w:fldCharType="end"/>
      </w:r>
      <w:r w:rsidR="0022331E" w:rsidRPr="00F634FD">
        <w:t>. When normal</w:t>
      </w:r>
      <w:r w:rsidRPr="00F634FD">
        <w:t xml:space="preserve"> (non-inflammatory)</w:t>
      </w:r>
      <w:r w:rsidR="0022331E" w:rsidRPr="00F634FD">
        <w:t xml:space="preserve"> homeostatic mechanisms are insufficient to overcome a threat to homeostasis</w:t>
      </w:r>
      <w:r w:rsidR="000E0854" w:rsidRPr="00F634FD">
        <w:t xml:space="preserve"> (</w:t>
      </w:r>
      <w:r w:rsidR="000F0563" w:rsidRPr="00F634FD">
        <w:t xml:space="preserve">i.e., </w:t>
      </w:r>
      <w:r w:rsidR="000E0854" w:rsidRPr="00F634FD">
        <w:t>following a</w:t>
      </w:r>
      <w:r w:rsidR="00E15E24" w:rsidRPr="00F634FD">
        <w:t>n alteration</w:t>
      </w:r>
      <w:r w:rsidR="000E0854" w:rsidRPr="00F634FD">
        <w:t xml:space="preserve"> </w:t>
      </w:r>
      <w:r w:rsidR="00081385" w:rsidRPr="00F634FD">
        <w:t>in</w:t>
      </w:r>
      <w:r w:rsidR="000E0854" w:rsidRPr="00F634FD">
        <w:t xml:space="preserve"> tissue structure or function or </w:t>
      </w:r>
      <w:r w:rsidR="00CB11B2" w:rsidRPr="00F634FD">
        <w:t>dysr</w:t>
      </w:r>
      <w:r w:rsidR="000E0854" w:rsidRPr="00F634FD">
        <w:t>egulation of physiological processes)</w:t>
      </w:r>
      <w:r w:rsidR="0022331E" w:rsidRPr="00F634FD">
        <w:t>, a variety of proinflammatory mediators produced by several types of cells induce</w:t>
      </w:r>
      <w:r w:rsidR="000F0563" w:rsidRPr="00F634FD">
        <w:t xml:space="preserve"> an </w:t>
      </w:r>
      <w:r w:rsidR="004350E1" w:rsidRPr="00F634FD">
        <w:t>“</w:t>
      </w:r>
      <w:r w:rsidR="000F0563" w:rsidRPr="00F634FD">
        <w:t>inflammatory mode</w:t>
      </w:r>
      <w:r w:rsidR="004350E1" w:rsidRPr="00F634FD">
        <w:t>”</w:t>
      </w:r>
      <w:r w:rsidR="0022331E" w:rsidRPr="00F634FD">
        <w:t xml:space="preserve"> </w:t>
      </w:r>
      <w:r w:rsidR="000F0563" w:rsidRPr="00F634FD">
        <w:t xml:space="preserve">until normal homeostatic processes can be restored </w:t>
      </w:r>
      <w:r w:rsidR="00657141" w:rsidRPr="00F634FD">
        <w:t>(Figure 1)</w:t>
      </w:r>
      <w:r w:rsidR="0022331E" w:rsidRPr="00F634FD">
        <w:t xml:space="preserve"> </w:t>
      </w:r>
      <w:r w:rsidR="0022331E" w:rsidRPr="00F634FD">
        <w:fldChar w:fldCharType="begin">
          <w:fldData xml:space="preserve">PEVuZE5vdGU+PENpdGU+PEF1dGhvcj5Lb3RhczwvQXV0aG9yPjxZZWFyPjIwMTU8L1llYXI+PFJl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</w:fldData>
        </w:fldChar>
      </w:r>
      <w:r w:rsidR="00A91CA9" w:rsidRPr="00F634FD">
        <w:instrText xml:space="preserve"> ADDIN EN.CITE </w:instrText>
      </w:r>
      <w:r w:rsidR="00A91CA9" w:rsidRPr="00F634FD">
        <w:fldChar w:fldCharType="begin">
          <w:fldData xml:space="preserve">PEVuZE5vdGU+PENpdGU+PEF1dGhvcj5Lb3RhczwvQXV0aG9yPjxZZWFyPjIwMTU8L1llYXI+PFJl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</w:fldData>
        </w:fldChar>
      </w:r>
      <w:r w:rsidR="00A91CA9" w:rsidRPr="00F634FD">
        <w:instrText xml:space="preserve"> ADDIN EN.CITE.DATA </w:instrText>
      </w:r>
      <w:r w:rsidR="00A91CA9" w:rsidRPr="00F634FD">
        <w:fldChar w:fldCharType="end"/>
      </w:r>
      <w:r w:rsidR="0022331E" w:rsidRPr="00F634FD">
        <w:fldChar w:fldCharType="separate"/>
      </w:r>
      <w:r w:rsidR="00A91CA9" w:rsidRPr="00F634FD">
        <w:t>[26,27]</w:t>
      </w:r>
      <w:r w:rsidR="0022331E" w:rsidRPr="00F634FD">
        <w:fldChar w:fldCharType="end"/>
      </w:r>
      <w:r w:rsidR="0022331E" w:rsidRPr="00F634FD">
        <w:t xml:space="preserve">. Once this has been achieved, specific negative feedback mechanisms resolve inflammation and homeostasis is once more regulated by the non-inflammatory physiological processes </w:t>
      </w:r>
      <w:r w:rsidR="0022331E" w:rsidRPr="00F634FD">
        <w:fldChar w:fldCharType="begin"/>
      </w:r>
      <w:r w:rsidR="00D20ED0" w:rsidRPr="00F634FD">
        <w:instrText xml:space="preserve"> ADDIN EN.CITE &lt;EndNote&gt;&lt;Cite&gt;&lt;Author&gt;Medzhitov&lt;/Author&gt;&lt;Year&gt;2021&lt;/Year&gt;&lt;RecNum&gt;13&lt;/RecNum&gt;&lt;DisplayText&gt;[26]&lt;/DisplayText&gt;&lt;record&gt;&lt;rec-number&gt;13&lt;/rec-number&gt;&lt;foreign-keys&gt;&lt;key app="EN" db-id="ree0texe25affuezd5bpvrpbr2a0pvpwd9ts" timestamp="1678789381"&gt;13&lt;/key&gt;&lt;/foreign-keys&gt;&lt;ref-type name="Journal Article"&gt;17&lt;/ref-type&gt;&lt;contributors&gt;&lt;authors&gt;&lt;author&gt;Medzhitov, R.&lt;/author&gt;&lt;/authors&gt;&lt;/contributors&gt;&lt;auth-address&gt;Department of Immunobiology and Howard Hughes Medical Institute, Yale University School of Medicine, New Haven, CT 06510, USA.&lt;/auth-address&gt;&lt;titles&gt;&lt;title&gt;The spectrum of inflammatory responses&lt;/title&gt;&lt;secondary-title&gt;Science&lt;/secondary-title&gt;&lt;/titles&gt;&lt;periodical&gt;&lt;full-title&gt;Science&lt;/full-title&gt;&lt;/periodical&gt;&lt;pages&gt;1070-1075&lt;/pages&gt;&lt;volume&gt;374&lt;/volume&gt;&lt;number&gt;6571&lt;/number&gt;&lt;edition&gt;20211125&lt;/edition&gt;&lt;keywords&gt;&lt;keyword&gt;Animals&lt;/keyword&gt;&lt;keyword&gt;Cytokines/metabolism&lt;/keyword&gt;&lt;keyword&gt;Homeostasis&lt;/keyword&gt;&lt;keyword&gt;Humans&lt;/keyword&gt;&lt;keyword&gt;Infections/immunology/physiopathology&lt;/keyword&gt;&lt;keyword&gt;*Inflammation/immunology/pathology/physiopathology&lt;/keyword&gt;&lt;keyword&gt;Inflammation Mediators/*physiology&lt;/keyword&gt;&lt;keyword&gt;Signal Transduction&lt;/keyword&gt;&lt;/keywords&gt;&lt;dates&gt;&lt;year&gt;2021&lt;/year&gt;&lt;pub-dates&gt;&lt;date&gt;Nov 26&lt;/date&gt;&lt;/pub-dates&gt;&lt;/dates&gt;&lt;isbn&gt;0036-8075&lt;/isbn&gt;&lt;accession-num&gt;34822279&lt;/accession-num&gt;&lt;urls&gt;&lt;/urls&gt;&lt;electronic-resource-num&gt;10.1126/science.abi5200&lt;/electronic-resource-num&gt;&lt;remote-database-provider&gt;NLM&lt;/remote-database-provider&gt;&lt;language&gt;eng&lt;/language&gt;&lt;/record&gt;&lt;/Cite&gt;&lt;/EndNote&gt;</w:instrText>
      </w:r>
      <w:r w:rsidR="0022331E" w:rsidRPr="00F634FD">
        <w:fldChar w:fldCharType="separate"/>
      </w:r>
      <w:r w:rsidR="00D20ED0" w:rsidRPr="00F634FD">
        <w:t>[26]</w:t>
      </w:r>
      <w:r w:rsidR="0022331E" w:rsidRPr="00F634FD">
        <w:fldChar w:fldCharType="end"/>
      </w:r>
      <w:r w:rsidR="0022331E" w:rsidRPr="00F634FD">
        <w:t>.</w:t>
      </w:r>
    </w:p>
    <w:p w14:paraId="53459003" w14:textId="2B7BD31F" w:rsidR="00F74127" w:rsidRPr="00F634FD" w:rsidRDefault="00F74127" w:rsidP="00AC3DEB">
      <w:r w:rsidRPr="00F634FD">
        <w:t xml:space="preserve">To help </w:t>
      </w:r>
      <w:r w:rsidR="000663C4" w:rsidRPr="00F634FD">
        <w:t>illustrate</w:t>
      </w:r>
      <w:r w:rsidRPr="00F634FD">
        <w:t xml:space="preserve"> the importance of the immune system and the inflammatory response to the normal </w:t>
      </w:r>
      <w:r w:rsidR="00E15E24" w:rsidRPr="00F634FD">
        <w:t xml:space="preserve">functioning </w:t>
      </w:r>
      <w:r w:rsidRPr="00F634FD">
        <w:t xml:space="preserve">of the body, specific examples are </w:t>
      </w:r>
      <w:r w:rsidR="00625532" w:rsidRPr="00F634FD">
        <w:t xml:space="preserve">briefly </w:t>
      </w:r>
      <w:r w:rsidRPr="00F634FD">
        <w:t>discussed below.</w:t>
      </w:r>
    </w:p>
    <w:p w14:paraId="2342B276" w14:textId="098E9F49" w:rsidR="0022331E" w:rsidRPr="00F634FD" w:rsidRDefault="00ED43E8" w:rsidP="00AC3DEB">
      <w:pPr>
        <w:pStyle w:val="Heading2"/>
      </w:pPr>
      <w:r w:rsidRPr="00F634FD">
        <w:t xml:space="preserve">Metabolic health </w:t>
      </w:r>
    </w:p>
    <w:p w14:paraId="63F8B944" w14:textId="216E4CC5" w:rsidR="00922929" w:rsidRPr="00F634FD" w:rsidRDefault="00E316EF" w:rsidP="00AC3DEB">
      <w:r w:rsidRPr="00F634FD">
        <w:lastRenderedPageBreak/>
        <w:t xml:space="preserve">Metabolic health can be defined as the ability of the body to respond </w:t>
      </w:r>
      <w:r w:rsidR="002E5B4B" w:rsidRPr="00F634FD">
        <w:t xml:space="preserve">efficiently </w:t>
      </w:r>
      <w:r w:rsidRPr="00F634FD">
        <w:t>to changes in the supply of food and nutrients</w:t>
      </w:r>
      <w:r w:rsidR="003B7DD3" w:rsidRPr="00F634FD">
        <w:t>,</w:t>
      </w:r>
      <w:r w:rsidRPr="00F634FD">
        <w:t xml:space="preserve"> and to </w:t>
      </w:r>
      <w:r w:rsidR="003B7DD3" w:rsidRPr="00F634FD">
        <w:t xml:space="preserve">the </w:t>
      </w:r>
      <w:r w:rsidR="000E17EA" w:rsidRPr="00F634FD">
        <w:t>dynamic</w:t>
      </w:r>
      <w:r w:rsidRPr="00F634FD">
        <w:t xml:space="preserve"> demands for energy sources, chemical substrates, co-factors, and building blocks to support cell and tissue function. This is achieved through regulation of physiological processes</w:t>
      </w:r>
      <w:r w:rsidR="00C27658" w:rsidRPr="00F634FD">
        <w:t xml:space="preserve">. </w:t>
      </w:r>
      <w:r w:rsidR="00CB11B2" w:rsidRPr="00F634FD">
        <w:t xml:space="preserve">Metabolic health is reflected by adequate condition-specific concentrations of a number of metabolic parameters, such as blood glucose, triglycerides, and high-density lipoprotein cholesterol, “normal” blood pressure, and a healthy waist circumference – factors that are directly related to the risk of conditions such as type 2 diabetes and cardiovascular disease </w:t>
      </w:r>
      <w:r w:rsidR="00CB3133" w:rsidRPr="00F634FD">
        <w:fldChar w:fldCharType="begin"/>
      </w:r>
      <w:r w:rsidR="00A91CA9" w:rsidRPr="00F634FD">
        <w:instrText xml:space="preserve"> ADDIN EN.CITE &lt;EndNote&gt;&lt;Cite ExcludeAuth="1"&gt;&lt;Author&gt;Araújo&lt;/Author&gt;&lt;Year&gt;2019&lt;/Year&gt;&lt;RecNum&gt;511&lt;/RecNum&gt;&lt;DisplayText&gt;[28]&lt;/DisplayText&gt;&lt;record&gt;&lt;rec-number&gt;511&lt;/rec-number&gt;&lt;foreign-keys&gt;&lt;key app="EN" db-id="ree0texe25affuezd5bpvrpbr2a0pvpwd9ts" timestamp="1683883522"&gt;511&lt;/key&gt;&lt;/foreign-keys&gt;&lt;ref-type name="Journal Article"&gt;17&lt;/ref-type&gt;&lt;contributors&gt;&lt;authors&gt;&lt;author&gt;Araújo, J. &lt;/author&gt;&lt;author&gt;Cai, J.&lt;/author&gt;&lt;author&gt;Stevens, J.&lt;/author&gt;&lt;/authors&gt;&lt;/contributors&gt;&lt;titles&gt;&lt;title&gt;Prevalence of Optimal Metabolic Health in American Adults: National Health and Nutrition Examination Survey 2009–2016&lt;/title&gt;&lt;secondary-title&gt;Metabolic Syndrome and Related Disorders&lt;/secondary-title&gt;&lt;/titles&gt;&lt;periodical&gt;&lt;full-title&gt;Metabolic Syndrome and Related Disorders&lt;/full-title&gt;&lt;/periodical&gt;&lt;pages&gt;46-52&lt;/pages&gt;&lt;volume&gt;17&lt;/volume&gt;&lt;number&gt;1&lt;/number&gt;&lt;keywords&gt;&lt;keyword&gt;metabolic health,risk factors,prevalence&lt;/keyword&gt;&lt;/keywords&gt;&lt;dates&gt;&lt;year&gt;2019&lt;/year&gt;&lt;/dates&gt;&lt;accession-num&gt;30484738&lt;/accession-num&gt;&lt;urls&gt;&lt;related-urls&gt;&lt;url&gt;https://www.liebertpub.com/doi/abs/10.1089/met.2018.0105&lt;/url&gt;&lt;/related-urls&gt;&lt;/urls&gt;&lt;electronic-resource-num&gt;10.1089/met.2018.0105&lt;/electronic-resource-num&gt;&lt;/record&gt;&lt;/Cite&gt;&lt;/EndNote&gt;</w:instrText>
      </w:r>
      <w:r w:rsidR="00CB3133" w:rsidRPr="00F634FD">
        <w:fldChar w:fldCharType="separate"/>
      </w:r>
      <w:r w:rsidR="00A91CA9" w:rsidRPr="00F634FD">
        <w:t>[28]</w:t>
      </w:r>
      <w:r w:rsidR="00CB3133" w:rsidRPr="00F634FD">
        <w:fldChar w:fldCharType="end"/>
      </w:r>
      <w:r w:rsidR="008A6893" w:rsidRPr="00F634FD">
        <w:t xml:space="preserve">. </w:t>
      </w:r>
      <w:r w:rsidR="00E25507" w:rsidRPr="00F634FD">
        <w:t xml:space="preserve">The immune system plays an important role in regulating </w:t>
      </w:r>
      <w:r w:rsidR="004F49ED" w:rsidRPr="00F634FD">
        <w:t>metabolic</w:t>
      </w:r>
      <w:r w:rsidR="00794F98" w:rsidRPr="00F634FD">
        <w:t xml:space="preserve"> process</w:t>
      </w:r>
      <w:r w:rsidR="004F49ED" w:rsidRPr="00F634FD">
        <w:t>es and vice-versa</w:t>
      </w:r>
      <w:r w:rsidR="00297A05" w:rsidRPr="00F634FD">
        <w:t xml:space="preserve"> </w:t>
      </w:r>
      <w:r w:rsidR="00CB3133" w:rsidRPr="00F634FD">
        <w:fldChar w:fldCharType="begin">
          <w:fldData xml:space="preserve">PEVuZE5vdGU+PENpdGU+PEF1dGhvcj5abW9yYTwvQXV0aG9yPjxZZWFyPjIwMTc8L1llYXI+PFJl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</w:fldData>
        </w:fldChar>
      </w:r>
      <w:r w:rsidR="00A91CA9" w:rsidRPr="00F634FD">
        <w:instrText xml:space="preserve"> ADDIN EN.CITE </w:instrText>
      </w:r>
      <w:r w:rsidR="00A91CA9" w:rsidRPr="00F634FD">
        <w:fldChar w:fldCharType="begin">
          <w:fldData xml:space="preserve">PEVuZE5vdGU+PENpdGU+PEF1dGhvcj5abW9yYTwvQXV0aG9yPjxZZWFyPjIwMTc8L1llYXI+PFJl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</w:fldData>
        </w:fldChar>
      </w:r>
      <w:r w:rsidR="00A91CA9" w:rsidRPr="00F634FD">
        <w:instrText xml:space="preserve"> ADDIN EN.CITE.DATA </w:instrText>
      </w:r>
      <w:r w:rsidR="00A91CA9" w:rsidRPr="00F634FD">
        <w:fldChar w:fldCharType="end"/>
      </w:r>
      <w:r w:rsidR="00CB3133" w:rsidRPr="00F634FD">
        <w:fldChar w:fldCharType="separate"/>
      </w:r>
      <w:r w:rsidR="00A91CA9" w:rsidRPr="00F634FD">
        <w:t>[29]</w:t>
      </w:r>
      <w:r w:rsidR="00CB3133" w:rsidRPr="00F634FD">
        <w:fldChar w:fldCharType="end"/>
      </w:r>
      <w:r w:rsidR="00C27658" w:rsidRPr="00F634FD">
        <w:t>. This</w:t>
      </w:r>
      <w:r w:rsidR="004F49ED" w:rsidRPr="00F634FD">
        <w:t xml:space="preserve"> </w:t>
      </w:r>
      <w:r w:rsidR="00922929" w:rsidRPr="00F634FD">
        <w:t>immuno-metabolic crosstalk</w:t>
      </w:r>
      <w:r w:rsidR="004F49ED" w:rsidRPr="00F634FD">
        <w:t xml:space="preserve"> is pivotal in promoting metabolic health throughout the entire life</w:t>
      </w:r>
      <w:r w:rsidR="00E15E24" w:rsidRPr="00F634FD">
        <w:t xml:space="preserve"> course </w:t>
      </w:r>
      <w:r w:rsidR="004F49ED" w:rsidRPr="00F634FD">
        <w:t xml:space="preserve">and plays </w:t>
      </w:r>
      <w:r w:rsidR="00922929" w:rsidRPr="00F634FD">
        <w:t>essential</w:t>
      </w:r>
      <w:r w:rsidR="004F49ED" w:rsidRPr="00F634FD">
        <w:t xml:space="preserve"> roles in </w:t>
      </w:r>
      <w:r w:rsidR="00922929" w:rsidRPr="00F634FD">
        <w:t xml:space="preserve">the ability of a host to respond to external challenges and dynamic conditions within the body to maintain homeostasis </w:t>
      </w:r>
      <w:r w:rsidR="00922929" w:rsidRPr="00F634FD">
        <w:fldChar w:fldCharType="begin">
          <w:fldData xml:space="preserve">PEVuZE5vdGU+PENpdGU+PEF1dGhvcj5MZWU8L0F1dGhvcj48WWVhcj4yMDIwPC9ZZWFyPjxSZWNO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</w:fldData>
        </w:fldChar>
      </w:r>
      <w:r w:rsidR="00A91CA9" w:rsidRPr="00F634FD">
        <w:instrText xml:space="preserve"> ADDIN EN.CITE </w:instrText>
      </w:r>
      <w:r w:rsidR="00A91CA9" w:rsidRPr="00F634FD">
        <w:fldChar w:fldCharType="begin">
          <w:fldData xml:space="preserve">PEVuZE5vdGU+PENpdGU+PEF1dGhvcj5MZWU8L0F1dGhvcj48WWVhcj4yMDIwPC9ZZWFyPjxSZWNO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</w:fldData>
        </w:fldChar>
      </w:r>
      <w:r w:rsidR="00A91CA9" w:rsidRPr="00F634FD">
        <w:instrText xml:space="preserve"> ADDIN EN.CITE.DATA </w:instrText>
      </w:r>
      <w:r w:rsidR="00A91CA9" w:rsidRPr="00F634FD">
        <w:fldChar w:fldCharType="end"/>
      </w:r>
      <w:r w:rsidR="00922929" w:rsidRPr="00F634FD">
        <w:fldChar w:fldCharType="separate"/>
      </w:r>
      <w:r w:rsidR="00A91CA9" w:rsidRPr="00F634FD">
        <w:t>[29-32]</w:t>
      </w:r>
      <w:r w:rsidR="00922929" w:rsidRPr="00F634FD">
        <w:fldChar w:fldCharType="end"/>
      </w:r>
      <w:r w:rsidR="004F49ED" w:rsidRPr="00F634FD">
        <w:t>.</w:t>
      </w:r>
      <w:r w:rsidR="000663C4" w:rsidRPr="00F634FD">
        <w:t xml:space="preserve"> </w:t>
      </w:r>
      <w:r w:rsidR="00CB11B2" w:rsidRPr="00F634FD">
        <w:t>M</w:t>
      </w:r>
      <w:r w:rsidR="000663C4" w:rsidRPr="00F634FD">
        <w:t>etabolism involves sensing the nutrient balance to allow the host to prioritize energy storage against the</w:t>
      </w:r>
      <w:r w:rsidR="00A3622C" w:rsidRPr="00F634FD">
        <w:t xml:space="preserve"> </w:t>
      </w:r>
      <w:r w:rsidR="000663C4" w:rsidRPr="00F634FD">
        <w:t>requirements</w:t>
      </w:r>
      <w:r w:rsidR="00CB11B2" w:rsidRPr="00F634FD">
        <w:t xml:space="preserve"> </w:t>
      </w:r>
      <w:r w:rsidR="00E15E24" w:rsidRPr="00F634FD">
        <w:t xml:space="preserve">for </w:t>
      </w:r>
      <w:r w:rsidR="00CB11B2" w:rsidRPr="00F634FD">
        <w:t>energy and substrates</w:t>
      </w:r>
      <w:r w:rsidR="000663C4" w:rsidRPr="00F634FD">
        <w:t xml:space="preserve"> </w:t>
      </w:r>
      <w:r w:rsidR="00E15E24" w:rsidRPr="00F634FD">
        <w:t>to support</w:t>
      </w:r>
      <w:r w:rsidR="000663C4" w:rsidRPr="00F634FD">
        <w:t xml:space="preserve"> tissue growth</w:t>
      </w:r>
      <w:r w:rsidR="00794F98" w:rsidRPr="00F634FD">
        <w:t>,</w:t>
      </w:r>
      <w:r w:rsidR="000663C4" w:rsidRPr="00F634FD">
        <w:t xml:space="preserve"> </w:t>
      </w:r>
      <w:r w:rsidR="00794F98" w:rsidRPr="00F634FD">
        <w:t xml:space="preserve">function, and </w:t>
      </w:r>
      <w:r w:rsidR="000663C4" w:rsidRPr="00F634FD">
        <w:t>maintenance</w:t>
      </w:r>
      <w:r w:rsidR="0048653A" w:rsidRPr="00F634FD">
        <w:t xml:space="preserve"> </w:t>
      </w:r>
      <w:r w:rsidR="000663C4" w:rsidRPr="00F634FD">
        <w:fldChar w:fldCharType="begin"/>
      </w:r>
      <w:r w:rsidR="00A91CA9" w:rsidRPr="00F634FD">
        <w:instrText xml:space="preserve"> ADDIN EN.CITE &lt;EndNote&gt;&lt;Cite&gt;&lt;Author&gt;Lee&lt;/Author&gt;&lt;Year&gt;2020&lt;/Year&gt;&lt;RecNum&gt;24&lt;/RecNum&gt;&lt;DisplayText&gt;[30]&lt;/DisplayText&gt;&lt;record&gt;&lt;rec-number&gt;24&lt;/rec-number&gt;&lt;foreign-keys&gt;&lt;key app="EN" db-id="ree0texe25affuezd5bpvrpbr2a0pvpwd9ts" timestamp="1678789381"&gt;24&lt;/key&gt;&lt;/foreign-keys&gt;&lt;ref-type name="Journal Article"&gt;17&lt;/ref-type&gt;&lt;contributors&gt;&lt;authors&gt;&lt;author&gt;Lee, A. H.&lt;/author&gt;&lt;author&gt;Dixit, V. D.&lt;/author&gt;&lt;/authors&gt;&lt;/contributors&gt;&lt;auth-address&gt;Department of Comparative Medicine, Yale School of Medicine, New Haven, CT 06520, USA; Department of Immunobiology, Yale School of Medicine, New Haven, CT 06520, USA.&amp;#xD;Department of Comparative Medicine, Yale School of Medicine, New Haven, CT 06520, USA; Department of Immunobiology, Yale School of Medicine, New Haven, CT 06520, USA; Yale Center for Research on Aging, Yale School of Medicine, New Haven, CT 06520, USA. Electronic address: vishwa.dixit@yale.edu.&lt;/auth-address&gt;&lt;titles&gt;&lt;title&gt;Dietary Regulation of Immunity&lt;/title&gt;&lt;secondary-title&gt;Immunity&lt;/secondary-title&gt;&lt;/titles&gt;&lt;periodical&gt;&lt;full-title&gt;Immunity&lt;/full-title&gt;&lt;/periodical&gt;&lt;pages&gt;510-523&lt;/pages&gt;&lt;volume&gt;53&lt;/volume&gt;&lt;number&gt;3&lt;/number&gt;&lt;keywords&gt;&lt;keyword&gt;Adipose Tissue/*metabolism&lt;/keyword&gt;&lt;keyword&gt;Caloric Restriction&lt;/keyword&gt;&lt;keyword&gt;*Diet&lt;/keyword&gt;&lt;keyword&gt;Dietary Fats&lt;/keyword&gt;&lt;keyword&gt;Energy Metabolism/*physiology&lt;/keyword&gt;&lt;keyword&gt;Glucose/metabolism&lt;/keyword&gt;&lt;keyword&gt;Humans&lt;/keyword&gt;&lt;keyword&gt;Immune System/*physiology&lt;/keyword&gt;&lt;keyword&gt;Immunity/*physiology&lt;/keyword&gt;&lt;keyword&gt;Leukocytes/immunology&lt;/keyword&gt;&lt;keyword&gt;Macrophages/immunology&lt;/keyword&gt;&lt;keyword&gt;Obesity/pathology&lt;/keyword&gt;&lt;/keywords&gt;&lt;dates&gt;&lt;year&gt;2020&lt;/year&gt;&lt;pub-dates&gt;&lt;date&gt;Sep 15&lt;/date&gt;&lt;/pub-dates&gt;&lt;/dates&gt;&lt;isbn&gt;1074-7613 (Print)&amp;#xD;1074-7613&lt;/isbn&gt;&lt;accession-num&gt;32937152&lt;/accession-num&gt;&lt;urls&gt;&lt;/urls&gt;&lt;custom2&gt;PMC7491384&lt;/custom2&gt;&lt;electronic-resource-num&gt;10.1016/j.immuni.2020.08.013&lt;/electronic-resource-num&gt;&lt;remote-database-provider&gt;NLM&lt;/remote-database-provider&gt;&lt;language&gt;eng&lt;/language&gt;&lt;/record&gt;&lt;/Cite&gt;&lt;/EndNote&gt;</w:instrText>
      </w:r>
      <w:r w:rsidR="000663C4" w:rsidRPr="00F634FD">
        <w:fldChar w:fldCharType="separate"/>
      </w:r>
      <w:r w:rsidR="00A91CA9" w:rsidRPr="00F634FD">
        <w:t>[30]</w:t>
      </w:r>
      <w:r w:rsidR="000663C4" w:rsidRPr="00F634FD">
        <w:fldChar w:fldCharType="end"/>
      </w:r>
      <w:r w:rsidR="000663C4" w:rsidRPr="00F634FD">
        <w:t>.</w:t>
      </w:r>
      <w:r w:rsidR="00CB11B2" w:rsidRPr="00F634FD">
        <w:t xml:space="preserve"> The immune system plays an important role in this sensing.</w:t>
      </w:r>
    </w:p>
    <w:p w14:paraId="30AB9C12" w14:textId="20D889ED" w:rsidR="0048653A" w:rsidRPr="00F634FD" w:rsidRDefault="00016E68" w:rsidP="00AC3DEB">
      <w:r w:rsidRPr="00F634FD">
        <w:t>For example, i</w:t>
      </w:r>
      <w:r w:rsidR="00201926" w:rsidRPr="00F634FD">
        <w:t xml:space="preserve">n adipose tissue </w:t>
      </w:r>
      <w:r w:rsidR="000847D5" w:rsidRPr="00F634FD">
        <w:t xml:space="preserve">(a known </w:t>
      </w:r>
      <w:r w:rsidR="004350E1" w:rsidRPr="00F634FD">
        <w:t>“</w:t>
      </w:r>
      <w:r w:rsidR="000847D5" w:rsidRPr="00F634FD">
        <w:t>immunological niche</w:t>
      </w:r>
      <w:r w:rsidR="004350E1" w:rsidRPr="00F634FD">
        <w:t>”</w:t>
      </w:r>
      <w:r w:rsidR="000847D5" w:rsidRPr="00F634FD">
        <w:t xml:space="preserve"> </w:t>
      </w:r>
      <w:r w:rsidR="000847D5" w:rsidRPr="00F634FD">
        <w:fldChar w:fldCharType="begin"/>
      </w:r>
      <w:r w:rsidR="00A91CA9" w:rsidRPr="00F634FD">
        <w:instrText xml:space="preserve"> ADDIN EN.CITE &lt;EndNote&gt;&lt;Cite&gt;&lt;Author&gt;Lee&lt;/Author&gt;&lt;Year&gt;2020&lt;/Year&gt;&lt;RecNum&gt;24&lt;/RecNum&gt;&lt;DisplayText&gt;[30]&lt;/DisplayText&gt;&lt;record&gt;&lt;rec-number&gt;24&lt;/rec-number&gt;&lt;foreign-keys&gt;&lt;key app="EN" db-id="ree0texe25affuezd5bpvrpbr2a0pvpwd9ts" timestamp="1678789381"&gt;24&lt;/key&gt;&lt;/foreign-keys&gt;&lt;ref-type name="Journal Article"&gt;17&lt;/ref-type&gt;&lt;contributors&gt;&lt;authors&gt;&lt;author&gt;Lee, A. H.&lt;/author&gt;&lt;author&gt;Dixit, V. D.&lt;/author&gt;&lt;/authors&gt;&lt;/contributors&gt;&lt;auth-address&gt;Department of Comparative Medicine, Yale School of Medicine, New Haven, CT 06520, USA; Department of Immunobiology, Yale School of Medicine, New Haven, CT 06520, USA.&amp;#xD;Department of Comparative Medicine, Yale School of Medicine, New Haven, CT 06520, USA; Department of Immunobiology, Yale School of Medicine, New Haven, CT 06520, USA; Yale Center for Research on Aging, Yale School of Medicine, New Haven, CT 06520, USA. Electronic address: vishwa.dixit@yale.edu.&lt;/auth-address&gt;&lt;titles&gt;&lt;title&gt;Dietary Regulation of Immunity&lt;/title&gt;&lt;secondary-title&gt;Immunity&lt;/secondary-title&gt;&lt;/titles&gt;&lt;periodical&gt;&lt;full-title&gt;Immunity&lt;/full-title&gt;&lt;/periodical&gt;&lt;pages&gt;510-523&lt;/pages&gt;&lt;volume&gt;53&lt;/volume&gt;&lt;number&gt;3&lt;/number&gt;&lt;keywords&gt;&lt;keyword&gt;Adipose Tissue/*metabolism&lt;/keyword&gt;&lt;keyword&gt;Caloric Restriction&lt;/keyword&gt;&lt;keyword&gt;*Diet&lt;/keyword&gt;&lt;keyword&gt;Dietary Fats&lt;/keyword&gt;&lt;keyword&gt;Energy Metabolism/*physiology&lt;/keyword&gt;&lt;keyword&gt;Glucose/metabolism&lt;/keyword&gt;&lt;keyword&gt;Humans&lt;/keyword&gt;&lt;keyword&gt;Immune System/*physiology&lt;/keyword&gt;&lt;keyword&gt;Immunity/*physiology&lt;/keyword&gt;&lt;keyword&gt;Leukocytes/immunology&lt;/keyword&gt;&lt;keyword&gt;Macrophages/immunology&lt;/keyword&gt;&lt;keyword&gt;Obesity/pathology&lt;/keyword&gt;&lt;/keywords&gt;&lt;dates&gt;&lt;year&gt;2020&lt;/year&gt;&lt;pub-dates&gt;&lt;date&gt;Sep 15&lt;/date&gt;&lt;/pub-dates&gt;&lt;/dates&gt;&lt;isbn&gt;1074-7613 (Print)&amp;#xD;1074-7613&lt;/isbn&gt;&lt;accession-num&gt;32937152&lt;/accession-num&gt;&lt;urls&gt;&lt;/urls&gt;&lt;custom2&gt;PMC7491384&lt;/custom2&gt;&lt;electronic-resource-num&gt;10.1016/j.immuni.2020.08.013&lt;/electronic-resource-num&gt;&lt;remote-database-provider&gt;NLM&lt;/remote-database-provider&gt;&lt;language&gt;eng&lt;/language&gt;&lt;/record&gt;&lt;/Cite&gt;&lt;/EndNote&gt;</w:instrText>
      </w:r>
      <w:r w:rsidR="000847D5" w:rsidRPr="00F634FD">
        <w:fldChar w:fldCharType="separate"/>
      </w:r>
      <w:r w:rsidR="00A91CA9" w:rsidRPr="00F634FD">
        <w:t>[30]</w:t>
      </w:r>
      <w:r w:rsidR="000847D5" w:rsidRPr="00F634FD">
        <w:fldChar w:fldCharType="end"/>
      </w:r>
      <w:r w:rsidR="000847D5" w:rsidRPr="00F634FD">
        <w:t xml:space="preserve">) </w:t>
      </w:r>
      <w:r w:rsidR="00CB11B2" w:rsidRPr="00F634FD">
        <w:t>and</w:t>
      </w:r>
      <w:r w:rsidR="00201926" w:rsidRPr="00F634FD">
        <w:t xml:space="preserve"> the liver, immune cells </w:t>
      </w:r>
      <w:r w:rsidR="00D529CC" w:rsidRPr="00F634FD">
        <w:t xml:space="preserve">produce signaling molecules that </w:t>
      </w:r>
      <w:r w:rsidR="00201926" w:rsidRPr="00F634FD">
        <w:t>regulate tissue homeostasis and metabolic functions such as the actions of insulin or the breakdown of triglycerides</w:t>
      </w:r>
      <w:r w:rsidR="0049538A" w:rsidRPr="00F634FD">
        <w:t xml:space="preserve"> </w:t>
      </w:r>
      <w:r w:rsidR="0049538A" w:rsidRPr="00F634FD">
        <w:fldChar w:fldCharType="begin">
          <w:fldData xml:space="preserve">PEVuZE5vdGU+PENpdGU+PEF1dGhvcj5NaWNoYWlsaWRvdTwvQXV0aG9yPjxZZWFyPjIwMjI8L1ll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</w:fldData>
        </w:fldChar>
      </w:r>
      <w:r w:rsidR="00A91CA9" w:rsidRPr="00F634FD">
        <w:instrText xml:space="preserve"> ADDIN EN.CITE </w:instrText>
      </w:r>
      <w:r w:rsidR="00A91CA9" w:rsidRPr="00F634FD">
        <w:fldChar w:fldCharType="begin">
          <w:fldData xml:space="preserve">PEVuZE5vdGU+PENpdGU+PEF1dGhvcj5NaWNoYWlsaWRvdTwvQXV0aG9yPjxZZWFyPjIwMjI8L1ll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</w:fldData>
        </w:fldChar>
      </w:r>
      <w:r w:rsidR="00A91CA9" w:rsidRPr="00F634FD">
        <w:instrText xml:space="preserve"> ADDIN EN.CITE.DATA </w:instrText>
      </w:r>
      <w:r w:rsidR="00A91CA9" w:rsidRPr="00F634FD">
        <w:fldChar w:fldCharType="end"/>
      </w:r>
      <w:r w:rsidR="0049538A" w:rsidRPr="00F634FD">
        <w:fldChar w:fldCharType="separate"/>
      </w:r>
      <w:r w:rsidR="00A91CA9" w:rsidRPr="00F634FD">
        <w:t>[33,34]</w:t>
      </w:r>
      <w:r w:rsidR="0049538A" w:rsidRPr="00F634FD">
        <w:fldChar w:fldCharType="end"/>
      </w:r>
      <w:r w:rsidR="00201926" w:rsidRPr="00F634FD">
        <w:t>.</w:t>
      </w:r>
      <w:r w:rsidR="00EE0697" w:rsidRPr="00F634FD">
        <w:t xml:space="preserve"> </w:t>
      </w:r>
      <w:r w:rsidR="00E47E9E" w:rsidRPr="00F634FD">
        <w:t>The immune system</w:t>
      </w:r>
      <w:r w:rsidR="003E5759" w:rsidRPr="00F634FD">
        <w:t xml:space="preserve"> also</w:t>
      </w:r>
      <w:r w:rsidR="00E47E9E" w:rsidRPr="00F634FD">
        <w:t xml:space="preserve"> helps to prevent obesity by orchestrating the transformation of white adipose tissue into beige cells </w:t>
      </w:r>
      <w:r w:rsidR="00E47E9E" w:rsidRPr="00F634FD">
        <w:fldChar w:fldCharType="begin">
          <w:fldData xml:space="preserve">PEVuZE5vdGU+PENpdGU+PEF1dGhvcj5SYW5raW48L0F1dGhvcj48WWVhcj4yMDE4PC9ZZWFyPjxS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</w:fldData>
        </w:fldChar>
      </w:r>
      <w:r w:rsidR="00A91CA9" w:rsidRPr="00F634FD">
        <w:instrText xml:space="preserve"> ADDIN EN.CITE </w:instrText>
      </w:r>
      <w:r w:rsidR="00A91CA9" w:rsidRPr="00F634FD">
        <w:fldChar w:fldCharType="begin">
          <w:fldData xml:space="preserve">PEVuZE5vdGU+PENpdGU+PEF1dGhvcj5SYW5raW48L0F1dGhvcj48WWVhcj4yMDE4PC9ZZWFyPjxS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</w:fldData>
        </w:fldChar>
      </w:r>
      <w:r w:rsidR="00A91CA9" w:rsidRPr="00F634FD">
        <w:instrText xml:space="preserve"> ADDIN EN.CITE.DATA </w:instrText>
      </w:r>
      <w:r w:rsidR="00A91CA9" w:rsidRPr="00F634FD">
        <w:fldChar w:fldCharType="end"/>
      </w:r>
      <w:r w:rsidR="00E47E9E" w:rsidRPr="00F634FD">
        <w:fldChar w:fldCharType="separate"/>
      </w:r>
      <w:r w:rsidR="00A91CA9" w:rsidRPr="00F634FD">
        <w:t>[14,35]</w:t>
      </w:r>
      <w:r w:rsidR="00E47E9E" w:rsidRPr="00F634FD">
        <w:fldChar w:fldCharType="end"/>
      </w:r>
      <w:r w:rsidR="00E47E9E" w:rsidRPr="00F634FD">
        <w:t xml:space="preserve">. </w:t>
      </w:r>
      <w:r w:rsidR="00EE0697" w:rsidRPr="00F634FD">
        <w:t xml:space="preserve">The development </w:t>
      </w:r>
      <w:r w:rsidR="00997C83" w:rsidRPr="00F634FD">
        <w:t>of adipocytes</w:t>
      </w:r>
      <w:r w:rsidR="00D529CC" w:rsidRPr="00F634FD">
        <w:t xml:space="preserve"> (</w:t>
      </w:r>
      <w:r w:rsidR="004F49ED" w:rsidRPr="00F634FD">
        <w:t xml:space="preserve">cells </w:t>
      </w:r>
      <w:r w:rsidR="00075664" w:rsidRPr="00F634FD">
        <w:t>that</w:t>
      </w:r>
      <w:r w:rsidR="00D529CC" w:rsidRPr="00F634FD">
        <w:t xml:space="preserve"> store fat)</w:t>
      </w:r>
      <w:r w:rsidR="00997C83" w:rsidRPr="00F634FD">
        <w:t xml:space="preserve"> </w:t>
      </w:r>
      <w:r w:rsidR="00EE0697" w:rsidRPr="00F634FD">
        <w:t xml:space="preserve">and </w:t>
      </w:r>
      <w:r w:rsidR="00997C83" w:rsidRPr="00F634FD">
        <w:t xml:space="preserve">their </w:t>
      </w:r>
      <w:r w:rsidR="00EE0697" w:rsidRPr="00F634FD">
        <w:t>function (e.g., thermogenesis, insulin sensitivity) are supported and maintained by immune cells</w:t>
      </w:r>
      <w:r w:rsidR="00A34583" w:rsidRPr="00F634FD">
        <w:t xml:space="preserve"> located</w:t>
      </w:r>
      <w:r w:rsidR="00EE0697" w:rsidRPr="00F634FD">
        <w:t xml:space="preserve"> in the adipose tissue </w:t>
      </w:r>
      <w:r w:rsidR="00EE0697" w:rsidRPr="00F634FD">
        <w:fldChar w:fldCharType="begin">
          <w:fldData xml:space="preserve">PEVuZE5vdGU+PENpdGU+PEF1dGhvcj5SYW5raW48L0F1dGhvcj48WWVhcj4yMDE4PC9ZZWFyPjxS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</w:fldData>
        </w:fldChar>
      </w:r>
      <w:r w:rsidR="00FD0EDD" w:rsidRPr="00F634FD">
        <w:instrText xml:space="preserve"> ADDIN EN.CITE </w:instrText>
      </w:r>
      <w:r w:rsidR="00FD0EDD" w:rsidRPr="00F634FD">
        <w:fldChar w:fldCharType="begin">
          <w:fldData xml:space="preserve">PEVuZE5vdGU+PENpdGU+PEF1dGhvcj5SYW5raW48L0F1dGhvcj48WWVhcj4yMDE4PC9ZZWFyPjxS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</w:fldData>
        </w:fldChar>
      </w:r>
      <w:r w:rsidR="00FD0EDD" w:rsidRPr="00F634FD">
        <w:instrText xml:space="preserve"> ADDIN EN.CITE.DATA </w:instrText>
      </w:r>
      <w:r w:rsidR="00FD0EDD" w:rsidRPr="00F634FD">
        <w:fldChar w:fldCharType="end"/>
      </w:r>
      <w:r w:rsidR="00EE0697" w:rsidRPr="00F634FD">
        <w:fldChar w:fldCharType="separate"/>
      </w:r>
      <w:r w:rsidR="00FD0EDD" w:rsidRPr="00F634FD">
        <w:t>[14]</w:t>
      </w:r>
      <w:r w:rsidR="00EE0697" w:rsidRPr="00F634FD">
        <w:fldChar w:fldCharType="end"/>
      </w:r>
      <w:r w:rsidR="00EE0697" w:rsidRPr="00F634FD">
        <w:t>.</w:t>
      </w:r>
      <w:bookmarkStart w:id="14" w:name="_Hlk129003952"/>
    </w:p>
    <w:bookmarkEnd w:id="14"/>
    <w:p w14:paraId="1571BFFB" w14:textId="3F8160C7" w:rsidR="00727984" w:rsidRPr="00F634FD" w:rsidRDefault="00727984" w:rsidP="00AC3DEB">
      <w:pPr>
        <w:pStyle w:val="Heading2"/>
      </w:pPr>
      <w:r w:rsidRPr="00F634FD">
        <w:t xml:space="preserve">The brain </w:t>
      </w:r>
    </w:p>
    <w:p w14:paraId="12BE81DF" w14:textId="082C91BF" w:rsidR="00555EAE" w:rsidRPr="00F634FD" w:rsidRDefault="006C5190" w:rsidP="00AC3DEB">
      <w:r w:rsidRPr="00F634FD">
        <w:t xml:space="preserve">Lifelong maintenance of the </w:t>
      </w:r>
      <w:r w:rsidR="00727984" w:rsidRPr="00F634FD">
        <w:t>brain</w:t>
      </w:r>
      <w:r w:rsidRPr="00F634FD">
        <w:t xml:space="preserve"> relies on a </w:t>
      </w:r>
      <w:r w:rsidR="00727984" w:rsidRPr="00F634FD">
        <w:t>healthy immune syste</w:t>
      </w:r>
      <w:r w:rsidRPr="00F634FD">
        <w:t>m</w:t>
      </w:r>
      <w:r w:rsidR="00DB7953" w:rsidRPr="00F634FD">
        <w:t>. For many years, it was believed that the central nervous system (CNS) was an immune-privileged organ unable to tolerate immune reactivity; thus</w:t>
      </w:r>
      <w:r w:rsidR="00CB11B2" w:rsidRPr="00F634FD">
        <w:t>, the belief was that</w:t>
      </w:r>
      <w:r w:rsidR="00DB7953" w:rsidRPr="00F634FD">
        <w:t xml:space="preserve"> any immune responses in the brain would need to be eradicated to prevent neurodegeneration </w:t>
      </w:r>
      <w:r w:rsidR="00DB7953" w:rsidRPr="00F634FD">
        <w:fldChar w:fldCharType="begin"/>
      </w:r>
      <w:r w:rsidR="00A91CA9" w:rsidRPr="00F634FD">
        <w:instrText xml:space="preserve"> ADDIN EN.CITE &lt;EndNote&gt;&lt;Cite&gt;&lt;Author&gt;Schwartz&lt;/Author&gt;&lt;Year&gt;2022&lt;/Year&gt;&lt;RecNum&gt;12&lt;/RecNum&gt;&lt;DisplayText&gt;[19]&lt;/DisplayText&gt;&lt;record&gt;&lt;rec-number&gt;12&lt;/rec-number&gt;&lt;foreign-keys&gt;&lt;key app="EN" db-id="ree0texe25affuezd5bpvrpbr2a0pvpwd9ts" timestamp="1678789381"&gt;12&lt;/key&gt;&lt;/foreign-keys&gt;&lt;ref-type name="Journal Article"&gt;17&lt;/ref-type&gt;&lt;contributors&gt;&lt;authors&gt;&lt;author&gt;Schwartz, M.&lt;/author&gt;&lt;author&gt;Cahalon, L.&lt;/author&gt;&lt;/authors&gt;&lt;/contributors&gt;&lt;auth-address&gt;Department of Brain Sciences, Weizmann Institute of Science, Rehovot, Israel. Electronic address: michal.schwartz@weizmann.ac.il.&amp;#xD;Department of Brain Sciences, Weizmann Institute of Science, Rehovot, Israel.&lt;/auth-address&gt;&lt;titles&gt;&lt;title&gt;The vicious cycle governing the brain-immune system relationship in neurodegenerative diseases&lt;/title&gt;&lt;secondary-title&gt;Curr Opin Immunol&lt;/secondary-title&gt;&lt;/titles&gt;&lt;periodical&gt;&lt;full-title&gt;Curr Opin Immunol&lt;/full-title&gt;&lt;/periodical&gt;&lt;pages&gt;102182&lt;/pages&gt;&lt;volume&gt;76&lt;/volume&gt;&lt;edition&gt;20220513&lt;/edition&gt;&lt;keywords&gt;&lt;keyword&gt;Adaptive Immunity&lt;/keyword&gt;&lt;keyword&gt;Brain&lt;/keyword&gt;&lt;keyword&gt;Humans&lt;/keyword&gt;&lt;keyword&gt;Immune System&lt;/keyword&gt;&lt;keyword&gt;Inflammation&lt;/keyword&gt;&lt;keyword&gt;*Neurodegenerative Diseases&lt;/keyword&gt;&lt;/keywords&gt;&lt;dates&gt;&lt;year&gt;2022&lt;/year&gt;&lt;pub-dates&gt;&lt;date&gt;Jun&lt;/date&gt;&lt;/pub-dates&gt;&lt;/dates&gt;&lt;isbn&gt;0952-7915&lt;/isbn&gt;&lt;accession-num&gt;35576769&lt;/accession-num&gt;&lt;urls&gt;&lt;/urls&gt;&lt;electronic-resource-num&gt;10.1016/j.coi.2022.102182&lt;/electronic-resource-num&gt;&lt;remote-database-provider&gt;NLM&lt;/remote-database-provider&gt;&lt;language&gt;eng&lt;/language&gt;&lt;/record&gt;&lt;/Cite&gt;&lt;/EndNote&gt;</w:instrText>
      </w:r>
      <w:r w:rsidR="00DB7953" w:rsidRPr="00F634FD">
        <w:fldChar w:fldCharType="separate"/>
      </w:r>
      <w:r w:rsidR="00A91CA9" w:rsidRPr="00F634FD">
        <w:t>[19]</w:t>
      </w:r>
      <w:r w:rsidR="00DB7953" w:rsidRPr="00F634FD">
        <w:fldChar w:fldCharType="end"/>
      </w:r>
      <w:r w:rsidR="00DB7953" w:rsidRPr="00F634FD">
        <w:t xml:space="preserve">. </w:t>
      </w:r>
      <w:r w:rsidR="00661813" w:rsidRPr="00F634FD">
        <w:t xml:space="preserve">However, immune cells </w:t>
      </w:r>
      <w:r w:rsidR="003F5A5E" w:rsidRPr="00F634FD">
        <w:t xml:space="preserve">residing </w:t>
      </w:r>
      <w:r w:rsidR="00661813" w:rsidRPr="00F634FD">
        <w:t>in the CNS</w:t>
      </w:r>
      <w:r w:rsidR="003F5A5E" w:rsidRPr="00F634FD">
        <w:t xml:space="preserve"> have been identified</w:t>
      </w:r>
      <w:r w:rsidR="00CB11B2" w:rsidRPr="00F634FD">
        <w:t>,</w:t>
      </w:r>
      <w:r w:rsidR="00A34583" w:rsidRPr="00F634FD">
        <w:t xml:space="preserve"> s</w:t>
      </w:r>
      <w:r w:rsidR="00661813" w:rsidRPr="00F634FD">
        <w:t>uch as the microglia</w:t>
      </w:r>
      <w:r w:rsidR="004648C2" w:rsidRPr="00F634FD">
        <w:t xml:space="preserve"> </w:t>
      </w:r>
      <w:r w:rsidR="00CB11B2" w:rsidRPr="00F634FD">
        <w:t>(</w:t>
      </w:r>
      <w:r w:rsidR="004648C2" w:rsidRPr="00F634FD">
        <w:t xml:space="preserve">the brain’s resident </w:t>
      </w:r>
      <w:r w:rsidR="00CB11B2" w:rsidRPr="00F634FD">
        <w:t>macrophages</w:t>
      </w:r>
      <w:r w:rsidR="004648C2" w:rsidRPr="00F634FD">
        <w:t>)</w:t>
      </w:r>
      <w:r w:rsidR="00661813" w:rsidRPr="00F634FD">
        <w:t xml:space="preserve"> which participate in inflammation and immune responses </w:t>
      </w:r>
      <w:r w:rsidR="00661813" w:rsidRPr="00F634FD">
        <w:fldChar w:fldCharType="begin"/>
      </w:r>
      <w:r w:rsidR="00FD0EDD" w:rsidRPr="00F634FD">
        <w:instrText xml:space="preserve"> ADDIN EN.CITE &lt;EndNote&gt;&lt;Cite&gt;&lt;Author&gt;Marques&lt;/Author&gt;&lt;Year&gt;2016&lt;/Year&gt;&lt;RecNum&gt;5&lt;/RecNum&gt;&lt;DisplayText&gt;[15]&lt;/DisplayText&gt;&lt;record&gt;&lt;rec-number&gt;5&lt;/rec-number&gt;&lt;foreign-keys&gt;&lt;key app="EN" db-id="ree0texe25affuezd5bpvrpbr2a0pvpwd9ts" timestamp="1678789381"&gt;5&lt;/key&gt;&lt;/foreign-keys&gt;&lt;ref-type name="Journal Article"&gt;17&lt;/ref-type&gt;&lt;contributors&gt;&lt;authors&gt;&lt;author&gt;Marques, R. E.&lt;/author&gt;&lt;author&gt;Marques, P. E.&lt;/author&gt;&lt;author&gt;Guabiraba, R.&lt;/author&gt;&lt;author&gt;Teixeira, M. M.&lt;/author&gt;&lt;/authors&gt;&lt;/contributors&gt;&lt;auth-address&gt;Immunopharmacology, Departamento de Bioquímica e Imunologia, Instituto de Ciências Biológicas, Universidade Federal de Minas Gerais , Belo Horizonte, Minas Gerais , Brazil.&amp;#xD;ISP, INRA, Université François Rabelais de Tours , Nouzilly , France.&lt;/auth-address&gt;&lt;titles&gt;&lt;title&gt;Exploring the Homeostatic and Sensory Roles of the Immune System&lt;/title&gt;&lt;secondary-title&gt;Front Immunol&lt;/secondary-title&gt;&lt;/titles&gt;&lt;periodical&gt;&lt;full-title&gt;Front Immunol&lt;/full-title&gt;&lt;/periodical&gt;&lt;pages&gt;125&lt;/pages&gt;&lt;volume&gt;7&lt;/volume&gt;&lt;edition&gt;20160331&lt;/edition&gt;&lt;keywords&gt;&lt;keyword&gt;homeostasis&lt;/keyword&gt;&lt;keyword&gt;immune system&lt;/keyword&gt;&lt;keyword&gt;inflammation&lt;/keyword&gt;&lt;keyword&gt;information&lt;/keyword&gt;&lt;keyword&gt;nervous system&lt;/keyword&gt;&lt;keyword&gt;physiological role&lt;/keyword&gt;&lt;keyword&gt;sensing properties&lt;/keyword&gt;&lt;/keywords&gt;&lt;dates&gt;&lt;year&gt;2016&lt;/year&gt;&lt;/dates&gt;&lt;isbn&gt;1664-3224 (Print)&amp;#xD;1664-3224&lt;/isbn&gt;&lt;accession-num&gt;27065209&lt;/accession-num&gt;&lt;urls&gt;&lt;/urls&gt;&lt;custom2&gt;PMC4814584&lt;/custom2&gt;&lt;electronic-resource-num&gt;10.3389/fimmu.2016.00125&lt;/electronic-resource-num&gt;&lt;remote-database-provider&gt;NLM&lt;/remote-database-provider&gt;&lt;language&gt;eng&lt;/language&gt;&lt;/record&gt;&lt;/Cite&gt;&lt;/EndNote&gt;</w:instrText>
      </w:r>
      <w:r w:rsidR="00661813" w:rsidRPr="00F634FD">
        <w:fldChar w:fldCharType="separate"/>
      </w:r>
      <w:r w:rsidR="00FD0EDD" w:rsidRPr="00F634FD">
        <w:t>[15]</w:t>
      </w:r>
      <w:r w:rsidR="00661813" w:rsidRPr="00F634FD">
        <w:fldChar w:fldCharType="end"/>
      </w:r>
      <w:r w:rsidR="00661813" w:rsidRPr="00F634FD">
        <w:t xml:space="preserve">. </w:t>
      </w:r>
      <w:r w:rsidR="00DB7953" w:rsidRPr="00F634FD">
        <w:t>It is now clear that</w:t>
      </w:r>
      <w:r w:rsidR="00F01030" w:rsidRPr="00F634FD">
        <w:t xml:space="preserve"> the immune system</w:t>
      </w:r>
      <w:r w:rsidR="00AF7E1D" w:rsidRPr="00F634FD">
        <w:t xml:space="preserve"> provides homeostatic support to the CNS and</w:t>
      </w:r>
      <w:r w:rsidR="00F01030" w:rsidRPr="00F634FD">
        <w:t xml:space="preserve"> helps to maintain the complex and delicate brain environment in optimal condition</w:t>
      </w:r>
      <w:r w:rsidR="00AF7E1D" w:rsidRPr="00F634FD">
        <w:t xml:space="preserve"> </w:t>
      </w:r>
      <w:r w:rsidR="00AF7E1D" w:rsidRPr="00F634FD">
        <w:fldChar w:fldCharType="begin">
          <w:fldData xml:space="preserve">PEVuZE5vdGU+PENpdGU+PEF1dGhvcj5NYXRlanVrPC9BdXRob3I+PFllYXI+MjAyMTwvWWVhcj48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</w:fldData>
        </w:fldChar>
      </w:r>
      <w:r w:rsidR="00A91CA9" w:rsidRPr="00F634FD">
        <w:instrText xml:space="preserve"> ADDIN EN.CITE </w:instrText>
      </w:r>
      <w:r w:rsidR="00A91CA9" w:rsidRPr="00F634FD">
        <w:fldChar w:fldCharType="begin">
          <w:fldData xml:space="preserve">PEVuZE5vdGU+PENpdGU+PEF1dGhvcj5NYXRlanVrPC9BdXRob3I+PFllYXI+MjAyMTwvWWVhcj48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</w:fldData>
        </w:fldChar>
      </w:r>
      <w:r w:rsidR="00A91CA9" w:rsidRPr="00F634FD">
        <w:instrText xml:space="preserve"> ADDIN EN.CITE.DATA </w:instrText>
      </w:r>
      <w:r w:rsidR="00A91CA9" w:rsidRPr="00F634FD">
        <w:fldChar w:fldCharType="end"/>
      </w:r>
      <w:r w:rsidR="00AF7E1D" w:rsidRPr="00F634FD">
        <w:fldChar w:fldCharType="separate"/>
      </w:r>
      <w:r w:rsidR="00A91CA9" w:rsidRPr="00F634FD">
        <w:t>[36,37]</w:t>
      </w:r>
      <w:r w:rsidR="00AF7E1D" w:rsidRPr="00F634FD">
        <w:fldChar w:fldCharType="end"/>
      </w:r>
      <w:r w:rsidR="0074427F" w:rsidRPr="00F634FD">
        <w:t xml:space="preserve">. </w:t>
      </w:r>
    </w:p>
    <w:p w14:paraId="1CAFB801" w14:textId="0E443A5A" w:rsidR="00555EAE" w:rsidRPr="00F634FD" w:rsidRDefault="0074427F" w:rsidP="00AC3DEB">
      <w:r w:rsidRPr="00F634FD">
        <w:lastRenderedPageBreak/>
        <w:t xml:space="preserve">Immune cells recognize the self-components of the CNS and patrol the healthy brain to identify abnormal situations and resolve them before further damage can occur, or facilitate repair if </w:t>
      </w:r>
      <w:r w:rsidR="00CB11B2" w:rsidRPr="00F634FD">
        <w:t xml:space="preserve">damage has </w:t>
      </w:r>
      <w:r w:rsidRPr="00F634FD">
        <w:t>occur</w:t>
      </w:r>
      <w:r w:rsidR="00CB11B2" w:rsidRPr="00F634FD">
        <w:t>red</w:t>
      </w:r>
      <w:r w:rsidRPr="00F634FD">
        <w:t xml:space="preserve"> </w:t>
      </w:r>
      <w:r w:rsidR="005B685F" w:rsidRPr="00F634FD">
        <w:fldChar w:fldCharType="begin"/>
      </w:r>
      <w:r w:rsidR="00A91CA9" w:rsidRPr="00F634FD">
        <w:instrText xml:space="preserve"> ADDIN EN.CITE &lt;EndNote&gt;&lt;Cite&gt;&lt;Author&gt;Schwartz&lt;/Author&gt;&lt;Year&gt;2013&lt;/Year&gt;&lt;RecNum&gt;42&lt;/RecNum&gt;&lt;DisplayText&gt;[37]&lt;/DisplayText&gt;&lt;record&gt;&lt;rec-number&gt;42&lt;/rec-number&gt;&lt;foreign-keys&gt;&lt;key app="EN" db-id="ree0texe25affuezd5bpvrpbr2a0pvpwd9ts" timestamp="1678789381"&gt;42&lt;/key&gt;&lt;/foreign-keys&gt;&lt;ref-type name="Journal Article"&gt;17&lt;/ref-type&gt;&lt;contributors&gt;&lt;authors&gt;&lt;author&gt;Schwartz, M.&lt;/author&gt;&lt;author&gt;Kipnis, J.&lt;/author&gt;&lt;author&gt;Rivest, S.&lt;/author&gt;&lt;author&gt;Prat, A.&lt;/author&gt;&lt;/authors&gt;&lt;/contributors&gt;&lt;auth-address&gt;Department of Neurobiology, Weizmann Institute of Science, Rehovot 76100, Israel, Center for Brain Immunology and Glia, Department of Neuroscience, University of Virginia, Charlottesville, Virginia 22908, Neuroscience Laboratory, CHU de Québec Research Center and Department of Molecular Medicine, Faculty of Medicine, Laval University, Quebec City, Quebec G1V 4G2, Canada, and Neuroimmunology Unit, Center for Excellence in Neuromics, CRCHUM, Université de Montréal, Montreal, Quebec H4A 2B4, Canada.&lt;/auth-address&gt;&lt;titles&gt;&lt;title&gt;How do immune cells support and shape the brain in health, disease, and aging?&lt;/title&gt;&lt;secondary-title&gt;J Neurosci&lt;/secondary-title&gt;&lt;/titles&gt;&lt;periodical&gt;&lt;full-title&gt;J Neurosci&lt;/full-title&gt;&lt;/periodical&gt;&lt;pages&gt;17587-96&lt;/pages&gt;&lt;volume&gt;33&lt;/volume&gt;&lt;number&gt;45&lt;/number&gt;&lt;keywords&gt;&lt;keyword&gt;Aging/*immunology/pathology&lt;/keyword&gt;&lt;keyword&gt;Brain/*immunology/pathology&lt;/keyword&gt;&lt;keyword&gt;Central Nervous System Diseases/*immunology/pathology&lt;/keyword&gt;&lt;keyword&gt;Humans&lt;/keyword&gt;&lt;keyword&gt;Macrophages/*immunology/pathology&lt;/keyword&gt;&lt;keyword&gt;Microglia/*immunology/pathology&lt;/keyword&gt;&lt;keyword&gt;Neurodegenerative Diseases/immunology/pathology&lt;/keyword&gt;&lt;/keywords&gt;&lt;dates&gt;&lt;year&gt;2013&lt;/year&gt;&lt;pub-dates&gt;&lt;date&gt;Nov 6&lt;/date&gt;&lt;/pub-dates&gt;&lt;/dates&gt;&lt;isbn&gt;0270-6474 (Print)&amp;#xD;0270-6474&lt;/isbn&gt;&lt;accession-num&gt;24198349&lt;/accession-num&gt;&lt;urls&gt;&lt;/urls&gt;&lt;custom2&gt;PMC3818540&lt;/custom2&gt;&lt;electronic-resource-num&gt;10.1523/jneurosci.3241-13.2013&lt;/electronic-resource-num&gt;&lt;remote-database-provider&gt;NLM&lt;/remote-database-provider&gt;&lt;language&gt;eng&lt;/language&gt;&lt;/record&gt;&lt;/Cite&gt;&lt;/EndNote&gt;</w:instrText>
      </w:r>
      <w:r w:rsidR="005B685F" w:rsidRPr="00F634FD">
        <w:fldChar w:fldCharType="separate"/>
      </w:r>
      <w:r w:rsidR="00A91CA9" w:rsidRPr="00F634FD">
        <w:t>[37]</w:t>
      </w:r>
      <w:r w:rsidR="005B685F" w:rsidRPr="00F634FD">
        <w:fldChar w:fldCharType="end"/>
      </w:r>
      <w:r w:rsidRPr="00F634FD">
        <w:t xml:space="preserve">. </w:t>
      </w:r>
      <w:r w:rsidR="00CB11B2" w:rsidRPr="00F634FD">
        <w:t xml:space="preserve">“Guardian” immune cells and signals form part of the protective barriers that exist between the periphery and the brain </w:t>
      </w:r>
      <w:r w:rsidR="00661813" w:rsidRPr="00F634FD">
        <w:fldChar w:fldCharType="begin">
          <w:fldData xml:space="preserve">PEVuZE5vdGU+PENpdGU+PEF1dGhvcj5TY2h3YXJ0ejwvQXV0aG9yPjxZZWFyPjIwMjI8L1llYXI+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</w:fldData>
        </w:fldChar>
      </w:r>
      <w:r w:rsidR="00A91CA9" w:rsidRPr="00F634FD">
        <w:instrText xml:space="preserve"> ADDIN EN.CITE </w:instrText>
      </w:r>
      <w:r w:rsidR="00A91CA9" w:rsidRPr="00F634FD">
        <w:fldChar w:fldCharType="begin">
          <w:fldData xml:space="preserve">PEVuZE5vdGU+PENpdGU+PEF1dGhvcj5TY2h3YXJ0ejwvQXV0aG9yPjxZZWFyPjIwMjI8L1llYXI+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</w:fldData>
        </w:fldChar>
      </w:r>
      <w:r w:rsidR="00A91CA9" w:rsidRPr="00F634FD">
        <w:instrText xml:space="preserve"> ADDIN EN.CITE.DATA </w:instrText>
      </w:r>
      <w:r w:rsidR="00A91CA9" w:rsidRPr="00F634FD">
        <w:fldChar w:fldCharType="end"/>
      </w:r>
      <w:r w:rsidR="00661813" w:rsidRPr="00F634FD">
        <w:fldChar w:fldCharType="separate"/>
      </w:r>
      <w:r w:rsidR="00A91CA9" w:rsidRPr="00F634FD">
        <w:t>[19,38-40]</w:t>
      </w:r>
      <w:r w:rsidR="00661813" w:rsidRPr="00F634FD">
        <w:fldChar w:fldCharType="end"/>
      </w:r>
      <w:r w:rsidR="00661813" w:rsidRPr="00F634FD">
        <w:t xml:space="preserve">. </w:t>
      </w:r>
      <w:r w:rsidRPr="00F634FD">
        <w:t>In this way,</w:t>
      </w:r>
      <w:r w:rsidR="00661813" w:rsidRPr="00F634FD">
        <w:t xml:space="preserve"> the</w:t>
      </w:r>
      <w:r w:rsidRPr="00F634FD">
        <w:t xml:space="preserve"> i</w:t>
      </w:r>
      <w:r w:rsidR="008D1B01" w:rsidRPr="00F634FD">
        <w:t xml:space="preserve">mmune </w:t>
      </w:r>
      <w:r w:rsidR="00661813" w:rsidRPr="00F634FD">
        <w:t xml:space="preserve">system is </w:t>
      </w:r>
      <w:r w:rsidR="008D1B01" w:rsidRPr="00F634FD">
        <w:t>essential for</w:t>
      </w:r>
      <w:r w:rsidR="002750C9" w:rsidRPr="00F634FD">
        <w:t xml:space="preserve"> preventing and</w:t>
      </w:r>
      <w:r w:rsidR="008D1B01" w:rsidRPr="00F634FD">
        <w:t xml:space="preserve"> healing damage in the CNS</w:t>
      </w:r>
      <w:r w:rsidR="00D1548E" w:rsidRPr="00F634FD">
        <w:t xml:space="preserve"> </w:t>
      </w:r>
      <w:r w:rsidR="00D1548E" w:rsidRPr="00F634FD">
        <w:fldChar w:fldCharType="begin">
          <w:fldData xml:space="preserve">PEVuZE5vdGU+PENpdGU+PEF1dGhvcj5Nb2FsZW08L0F1dGhvcj48WWVhcj4xOTk5PC9ZZWFyPjxS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==
</w:fldData>
        </w:fldChar>
      </w:r>
      <w:r w:rsidR="00A91CA9" w:rsidRPr="00F634FD">
        <w:instrText xml:space="preserve"> ADDIN EN.CITE </w:instrText>
      </w:r>
      <w:r w:rsidR="00A91CA9" w:rsidRPr="00F634FD">
        <w:fldChar w:fldCharType="begin">
          <w:fldData xml:space="preserve">PEVuZE5vdGU+PENpdGU+PEF1dGhvcj5Nb2FsZW08L0F1dGhvcj48WWVhcj4xOTk5PC9ZZWFyPjxS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==
</w:fldData>
        </w:fldChar>
      </w:r>
      <w:r w:rsidR="00A91CA9" w:rsidRPr="00F634FD">
        <w:instrText xml:space="preserve"> ADDIN EN.CITE.DATA </w:instrText>
      </w:r>
      <w:r w:rsidR="00A91CA9" w:rsidRPr="00F634FD">
        <w:fldChar w:fldCharType="end"/>
      </w:r>
      <w:r w:rsidR="00D1548E" w:rsidRPr="00F634FD">
        <w:fldChar w:fldCharType="separate"/>
      </w:r>
      <w:r w:rsidR="00A91CA9" w:rsidRPr="00F634FD">
        <w:t>[41-44]</w:t>
      </w:r>
      <w:r w:rsidR="00D1548E" w:rsidRPr="00F634FD">
        <w:fldChar w:fldCharType="end"/>
      </w:r>
      <w:r w:rsidR="002750C9" w:rsidRPr="00F634FD">
        <w:t>. It also</w:t>
      </w:r>
      <w:r w:rsidR="008D1B01" w:rsidRPr="00F634FD">
        <w:t xml:space="preserve"> </w:t>
      </w:r>
      <w:r w:rsidR="00794F98" w:rsidRPr="00F634FD">
        <w:t>participat</w:t>
      </w:r>
      <w:r w:rsidR="00497F05" w:rsidRPr="00F634FD">
        <w:t>es</w:t>
      </w:r>
      <w:r w:rsidR="00794F98" w:rsidRPr="00F634FD">
        <w:t xml:space="preserve"> in brain plasticity throughout life (i.e., the ability of the brain to be restructured to enable it to function in a new way) </w:t>
      </w:r>
      <w:r w:rsidR="00794F98" w:rsidRPr="00F634FD">
        <w:fldChar w:fldCharType="begin">
          <w:fldData xml:space="preserve">PEVuZE5vdGU+PENpdGU+PEF1dGhvcj5EYW50emVyPC9BdXRob3I+PFllYXI+MjAxODwvWWVhcj48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</w:fldData>
        </w:fldChar>
      </w:r>
      <w:r w:rsidR="00A91CA9" w:rsidRPr="00F634FD">
        <w:instrText xml:space="preserve"> ADDIN EN.CITE </w:instrText>
      </w:r>
      <w:r w:rsidR="00A91CA9" w:rsidRPr="00F634FD">
        <w:fldChar w:fldCharType="begin">
          <w:fldData xml:space="preserve">PEVuZE5vdGU+PENpdGU+PEF1dGhvcj5EYW50emVyPC9BdXRob3I+PFllYXI+MjAxODwvWWVhcj48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</w:fldData>
        </w:fldChar>
      </w:r>
      <w:r w:rsidR="00A91CA9" w:rsidRPr="00F634FD">
        <w:instrText xml:space="preserve"> ADDIN EN.CITE.DATA </w:instrText>
      </w:r>
      <w:r w:rsidR="00A91CA9" w:rsidRPr="00F634FD">
        <w:fldChar w:fldCharType="end"/>
      </w:r>
      <w:r w:rsidR="00794F98" w:rsidRPr="00F634FD">
        <w:fldChar w:fldCharType="separate"/>
      </w:r>
      <w:r w:rsidR="00A91CA9" w:rsidRPr="00F634FD">
        <w:t>[45-47]</w:t>
      </w:r>
      <w:r w:rsidR="00794F98" w:rsidRPr="00F634FD">
        <w:fldChar w:fldCharType="end"/>
      </w:r>
      <w:r w:rsidR="00497F05" w:rsidRPr="00F634FD">
        <w:t>,</w:t>
      </w:r>
      <w:r w:rsidR="00794F98" w:rsidRPr="00F634FD">
        <w:t xml:space="preserve"> </w:t>
      </w:r>
      <w:r w:rsidR="008D1B01" w:rsidRPr="00F634FD">
        <w:t xml:space="preserve">and </w:t>
      </w:r>
      <w:r w:rsidR="00661813" w:rsidRPr="00F634FD">
        <w:t>is</w:t>
      </w:r>
      <w:r w:rsidR="008D1B01" w:rsidRPr="00F634FD">
        <w:t xml:space="preserve"> </w:t>
      </w:r>
      <w:r w:rsidR="00DB7953" w:rsidRPr="00F634FD">
        <w:t xml:space="preserve">pivotal in </w:t>
      </w:r>
      <w:r w:rsidR="00497F05" w:rsidRPr="00F634FD">
        <w:t xml:space="preserve">supporting learning, memory, cognition, and motor function </w:t>
      </w:r>
      <w:r w:rsidR="00794F98" w:rsidRPr="00F634FD">
        <w:fldChar w:fldCharType="begin">
          <w:fldData xml:space="preserve">PEVuZE5vdGU+PENpdGU+PEF1dGhvcj5EZSBMdWNhPC9BdXRob3I+PFllYXI+MjAyMDwvWWVhcj48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</w:fldData>
        </w:fldChar>
      </w:r>
      <w:r w:rsidR="00A91CA9" w:rsidRPr="00F634FD">
        <w:instrText xml:space="preserve"> ADDIN EN.CITE </w:instrText>
      </w:r>
      <w:r w:rsidR="00A91CA9" w:rsidRPr="00F634FD">
        <w:fldChar w:fldCharType="begin">
          <w:fldData xml:space="preserve">PEVuZE5vdGU+PENpdGU+PEF1dGhvcj5EZSBMdWNhPC9BdXRob3I+PFllYXI+MjAyMDwvWWVhcj48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</w:fldData>
        </w:fldChar>
      </w:r>
      <w:r w:rsidR="00A91CA9" w:rsidRPr="00F634FD">
        <w:instrText xml:space="preserve"> ADDIN EN.CITE.DATA </w:instrText>
      </w:r>
      <w:r w:rsidR="00A91CA9" w:rsidRPr="00F634FD">
        <w:fldChar w:fldCharType="end"/>
      </w:r>
      <w:r w:rsidR="00794F98" w:rsidRPr="00F634FD">
        <w:fldChar w:fldCharType="separate"/>
      </w:r>
      <w:r w:rsidR="00A91CA9" w:rsidRPr="00F634FD">
        <w:t>[37,46,48-50]</w:t>
      </w:r>
      <w:r w:rsidR="00794F98" w:rsidRPr="00F634FD">
        <w:fldChar w:fldCharType="end"/>
      </w:r>
      <w:r w:rsidR="008D1B01" w:rsidRPr="00F634FD">
        <w:t>.</w:t>
      </w:r>
      <w:r w:rsidR="00B5216F" w:rsidRPr="00F634FD">
        <w:t xml:space="preserve"> Cross-talk between the immune system and </w:t>
      </w:r>
      <w:r w:rsidR="00C25994" w:rsidRPr="00F634FD">
        <w:t xml:space="preserve">the </w:t>
      </w:r>
      <w:r w:rsidR="00B5216F" w:rsidRPr="00F634FD">
        <w:t>CNS coordinate</w:t>
      </w:r>
      <w:r w:rsidR="0005766F" w:rsidRPr="00F634FD">
        <w:t>s</w:t>
      </w:r>
      <w:r w:rsidR="00B5216F" w:rsidRPr="00F634FD">
        <w:t xml:space="preserve"> the body's response to stress, infection, and other challenges </w:t>
      </w:r>
      <w:r w:rsidR="00B5216F" w:rsidRPr="00F634FD">
        <w:fldChar w:fldCharType="begin"/>
      </w:r>
      <w:r w:rsidR="00A91CA9" w:rsidRPr="00F634FD">
        <w:instrText xml:space="preserve"> ADDIN EN.CITE &lt;EndNote&gt;&lt;Cite&gt;&lt;Author&gt;Dantzer&lt;/Author&gt;&lt;Year&gt;2018&lt;/Year&gt;&lt;RecNum&gt;52&lt;/RecNum&gt;&lt;DisplayText&gt;[45]&lt;/DisplayText&gt;&lt;record&gt;&lt;rec-number&gt;52&lt;/rec-number&gt;&lt;foreign-keys&gt;&lt;key app="EN" db-id="ree0texe25affuezd5bpvrpbr2a0pvpwd9ts" timestamp="1678789381"&gt;52&lt;/key&gt;&lt;/foreign-keys&gt;&lt;ref-type name="Journal Article"&gt;17&lt;/ref-type&gt;&lt;contributors&gt;&lt;authors&gt;&lt;author&gt;Dantzer, R.&lt;/author&gt;&lt;/authors&gt;&lt;/contributors&gt;&lt;auth-address&gt;Department of Symptom Research, University of Texas MD Anderson Cancer Center , Houston, Texas.&lt;/auth-address&gt;&lt;titles&gt;&lt;title&gt;Neuroimmune Interactions: From the Brain to the Immune System and Vice Versa&lt;/title&gt;&lt;secondary-title&gt;Physiol Rev&lt;/secondary-title&gt;&lt;/titles&gt;&lt;periodical&gt;&lt;full-title&gt;Physiol Rev&lt;/full-title&gt;&lt;/periodical&gt;&lt;pages&gt;477-504&lt;/pages&gt;&lt;volume&gt;98&lt;/volume&gt;&lt;number&gt;1&lt;/number&gt;&lt;keywords&gt;&lt;keyword&gt;Animals&lt;/keyword&gt;&lt;keyword&gt;Brain/*immunology&lt;/keyword&gt;&lt;keyword&gt;Depressive Disorder, Major/immunology&lt;/keyword&gt;&lt;keyword&gt;Hormones/physiology&lt;/keyword&gt;&lt;keyword&gt;Humans&lt;/keyword&gt;&lt;keyword&gt;Immune System/*physiology&lt;/keyword&gt;&lt;keyword&gt;Neoplasms/immunology&lt;/keyword&gt;&lt;/keywords&gt;&lt;dates&gt;&lt;year&gt;2018&lt;/year&gt;&lt;pub-dates&gt;&lt;date&gt;Jan 1&lt;/date&gt;&lt;/pub-dates&gt;&lt;/dates&gt;&lt;isbn&gt;0031-9333 (Print)&amp;#xD;0031-9333&lt;/isbn&gt;&lt;accession-num&gt;29351513&lt;/accession-num&gt;&lt;urls&gt;&lt;/urls&gt;&lt;custom2&gt;PMC5866360&lt;/custom2&gt;&lt;electronic-resource-num&gt;10.1152/physrev.00039.2016&lt;/electronic-resource-num&gt;&lt;remote-database-provider&gt;NLM&lt;/remote-database-provider&gt;&lt;language&gt;eng&lt;/language&gt;&lt;/record&gt;&lt;/Cite&gt;&lt;/EndNote&gt;</w:instrText>
      </w:r>
      <w:r w:rsidR="00B5216F" w:rsidRPr="00F634FD">
        <w:fldChar w:fldCharType="separate"/>
      </w:r>
      <w:r w:rsidR="00A91CA9" w:rsidRPr="00F634FD">
        <w:t>[45]</w:t>
      </w:r>
      <w:r w:rsidR="00B5216F" w:rsidRPr="00F634FD">
        <w:fldChar w:fldCharType="end"/>
      </w:r>
      <w:r w:rsidR="00B5216F" w:rsidRPr="00F634FD">
        <w:t>.</w:t>
      </w:r>
      <w:r w:rsidR="00497F05" w:rsidRPr="00F634FD">
        <w:t xml:space="preserve"> </w:t>
      </w:r>
    </w:p>
    <w:p w14:paraId="49865EAE" w14:textId="7CA68CCD" w:rsidR="00105210" w:rsidRPr="00F634FD" w:rsidRDefault="000E0028" w:rsidP="00AC3DEB">
      <w:r w:rsidRPr="00F634FD">
        <w:t>M</w:t>
      </w:r>
      <w:r w:rsidR="004F2E65" w:rsidRPr="00F634FD">
        <w:t xml:space="preserve">emory skills, </w:t>
      </w:r>
      <w:r w:rsidR="009545FE" w:rsidRPr="00F634FD">
        <w:t>the ability to l</w:t>
      </w:r>
      <w:r w:rsidR="000D6CCE" w:rsidRPr="00F634FD">
        <w:t xml:space="preserve">earn, </w:t>
      </w:r>
      <w:r w:rsidR="009513C9" w:rsidRPr="00F634FD">
        <w:t xml:space="preserve">and </w:t>
      </w:r>
      <w:r w:rsidR="000D6CCE" w:rsidRPr="00F634FD">
        <w:t>cogniti</w:t>
      </w:r>
      <w:r w:rsidR="009513C9" w:rsidRPr="00F634FD">
        <w:t xml:space="preserve">ve </w:t>
      </w:r>
      <w:r w:rsidR="000D6CCE" w:rsidRPr="00F634FD">
        <w:t>and motor function</w:t>
      </w:r>
      <w:r w:rsidR="00A73CC2" w:rsidRPr="00F634FD">
        <w:t xml:space="preserve"> begin to</w:t>
      </w:r>
      <w:r w:rsidR="000D6CCE" w:rsidRPr="00F634FD">
        <w:t xml:space="preserve"> </w:t>
      </w:r>
      <w:r w:rsidR="000F3516" w:rsidRPr="00F634FD">
        <w:t>decline</w:t>
      </w:r>
      <w:r w:rsidRPr="00F634FD">
        <w:t xml:space="preserve"> with age, which </w:t>
      </w:r>
      <w:r w:rsidR="000F3516" w:rsidRPr="00F634FD">
        <w:t>reflects the aging of the brain but also</w:t>
      </w:r>
      <w:r w:rsidR="004447E2" w:rsidRPr="00F634FD">
        <w:t xml:space="preserve"> aging</w:t>
      </w:r>
      <w:r w:rsidR="000F3516" w:rsidRPr="00F634FD">
        <w:t xml:space="preserve"> </w:t>
      </w:r>
      <w:r w:rsidR="00644A9D" w:rsidRPr="00F634FD">
        <w:t xml:space="preserve">of </w:t>
      </w:r>
      <w:r w:rsidR="000F3516" w:rsidRPr="00F634FD">
        <w:t xml:space="preserve">the immune system </w:t>
      </w:r>
      <w:r w:rsidR="007E2DCD" w:rsidRPr="00F634FD">
        <w:fldChar w:fldCharType="begin">
          <w:fldData xml:space="preserve">PEVuZE5vdGU+PENpdGU+PEF1dGhvcj5CYXJ1Y2g8L0F1dGhvcj48WWVhcj4yMDE0PC9ZZWFyPjxS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</w:fldData>
        </w:fldChar>
      </w:r>
      <w:r w:rsidR="00A91CA9" w:rsidRPr="00F634FD">
        <w:instrText xml:space="preserve"> ADDIN EN.CITE </w:instrText>
      </w:r>
      <w:r w:rsidR="00A91CA9" w:rsidRPr="00F634FD">
        <w:fldChar w:fldCharType="begin">
          <w:fldData xml:space="preserve">PEVuZE5vdGU+PENpdGU+PEF1dGhvcj5CYXJ1Y2g8L0F1dGhvcj48WWVhcj4yMDE0PC9ZZWFyPjxS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</w:fldData>
        </w:fldChar>
      </w:r>
      <w:r w:rsidR="00A91CA9" w:rsidRPr="00F634FD">
        <w:instrText xml:space="preserve"> ADDIN EN.CITE.DATA </w:instrText>
      </w:r>
      <w:r w:rsidR="00A91CA9" w:rsidRPr="00F634FD">
        <w:fldChar w:fldCharType="end"/>
      </w:r>
      <w:r w:rsidR="007E2DCD" w:rsidRPr="00F634FD">
        <w:fldChar w:fldCharType="separate"/>
      </w:r>
      <w:r w:rsidR="00A91CA9" w:rsidRPr="00F634FD">
        <w:t>[37,51,52]</w:t>
      </w:r>
      <w:r w:rsidR="007E2DCD" w:rsidRPr="00F634FD">
        <w:fldChar w:fldCharType="end"/>
      </w:r>
      <w:r w:rsidR="000F3516" w:rsidRPr="00F634FD">
        <w:t>.</w:t>
      </w:r>
      <w:r w:rsidR="00F112B8" w:rsidRPr="00F634FD">
        <w:t xml:space="preserve"> Restoring communication between the immune system and the brain can help to restore brain function during the aging process</w:t>
      </w:r>
      <w:r w:rsidR="00E9515F" w:rsidRPr="00F634FD">
        <w:t xml:space="preserve"> and may be beneficial in pathologies such as Alzheimer’s disease</w:t>
      </w:r>
      <w:r w:rsidR="00EF34E4" w:rsidRPr="00F634FD">
        <w:t xml:space="preserve"> </w:t>
      </w:r>
      <w:r w:rsidR="00EF34E4" w:rsidRPr="00F634FD">
        <w:fldChar w:fldCharType="begin">
          <w:fldData xml:space="preserve">PEVuZE5vdGU+PENpdGU+PEF1dGhvcj5CYXJ1Y2g8L0F1dGhvcj48WWVhcj4yMDE0PC9ZZWFyPjxS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</w:fldData>
        </w:fldChar>
      </w:r>
      <w:r w:rsidR="00A91CA9" w:rsidRPr="00F634FD">
        <w:instrText xml:space="preserve"> ADDIN EN.CITE </w:instrText>
      </w:r>
      <w:r w:rsidR="00A91CA9" w:rsidRPr="00F634FD">
        <w:fldChar w:fldCharType="begin">
          <w:fldData xml:space="preserve">PEVuZE5vdGU+PENpdGU+PEF1dGhvcj5CYXJ1Y2g8L0F1dGhvcj48WWVhcj4yMDE0PC9ZZWFyPjxS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</w:fldData>
        </w:fldChar>
      </w:r>
      <w:r w:rsidR="00A91CA9" w:rsidRPr="00F634FD">
        <w:instrText xml:space="preserve"> ADDIN EN.CITE.DATA </w:instrText>
      </w:r>
      <w:r w:rsidR="00A91CA9" w:rsidRPr="00F634FD">
        <w:fldChar w:fldCharType="end"/>
      </w:r>
      <w:r w:rsidR="00EF34E4" w:rsidRPr="00F634FD">
        <w:fldChar w:fldCharType="separate"/>
      </w:r>
      <w:r w:rsidR="00A91CA9" w:rsidRPr="00F634FD">
        <w:t>[19,51,53]</w:t>
      </w:r>
      <w:r w:rsidR="00EF34E4" w:rsidRPr="00F634FD">
        <w:fldChar w:fldCharType="end"/>
      </w:r>
      <w:r w:rsidR="00F112B8" w:rsidRPr="00F634FD">
        <w:t>.</w:t>
      </w:r>
      <w:r w:rsidR="002949B0" w:rsidRPr="00F634FD">
        <w:t xml:space="preserve"> </w:t>
      </w:r>
      <w:r w:rsidR="0088735B" w:rsidRPr="00F634FD">
        <w:t xml:space="preserve">The immune system </w:t>
      </w:r>
      <w:r w:rsidR="00075664" w:rsidRPr="00F634FD">
        <w:t>not</w:t>
      </w:r>
      <w:r w:rsidR="0088735B" w:rsidRPr="00F634FD">
        <w:t xml:space="preserve"> </w:t>
      </w:r>
      <w:r w:rsidR="00075664" w:rsidRPr="00F634FD">
        <w:t xml:space="preserve">only </w:t>
      </w:r>
      <w:r w:rsidR="0088735B" w:rsidRPr="00F634FD">
        <w:t>support</w:t>
      </w:r>
      <w:r w:rsidR="00075664" w:rsidRPr="00F634FD">
        <w:t>s</w:t>
      </w:r>
      <w:r w:rsidR="0088735B" w:rsidRPr="00F634FD">
        <w:t xml:space="preserve"> cognitive functions, </w:t>
      </w:r>
      <w:r w:rsidR="00075664" w:rsidRPr="00F634FD">
        <w:t xml:space="preserve">but </w:t>
      </w:r>
      <w:r w:rsidR="0088735B" w:rsidRPr="00F634FD">
        <w:t>also influences behavior. T</w:t>
      </w:r>
      <w:r w:rsidR="00F848DD" w:rsidRPr="00F634FD">
        <w:t xml:space="preserve">he </w:t>
      </w:r>
      <w:r w:rsidR="00DD65AA" w:rsidRPr="00F634FD">
        <w:t xml:space="preserve">body’s natural resilience mechanisms, which allow a person to cope with </w:t>
      </w:r>
      <w:r w:rsidR="006D637D" w:rsidRPr="00F634FD">
        <w:t xml:space="preserve">and recover from </w:t>
      </w:r>
      <w:r w:rsidR="00F848DD" w:rsidRPr="00F634FD">
        <w:t>mental stress</w:t>
      </w:r>
      <w:r w:rsidR="00DD65AA" w:rsidRPr="00F634FD">
        <w:t>es</w:t>
      </w:r>
      <w:r w:rsidR="00F848DD" w:rsidRPr="00F634FD">
        <w:t xml:space="preserve">, </w:t>
      </w:r>
      <w:r w:rsidR="006D21B9" w:rsidRPr="00F634FD">
        <w:t>are</w:t>
      </w:r>
      <w:r w:rsidR="00F848DD" w:rsidRPr="00F634FD">
        <w:t xml:space="preserve"> dependent on a properly functioning immune system </w:t>
      </w:r>
      <w:r w:rsidR="007B2A71" w:rsidRPr="00F634FD">
        <w:fldChar w:fldCharType="begin">
          <w:fldData xml:space="preserve">PEVuZE5vdGU+PENpdGU+PEF1dGhvcj5DYXRob21hczwvQXV0aG9yPjxZZWFyPjIwMTk8L1llYXI+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</w:fldData>
        </w:fldChar>
      </w:r>
      <w:r w:rsidR="00A91CA9" w:rsidRPr="00F634FD">
        <w:instrText xml:space="preserve"> ADDIN EN.CITE </w:instrText>
      </w:r>
      <w:r w:rsidR="00A91CA9" w:rsidRPr="00F634FD">
        <w:fldChar w:fldCharType="begin">
          <w:fldData xml:space="preserve">PEVuZE5vdGU+PENpdGU+PEF1dGhvcj5DYXRob21hczwvQXV0aG9yPjxZZWFyPjIwMTk8L1llYXI+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</w:fldData>
        </w:fldChar>
      </w:r>
      <w:r w:rsidR="00A91CA9" w:rsidRPr="00F634FD">
        <w:instrText xml:space="preserve"> ADDIN EN.CITE.DATA </w:instrText>
      </w:r>
      <w:r w:rsidR="00A91CA9" w:rsidRPr="00F634FD">
        <w:fldChar w:fldCharType="end"/>
      </w:r>
      <w:r w:rsidR="007B2A71" w:rsidRPr="00F634FD">
        <w:fldChar w:fldCharType="separate"/>
      </w:r>
      <w:r w:rsidR="00A91CA9" w:rsidRPr="00F634FD">
        <w:t>[38,50]</w:t>
      </w:r>
      <w:r w:rsidR="007B2A71" w:rsidRPr="00F634FD">
        <w:fldChar w:fldCharType="end"/>
      </w:r>
      <w:r w:rsidR="00025AE4" w:rsidRPr="00F634FD">
        <w:t xml:space="preserve"> that influence</w:t>
      </w:r>
      <w:r w:rsidR="00010CF9" w:rsidRPr="00F634FD">
        <w:t>s</w:t>
      </w:r>
      <w:r w:rsidR="00025AE4" w:rsidRPr="00F634FD">
        <w:t xml:space="preserve"> emotional and behavioral processes </w:t>
      </w:r>
      <w:r w:rsidR="00025AE4" w:rsidRPr="00F634FD">
        <w:fldChar w:fldCharType="begin">
          <w:fldData xml:space="preserve">PEVuZE5vdGU+PENpdGU+PEF1dGhvcj5EYW50emVyPC9BdXRob3I+PFllYXI+MjAwODwvWWVhcj48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=
</w:fldData>
        </w:fldChar>
      </w:r>
      <w:r w:rsidR="00A91CA9" w:rsidRPr="00F634FD">
        <w:instrText xml:space="preserve"> ADDIN EN.CITE </w:instrText>
      </w:r>
      <w:r w:rsidR="00A91CA9" w:rsidRPr="00F634FD">
        <w:fldChar w:fldCharType="begin">
          <w:fldData xml:space="preserve">PEVuZE5vdGU+PENpdGU+PEF1dGhvcj5EYW50emVyPC9BdXRob3I+PFllYXI+MjAwODwvWWVhcj48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=
</w:fldData>
        </w:fldChar>
      </w:r>
      <w:r w:rsidR="00A91CA9" w:rsidRPr="00F634FD">
        <w:instrText xml:space="preserve"> ADDIN EN.CITE.DATA </w:instrText>
      </w:r>
      <w:r w:rsidR="00A91CA9" w:rsidRPr="00F634FD">
        <w:fldChar w:fldCharType="end"/>
      </w:r>
      <w:r w:rsidR="00025AE4" w:rsidRPr="00F634FD">
        <w:fldChar w:fldCharType="separate"/>
      </w:r>
      <w:r w:rsidR="00A91CA9" w:rsidRPr="00F634FD">
        <w:t>[19,50,54,55]</w:t>
      </w:r>
      <w:r w:rsidR="00025AE4" w:rsidRPr="00F634FD">
        <w:fldChar w:fldCharType="end"/>
      </w:r>
      <w:r w:rsidR="00876E68" w:rsidRPr="00F634FD">
        <w:t xml:space="preserve">. </w:t>
      </w:r>
      <w:r w:rsidR="000A2F9C" w:rsidRPr="00F634FD">
        <w:t>Some people are naturally more susceptible to stress</w:t>
      </w:r>
      <w:r w:rsidR="00010CF9" w:rsidRPr="00F634FD">
        <w:t xml:space="preserve">, and their ability to manage stress is linked to their inflammatory </w:t>
      </w:r>
      <w:r w:rsidR="00105210" w:rsidRPr="00F634FD">
        <w:t xml:space="preserve">phenotype; </w:t>
      </w:r>
      <w:r w:rsidR="00010CF9" w:rsidRPr="00F634FD">
        <w:t xml:space="preserve">however, </w:t>
      </w:r>
      <w:r w:rsidR="000A2F9C" w:rsidRPr="00F634FD">
        <w:t xml:space="preserve">it </w:t>
      </w:r>
      <w:r w:rsidR="00876E68" w:rsidRPr="00F634FD">
        <w:t>may be</w:t>
      </w:r>
      <w:r w:rsidR="000A2F9C" w:rsidRPr="00F634FD">
        <w:t xml:space="preserve"> possible to </w:t>
      </w:r>
      <w:r w:rsidR="00876E68" w:rsidRPr="00F634FD">
        <w:t xml:space="preserve">improve resilience </w:t>
      </w:r>
      <w:r w:rsidR="00010CF9" w:rsidRPr="00F634FD">
        <w:t xml:space="preserve">to stress </w:t>
      </w:r>
      <w:r w:rsidR="00876E68" w:rsidRPr="00F634FD">
        <w:t xml:space="preserve">by changing the inflammatory phenotype </w:t>
      </w:r>
      <w:r w:rsidR="00876E68" w:rsidRPr="00F634FD">
        <w:fldChar w:fldCharType="begin">
          <w:fldData xml:space="preserve">PEVuZE5vdGU+PENpdGU+PEF1dGhvcj5EYW50emVyPC9BdXRob3I+PFllYXI+MjAxODwvWWVhcj48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</w:fldData>
        </w:fldChar>
      </w:r>
      <w:r w:rsidR="00A91CA9" w:rsidRPr="00F634FD">
        <w:instrText xml:space="preserve"> ADDIN EN.CITE </w:instrText>
      </w:r>
      <w:r w:rsidR="00A91CA9" w:rsidRPr="00F634FD">
        <w:fldChar w:fldCharType="begin">
          <w:fldData xml:space="preserve">PEVuZE5vdGU+PENpdGU+PEF1dGhvcj5EYW50emVyPC9BdXRob3I+PFllYXI+MjAxODwvWWVhcj48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</w:fldData>
        </w:fldChar>
      </w:r>
      <w:r w:rsidR="00A91CA9" w:rsidRPr="00F634FD">
        <w:instrText xml:space="preserve"> ADDIN EN.CITE.DATA </w:instrText>
      </w:r>
      <w:r w:rsidR="00A91CA9" w:rsidRPr="00F634FD">
        <w:fldChar w:fldCharType="end"/>
      </w:r>
      <w:r w:rsidR="00876E68" w:rsidRPr="00F634FD">
        <w:fldChar w:fldCharType="separate"/>
      </w:r>
      <w:r w:rsidR="00A91CA9" w:rsidRPr="00F634FD">
        <w:t>[50]</w:t>
      </w:r>
      <w:r w:rsidR="00876E68" w:rsidRPr="00F634FD">
        <w:fldChar w:fldCharType="end"/>
      </w:r>
      <w:r w:rsidR="00876E68" w:rsidRPr="00F634FD">
        <w:t>.</w:t>
      </w:r>
    </w:p>
    <w:p w14:paraId="30378F81" w14:textId="010D156A" w:rsidR="008B0DA9" w:rsidRPr="00F634FD" w:rsidRDefault="008B0DA9" w:rsidP="00AC3DEB">
      <w:pPr>
        <w:pStyle w:val="Heading2"/>
      </w:pPr>
      <w:r w:rsidRPr="00F634FD">
        <w:t>Other body systems</w:t>
      </w:r>
    </w:p>
    <w:p w14:paraId="5E89206D" w14:textId="1DC20B22" w:rsidR="008B0DA9" w:rsidRPr="00F634FD" w:rsidRDefault="008B0DA9" w:rsidP="00AC3DEB">
      <w:r w:rsidRPr="00F634FD">
        <w:t xml:space="preserve">The integrated roles of the immune system extend throughout the body. For example, there is a mutualistic relationship between the immune system and gut microbiota. The microbiota is critical to the training and development of the immune system; in turn, around 70% of the body’s immune cells reside in the gut wall </w:t>
      </w:r>
      <w:r w:rsidRPr="00F634FD">
        <w:fldChar w:fldCharType="begin">
          <w:fldData xml:space="preserve">PEVuZE5vdGU+PENpdGU+PEF1dGhvcj5XaWVydHNlbWE8L0F1dGhvcj48WWVhcj4yMDIxPC9ZZWFy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</w:fldData>
        </w:fldChar>
      </w:r>
      <w:r w:rsidR="00A55229" w:rsidRPr="00F634FD">
        <w:instrText xml:space="preserve"> ADDIN EN.CITE </w:instrText>
      </w:r>
      <w:r w:rsidR="00A55229" w:rsidRPr="00F634FD">
        <w:fldChar w:fldCharType="begin">
          <w:fldData xml:space="preserve">PEVuZE5vdGU+PENpdGU+PEF1dGhvcj5XaWVydHNlbWE8L0F1dGhvcj48WWVhcj4yMDIxPC9ZZWFy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</w:fldData>
        </w:fldChar>
      </w:r>
      <w:r w:rsidR="00A55229" w:rsidRPr="00F634FD">
        <w:instrText xml:space="preserve"> ADDIN EN.CITE.DATA </w:instrText>
      </w:r>
      <w:r w:rsidR="00A55229" w:rsidRPr="00F634FD">
        <w:fldChar w:fldCharType="end"/>
      </w:r>
      <w:r w:rsidRPr="00F634FD">
        <w:fldChar w:fldCharType="separate"/>
      </w:r>
      <w:r w:rsidR="00A91CA9" w:rsidRPr="00F634FD">
        <w:t>[20]</w:t>
      </w:r>
      <w:r w:rsidRPr="00F634FD">
        <w:fldChar w:fldCharType="end"/>
      </w:r>
      <w:r w:rsidRPr="00F634FD">
        <w:t xml:space="preserve"> to ensure that there is a diversified and balanced microbiome, that commensals do no overuse host resources, and that immune tolerance to innocuous stimuli is maintained </w:t>
      </w:r>
      <w:r w:rsidRPr="00F634FD">
        <w:fldChar w:fldCharType="begin">
          <w:fldData xml:space="preserve">PEVuZE5vdGU+PENpdGU+PEF1dGhvcj5aaGVuZzwvQXV0aG9yPjxZZWFyPjIwMjA8L1llYXI+PFJl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</w:fldData>
        </w:fldChar>
      </w:r>
      <w:r w:rsidR="00A91CA9" w:rsidRPr="00F634FD">
        <w:instrText xml:space="preserve"> ADDIN EN.CITE </w:instrText>
      </w:r>
      <w:r w:rsidR="00A91CA9" w:rsidRPr="00F634FD">
        <w:fldChar w:fldCharType="begin">
          <w:fldData xml:space="preserve">PEVuZE5vdGU+PENpdGU+PEF1dGhvcj5aaGVuZzwvQXV0aG9yPjxZZWFyPjIwMjA8L1llYXI+PFJl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</w:fldData>
        </w:fldChar>
      </w:r>
      <w:r w:rsidR="00A91CA9" w:rsidRPr="00F634FD">
        <w:instrText xml:space="preserve"> ADDIN EN.CITE.DATA </w:instrText>
      </w:r>
      <w:r w:rsidR="00A91CA9" w:rsidRPr="00F634FD">
        <w:fldChar w:fldCharType="end"/>
      </w:r>
      <w:r w:rsidRPr="00F634FD">
        <w:fldChar w:fldCharType="separate"/>
      </w:r>
      <w:r w:rsidR="00A91CA9" w:rsidRPr="00F634FD">
        <w:t>[56,57]</w:t>
      </w:r>
      <w:r w:rsidRPr="00F634FD">
        <w:fldChar w:fldCharType="end"/>
      </w:r>
      <w:r w:rsidRPr="00F634FD">
        <w:t xml:space="preserve">. When immune function becomes impaired (e.g., when inflammation becomes chronic), this can result in dysbiosis that adversely affects the functioning of the microbial communities and impairs gut function </w:t>
      </w:r>
      <w:r w:rsidRPr="00F634FD">
        <w:fldChar w:fldCharType="begin"/>
      </w:r>
      <w:r w:rsidR="00A91CA9" w:rsidRPr="00F634FD">
        <w:instrText xml:space="preserve"> ADDIN EN.CITE &lt;EndNote&gt;&lt;Cite&gt;&lt;Author&gt;Zheng&lt;/Author&gt;&lt;Year&gt;2020&lt;/Year&gt;&lt;RecNum&gt;62&lt;/RecNum&gt;&lt;DisplayText&gt;[56]&lt;/DisplayText&gt;&lt;record&gt;&lt;rec-number&gt;62&lt;/rec-number&gt;&lt;foreign-keys&gt;&lt;key app="EN" db-id="ree0texe25affuezd5bpvrpbr2a0pvpwd9ts" timestamp="1678789381"&gt;62&lt;/key&gt;&lt;/foreign-keys&gt;&lt;ref-type name="Journal Article"&gt;17&lt;/ref-type&gt;&lt;contributors&gt;&lt;authors&gt;&lt;author&gt;Zheng, Danping&lt;/author&gt;&lt;author&gt;Liwinski, Timur&lt;/author&gt;&lt;author&gt;Elinav, Eran&lt;/author&gt;&lt;/authors&gt;&lt;/contributors&gt;&lt;titles&gt;&lt;title&gt;Interaction between microbiota and immunity in health and disease&lt;/title&gt;&lt;secondary-title&gt;Cell Research&lt;/secondary-title&gt;&lt;/titles&gt;&lt;periodical&gt;&lt;full-title&gt;Cell Research&lt;/full-title&gt;&lt;/periodical&gt;&lt;pages&gt;492-506&lt;/pages&gt;&lt;volume&gt;30&lt;/volume&gt;&lt;number&gt;6&lt;/number&gt;&lt;dates&gt;&lt;year&gt;2020&lt;/year&gt;&lt;pub-dates&gt;&lt;date&gt;2020/06/01&lt;/date&gt;&lt;/pub-dates&gt;&lt;/dates&gt;&lt;isbn&gt;1748-7838&lt;/isbn&gt;&lt;urls&gt;&lt;related-urls&gt;&lt;url&gt;https://doi.org/10.1038/s41422-020-0332-7&lt;/url&gt;&lt;/related-urls&gt;&lt;/urls&gt;&lt;electronic-resource-num&gt;10.1038/s41422-020-0332-7&lt;/electronic-resource-num&gt;&lt;/record&gt;&lt;/Cite&gt;&lt;/EndNote&gt;</w:instrText>
      </w:r>
      <w:r w:rsidRPr="00F634FD">
        <w:fldChar w:fldCharType="separate"/>
      </w:r>
      <w:r w:rsidR="00A91CA9" w:rsidRPr="00F634FD">
        <w:t>[56]</w:t>
      </w:r>
      <w:r w:rsidRPr="00F634FD">
        <w:fldChar w:fldCharType="end"/>
      </w:r>
      <w:r w:rsidRPr="00F634FD">
        <w:t xml:space="preserve">. Additional roles of the immune system in the gastrointestinal tract have been reported, such as the regulation of intestinal peristalsis and the gut epithelial barrier through the action of immune cells on epithelial cells and neurons </w:t>
      </w:r>
      <w:r w:rsidRPr="00F634FD">
        <w:fldChar w:fldCharType="begin">
          <w:fldData xml:space="preserve">PEVuZE5vdGU+PENpdGU+PEF1dGhvcj5SYW5raW48L0F1dGhvcj48WWVhcj4yMDE4PC9ZZWFyPjxS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</w:fldData>
        </w:fldChar>
      </w:r>
      <w:r w:rsidR="00882582" w:rsidRPr="00F634FD">
        <w:instrText xml:space="preserve"> ADDIN EN.CITE </w:instrText>
      </w:r>
      <w:r w:rsidR="00882582" w:rsidRPr="00F634FD">
        <w:fldChar w:fldCharType="begin">
          <w:fldData xml:space="preserve">PEVuZE5vdGU+PENpdGU+PEF1dGhvcj5SYW5raW48L0F1dGhvcj48WWVhcj4yMDE4PC9ZZWFyPjxS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</w:fldData>
        </w:fldChar>
      </w:r>
      <w:r w:rsidR="00882582" w:rsidRPr="00F634FD">
        <w:instrText xml:space="preserve"> ADDIN EN.CITE.DATA </w:instrText>
      </w:r>
      <w:r w:rsidR="00882582" w:rsidRPr="00F634FD">
        <w:fldChar w:fldCharType="end"/>
      </w:r>
      <w:r w:rsidRPr="00F634FD">
        <w:fldChar w:fldCharType="separate"/>
      </w:r>
      <w:r w:rsidR="00882582" w:rsidRPr="00F634FD">
        <w:t>[14]</w:t>
      </w:r>
      <w:r w:rsidRPr="00F634FD">
        <w:fldChar w:fldCharType="end"/>
      </w:r>
      <w:r w:rsidRPr="00F634FD">
        <w:t>.</w:t>
      </w:r>
    </w:p>
    <w:p w14:paraId="4DADEA43" w14:textId="30E00F86" w:rsidR="008B0DA9" w:rsidRPr="00F634FD" w:rsidRDefault="008B0DA9" w:rsidP="00AC3DEB">
      <w:r w:rsidRPr="00F634FD">
        <w:lastRenderedPageBreak/>
        <w:t xml:space="preserve">There is also extensive cross-talk between the interconnected immune and cardiovascular systems </w:t>
      </w:r>
      <w:r w:rsidRPr="00F634FD">
        <w:fldChar w:fldCharType="begin"/>
      </w:r>
      <w:r w:rsidR="00A91CA9" w:rsidRPr="00F634FD">
        <w:instrText xml:space="preserve"> ADDIN EN.CITE &lt;EndNote&gt;&lt;Cite&gt;&lt;Author&gt;Dal Lin&lt;/Author&gt;&lt;Year&gt;2019&lt;/Year&gt;&lt;RecNum&gt;64&lt;/RecNum&gt;&lt;DisplayText&gt;[58]&lt;/DisplayText&gt;&lt;record&gt;&lt;rec-number&gt;64&lt;/rec-number&gt;&lt;foreign-keys&gt;&lt;key app="EN" db-id="ree0texe25affuezd5bpvrpbr2a0pvpwd9ts" timestamp="1678789381"&gt;64&lt;/key&gt;&lt;/foreign-keys&gt;&lt;ref-type name="Journal Article"&gt;17&lt;/ref-type&gt;&lt;contributors&gt;&lt;authors&gt;&lt;author&gt;Dal Lin, C.&lt;/author&gt;&lt;author&gt;Tona, F.&lt;/author&gt;&lt;author&gt;Osto, E.&lt;/author&gt;&lt;/authors&gt;&lt;/contributors&gt;&lt;auth-address&gt;Department of Cardiac, Thoracic and Vascular Sciences, Padua University-Hospital, Padua, Italy.&amp;#xD;University and University Hospital Zurich, Institute of Clinical Chemistry, Zurich, Switzerland.&amp;#xD;University Hospital Zurich, Heart Center, Zurich, Switzerland.&amp;#xD;Swiss Federal Institute of Technology (ETH), Laboratory of Translational Nutrition Biology, Zurich, Switzerland.&lt;/auth-address&gt;&lt;titles&gt;&lt;title&gt;The crosstalk between the cardiovascular and the immune system&lt;/title&gt;&lt;secondary-title&gt;Vasc Biol&lt;/secondary-title&gt;&lt;/titles&gt;&lt;periodical&gt;&lt;full-title&gt;Vasc Biol&lt;/full-title&gt;&lt;/periodical&gt;&lt;pages&gt;H83-h88&lt;/pages&gt;&lt;volume&gt;1&lt;/volume&gt;&lt;number&gt;1&lt;/number&gt;&lt;edition&gt;20190815&lt;/edition&gt;&lt;keywords&gt;&lt;keyword&gt;cardiovascular disease&lt;/keyword&gt;&lt;keyword&gt;endothelial dysfunction&lt;/keyword&gt;&lt;keyword&gt;immune disease&lt;/keyword&gt;&lt;keyword&gt;inflammation&lt;/keyword&gt;&lt;keyword&gt;stress&lt;/keyword&gt;&lt;/keywords&gt;&lt;dates&gt;&lt;year&gt;2019&lt;/year&gt;&lt;/dates&gt;&lt;isbn&gt;2516-5658&lt;/isbn&gt;&lt;accession-num&gt;32923958&lt;/accession-num&gt;&lt;urls&gt;&lt;/urls&gt;&lt;custom1&gt;The authors declare that there is no conflict of interest that could be perceived as prejudicing the impartiality of this review.&lt;/custom1&gt;&lt;custom2&gt;PMC7439936&lt;/custom2&gt;&lt;electronic-resource-num&gt;10.1530/vb-19-0023&lt;/electronic-resource-num&gt;&lt;remote-database-provider&gt;NLM&lt;/remote-database-provider&gt;&lt;language&gt;eng&lt;/language&gt;&lt;/record&gt;&lt;/Cite&gt;&lt;/EndNote&gt;</w:instrText>
      </w:r>
      <w:r w:rsidRPr="00F634FD">
        <w:fldChar w:fldCharType="separate"/>
      </w:r>
      <w:r w:rsidR="00A91CA9" w:rsidRPr="00F634FD">
        <w:t>[58]</w:t>
      </w:r>
      <w:r w:rsidRPr="00F634FD">
        <w:fldChar w:fldCharType="end"/>
      </w:r>
      <w:r w:rsidRPr="00F634FD">
        <w:t xml:space="preserve">. The immune system is essential for formation of new blood vessels, </w:t>
      </w:r>
      <w:r w:rsidR="001F5B44" w:rsidRPr="00F634FD">
        <w:t xml:space="preserve">maintaining </w:t>
      </w:r>
      <w:r w:rsidRPr="00F634FD">
        <w:t xml:space="preserve">cardiac composition and function, and healing and regeneration of damaged epithelial and cardiac tissue, thus ensuring homeostasis within the cardiovascular system </w:t>
      </w:r>
      <w:r w:rsidRPr="00F634FD">
        <w:fldChar w:fldCharType="begin">
          <w:fldData xml:space="preserve">PEVuZE5vdGU+PENpdGU+PEF1dGhvcj5SdXJpazwvQXV0aG9yPjxZZWFyPjIwMjE8L1llYXI+PFJl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</w:fldData>
        </w:fldChar>
      </w:r>
      <w:r w:rsidR="00A91CA9" w:rsidRPr="00F634FD">
        <w:instrText xml:space="preserve"> ADDIN EN.CITE </w:instrText>
      </w:r>
      <w:r w:rsidR="00A91CA9" w:rsidRPr="00F634FD">
        <w:fldChar w:fldCharType="begin">
          <w:fldData xml:space="preserve">PEVuZE5vdGU+PENpdGU+PEF1dGhvcj5SdXJpazwvQXV0aG9yPjxZZWFyPjIwMjE8L1llYXI+PFJl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</w:fldData>
        </w:fldChar>
      </w:r>
      <w:r w:rsidR="00A91CA9" w:rsidRPr="00F634FD">
        <w:instrText xml:space="preserve"> ADDIN EN.CITE.DATA </w:instrText>
      </w:r>
      <w:r w:rsidR="00A91CA9" w:rsidRPr="00F634FD">
        <w:fldChar w:fldCharType="end"/>
      </w:r>
      <w:r w:rsidRPr="00F634FD">
        <w:fldChar w:fldCharType="separate"/>
      </w:r>
      <w:r w:rsidR="00A91CA9" w:rsidRPr="00F634FD">
        <w:t>[21,22]</w:t>
      </w:r>
      <w:r w:rsidRPr="00F634FD">
        <w:fldChar w:fldCharType="end"/>
      </w:r>
      <w:r w:rsidRPr="00F634FD">
        <w:t xml:space="preserve">. In the musculoskeletal system, continual repair of microtears in skeletal muscle after daily use and promoting muscle regeneration after more extensive injury are dependent on the immune system </w:t>
      </w:r>
      <w:r w:rsidRPr="00F634FD">
        <w:fldChar w:fldCharType="begin">
          <w:fldData xml:space="preserve">PEVuZE5vdGU+PENpdGU+PEF1dGhvcj5aaWVta2lld2ljejwvQXV0aG9yPjxZZWFyPjIwMjE8L1ll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</w:fldData>
        </w:fldChar>
      </w:r>
      <w:r w:rsidR="00A55229" w:rsidRPr="00F634FD">
        <w:instrText xml:space="preserve"> ADDIN EN.CITE </w:instrText>
      </w:r>
      <w:r w:rsidR="00A55229" w:rsidRPr="00F634FD">
        <w:fldChar w:fldCharType="begin">
          <w:fldData xml:space="preserve">PEVuZE5vdGU+PENpdGU+PEF1dGhvcj5aaWVta2lld2ljejwvQXV0aG9yPjxZZWFyPjIwMjE8L1ll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</w:fldData>
        </w:fldChar>
      </w:r>
      <w:r w:rsidR="00A55229" w:rsidRPr="00F634FD">
        <w:instrText xml:space="preserve"> ADDIN EN.CITE.DATA </w:instrText>
      </w:r>
      <w:r w:rsidR="00A55229" w:rsidRPr="00F634FD">
        <w:fldChar w:fldCharType="end"/>
      </w:r>
      <w:r w:rsidRPr="00F634FD">
        <w:fldChar w:fldCharType="separate"/>
      </w:r>
      <w:r w:rsidR="00A91CA9" w:rsidRPr="00F634FD">
        <w:t>[23]</w:t>
      </w:r>
      <w:r w:rsidRPr="00F634FD">
        <w:fldChar w:fldCharType="end"/>
      </w:r>
      <w:r w:rsidRPr="00F634FD">
        <w:t xml:space="preserve">, while strong skeletal muscles (which develop after regular exercise) have emerged as a potent regulator of immune system function </w:t>
      </w:r>
      <w:r w:rsidRPr="00F634FD">
        <w:fldChar w:fldCharType="begin"/>
      </w:r>
      <w:r w:rsidR="00A91CA9" w:rsidRPr="00F634FD">
        <w:instrText xml:space="preserve"> ADDIN EN.CITE &lt;EndNote&gt;&lt;Cite&gt;&lt;Author&gt;Nelke&lt;/Author&gt;&lt;Year&gt;2019&lt;/Year&gt;&lt;RecNum&gt;493&lt;/RecNum&gt;&lt;DisplayText&gt;[24]&lt;/DisplayText&gt;&lt;record&gt;&lt;rec-number&gt;493&lt;/rec-number&gt;&lt;foreign-keys&gt;&lt;key app="EN" db-id="ree0texe25affuezd5bpvrpbr2a0pvpwd9ts" timestamp="1682421849"&gt;493&lt;/key&gt;&lt;/foreign-keys&gt;&lt;ref-type name="Journal Article"&gt;17&lt;/ref-type&gt;&lt;contributors&gt;&lt;authors&gt;&lt;author&gt;Nelke, Christopher&lt;/author&gt;&lt;author&gt;Dziewas, Rainer&lt;/author&gt;&lt;author&gt;Minnerup, Jens&lt;/author&gt;&lt;author&gt;Meuth, Sven G.&lt;/author&gt;&lt;author&gt;Ruck, Tobias&lt;/author&gt;&lt;/authors&gt;&lt;/contributors&gt;&lt;titles&gt;&lt;title&gt;Skeletal muscle as potential central link between sarcopenia and immune senescence&lt;/title&gt;&lt;secondary-title&gt;eBioMedicine&lt;/secondary-title&gt;&lt;/titles&gt;&lt;periodical&gt;&lt;full-title&gt;eBioMedicine&lt;/full-title&gt;&lt;/periodical&gt;&lt;pages&gt;381-388&lt;/pages&gt;&lt;volume&gt;49&lt;/volume&gt;&lt;dates&gt;&lt;year&gt;2019&lt;/year&gt;&lt;/dates&gt;&lt;publisher&gt;Elsevier&lt;/publisher&gt;&lt;isbn&gt;2352-3964&lt;/isbn&gt;&lt;urls&gt;&lt;related-urls&gt;&lt;url&gt;https://doi.org/10.1016/j.ebiom.2019.10.034&lt;/url&gt;&lt;/related-urls&gt;&lt;/urls&gt;&lt;electronic-resource-num&gt;10.1016/j.ebiom.2019.10.034&lt;/electronic-resource-num&gt;&lt;access-date&gt;2023/04/25&lt;/access-date&gt;&lt;/record&gt;&lt;/Cite&gt;&lt;/EndNote&gt;</w:instrText>
      </w:r>
      <w:r w:rsidRPr="00F634FD">
        <w:fldChar w:fldCharType="separate"/>
      </w:r>
      <w:r w:rsidR="00A91CA9" w:rsidRPr="00F634FD">
        <w:t>[24]</w:t>
      </w:r>
      <w:r w:rsidRPr="00F634FD">
        <w:fldChar w:fldCharType="end"/>
      </w:r>
      <w:r w:rsidRPr="00F634FD">
        <w:t xml:space="preserve">. The immune system also has complex interactions with bone, and is essential for regulating the activity of bone cells during bone development and maintenance </w:t>
      </w:r>
      <w:r w:rsidRPr="00F634FD">
        <w:fldChar w:fldCharType="begin"/>
      </w:r>
      <w:r w:rsidR="00A91CA9" w:rsidRPr="00F634FD">
        <w:instrText xml:space="preserve"> ADDIN EN.CITE &lt;EndNote&gt;&lt;Cite&gt;&lt;Author&gt;Mori&lt;/Author&gt;&lt;Year&gt;2013&lt;/Year&gt;&lt;RecNum&gt;68&lt;/RecNum&gt;&lt;DisplayText&gt;[25]&lt;/DisplayText&gt;&lt;record&gt;&lt;rec-number&gt;68&lt;/rec-number&gt;&lt;foreign-keys&gt;&lt;key app="EN" db-id="ree0texe25affuezd5bpvrpbr2a0pvpwd9ts" timestamp="1678789381"&gt;68&lt;/key&gt;&lt;/foreign-keys&gt;&lt;ref-type name="Journal Article"&gt;17&lt;/ref-type&gt;&lt;contributors&gt;&lt;authors&gt;&lt;author&gt;Mori, G.&lt;/author&gt;&lt;author&gt;D&amp;apos;Amelio, P.&lt;/author&gt;&lt;author&gt;Faccio, R.&lt;/author&gt;&lt;author&gt;Brunetti, G.&lt;/author&gt;&lt;/authors&gt;&lt;/contributors&gt;&lt;auth-address&gt;Department of Clinical and Experimental Medicine, University of Foggia, 71100 Foggia, Italy.&lt;/auth-address&gt;&lt;titles&gt;&lt;title&gt;The Interplay between the bone and the immune system&lt;/title&gt;&lt;secondary-title&gt;Clin Dev Immunol&lt;/secondary-title&gt;&lt;/titles&gt;&lt;periodical&gt;&lt;full-title&gt;Clin Dev Immunol&lt;/full-title&gt;&lt;/periodical&gt;&lt;pages&gt;720504&lt;/pages&gt;&lt;volume&gt;2013&lt;/volume&gt;&lt;edition&gt;20130714&lt;/edition&gt;&lt;keywords&gt;&lt;keyword&gt;Animals&lt;/keyword&gt;&lt;keyword&gt;Bone Resorption/immunology&lt;/keyword&gt;&lt;keyword&gt;Bone and Bones/*immunology&lt;/keyword&gt;&lt;keyword&gt;Humans&lt;/keyword&gt;&lt;keyword&gt;Immune System/*physiology&lt;/keyword&gt;&lt;keyword&gt;Osteoblasts/physiology&lt;/keyword&gt;&lt;keyword&gt;Osteoclasts/physiology&lt;/keyword&gt;&lt;keyword&gt;Osteocytes/physiology&lt;/keyword&gt;&lt;keyword&gt;Osteogenesis/physiology&lt;/keyword&gt;&lt;/keywords&gt;&lt;dates&gt;&lt;year&gt;2013&lt;/year&gt;&lt;/dates&gt;&lt;isbn&gt;1740-2522 (Print)&amp;#xD;1740-2522&lt;/isbn&gt;&lt;accession-num&gt;23935650&lt;/accession-num&gt;&lt;urls&gt;&lt;/urls&gt;&lt;custom2&gt;PMC3725924&lt;/custom2&gt;&lt;electronic-resource-num&gt;10.1155/2013/720504&lt;/electronic-resource-num&gt;&lt;remote-database-provider&gt;NLM&lt;/remote-database-provider&gt;&lt;language&gt;eng&lt;/language&gt;&lt;/record&gt;&lt;/Cite&gt;&lt;/EndNote&gt;</w:instrText>
      </w:r>
      <w:r w:rsidRPr="00F634FD">
        <w:fldChar w:fldCharType="separate"/>
      </w:r>
      <w:r w:rsidR="00A91CA9" w:rsidRPr="00F634FD">
        <w:t>[25]</w:t>
      </w:r>
      <w:r w:rsidRPr="00F634FD">
        <w:fldChar w:fldCharType="end"/>
      </w:r>
      <w:r w:rsidRPr="00F634FD">
        <w:t>. In the reproductive system, the immune system has crucial protective activities, participating in ovulation, maintaining the maternal-fet</w:t>
      </w:r>
      <w:r w:rsidR="001F5B44" w:rsidRPr="00F634FD">
        <w:t>al</w:t>
      </w:r>
      <w:r w:rsidRPr="00F634FD">
        <w:t xml:space="preserve"> interface during pregnancy, and regulating mammary gland development </w:t>
      </w:r>
      <w:r w:rsidRPr="00F634FD">
        <w:fldChar w:fldCharType="begin"/>
      </w:r>
      <w:r w:rsidR="00A91CA9" w:rsidRPr="00F634FD">
        <w:instrText xml:space="preserve"> ADDIN EN.CITE &lt;EndNote&gt;&lt;Cite&gt;&lt;Author&gt;Abrams&lt;/Author&gt;&lt;Year&gt;2011&lt;/Year&gt;&lt;RecNum&gt;67&lt;/RecNum&gt;&lt;DisplayText&gt;[59]&lt;/DisplayText&gt;&lt;record&gt;&lt;rec-number&gt;67&lt;/rec-number&gt;&lt;foreign-keys&gt;&lt;key app="EN" db-id="ree0texe25affuezd5bpvrpbr2a0pvpwd9ts" timestamp="1678789381"&gt;67&lt;/key&gt;&lt;/foreign-keys&gt;&lt;ref-type name="Journal Article"&gt;17&lt;/ref-type&gt;&lt;contributors&gt;&lt;authors&gt;&lt;author&gt;Abrams, E. T.&lt;/author&gt;&lt;author&gt;Miller, E. M.&lt;/author&gt;&lt;/authors&gt;&lt;/contributors&gt;&lt;auth-address&gt;Department of Anthropology, University of Illinois at Chicago, Chicago, IL 60607, USA. eabrams@uic.edu&lt;/auth-address&gt;&lt;titles&gt;&lt;title&gt;The roles of the immune system in women&amp;apos;s reproduction: evolutionary constraints and life history trade-offs&lt;/title&gt;&lt;secondary-title&gt;Am J Phys Anthropol&lt;/secondary-title&gt;&lt;/titles&gt;&lt;periodical&gt;&lt;full-title&gt;Am J Phys Anthropol&lt;/full-title&gt;&lt;/periodical&gt;&lt;pages&gt;134-54&lt;/pages&gt;&lt;volume&gt;146 Suppl 53&lt;/volume&gt;&lt;keywords&gt;&lt;keyword&gt;Anthropology, Physical&lt;/keyword&gt;&lt;keyword&gt;*Biological Evolution&lt;/keyword&gt;&lt;keyword&gt;Climacteric/immunology&lt;/keyword&gt;&lt;keyword&gt;Female&lt;/keyword&gt;&lt;keyword&gt;Humans&lt;/keyword&gt;&lt;keyword&gt;*Immune System Phenomena&lt;/keyword&gt;&lt;keyword&gt;Lactation&lt;/keyword&gt;&lt;keyword&gt;Male&lt;/keyword&gt;&lt;keyword&gt;Pregnancy&lt;/keyword&gt;&lt;keyword&gt;Reproduction/*immunology&lt;/keyword&gt;&lt;keyword&gt;Sex Factors&lt;/keyword&gt;&lt;/keywords&gt;&lt;dates&gt;&lt;year&gt;2011&lt;/year&gt;&lt;/dates&gt;&lt;isbn&gt;0002-9483&lt;/isbn&gt;&lt;accession-num&gt;22101690&lt;/accession-num&gt;&lt;urls&gt;&lt;/urls&gt;&lt;electronic-resource-num&gt;10.1002/ajpa.21621&lt;/electronic-resource-num&gt;&lt;remote-database-provider&gt;NLM&lt;/remote-database-provider&gt;&lt;language&gt;eng&lt;/language&gt;&lt;/record&gt;&lt;/Cite&gt;&lt;/EndNote&gt;</w:instrText>
      </w:r>
      <w:r w:rsidRPr="00F634FD">
        <w:fldChar w:fldCharType="separate"/>
      </w:r>
      <w:r w:rsidR="00A91CA9" w:rsidRPr="00F634FD">
        <w:t>[59]</w:t>
      </w:r>
      <w:r w:rsidRPr="00F634FD">
        <w:fldChar w:fldCharType="end"/>
      </w:r>
      <w:r w:rsidRPr="00F634FD">
        <w:t xml:space="preserve">. </w:t>
      </w:r>
    </w:p>
    <w:p w14:paraId="427B07CB" w14:textId="7EDB1B0F" w:rsidR="00522CCE" w:rsidRPr="00F634FD" w:rsidRDefault="00E06A44" w:rsidP="00AC3DEB">
      <w:pPr>
        <w:pStyle w:val="Heading1"/>
      </w:pPr>
      <w:r w:rsidRPr="00F634FD">
        <w:t>THE IMMUNE SYSTEM IS CHALLENGED ON A DAILY BASIS – WHICH CAN HAVE SERIOUS CONSEQUENCES IF INFLAMMATION IS NOT SUFFICIENTLY RESOLVED</w:t>
      </w:r>
    </w:p>
    <w:p w14:paraId="20ACCADA" w14:textId="177E3E08" w:rsidR="00215193" w:rsidRPr="00F634FD" w:rsidRDefault="00BA3047" w:rsidP="00AC3DEB">
      <w:r w:rsidRPr="00F634FD">
        <w:t xml:space="preserve">The immune system </w:t>
      </w:r>
      <w:r w:rsidR="00CB3763" w:rsidRPr="00F634FD">
        <w:t>orchestrates health</w:t>
      </w:r>
      <w:r w:rsidRPr="00F634FD">
        <w:t xml:space="preserve"> when it functions well</w:t>
      </w:r>
      <w:r w:rsidR="008E1978" w:rsidRPr="00F634FD">
        <w:t xml:space="preserve"> (Figure 2)</w:t>
      </w:r>
      <w:r w:rsidR="00075664" w:rsidRPr="00F634FD">
        <w:t>. H</w:t>
      </w:r>
      <w:r w:rsidR="00CB3763" w:rsidRPr="00F634FD">
        <w:t>owever</w:t>
      </w:r>
      <w:r w:rsidRPr="00F634FD">
        <w:t>,</w:t>
      </w:r>
      <w:r w:rsidR="00CB3763" w:rsidRPr="00F634FD">
        <w:t xml:space="preserve"> when dysregulated it can lead to uncontrolled, chronic, inflammatory responses </w:t>
      </w:r>
      <w:r w:rsidR="00075664" w:rsidRPr="00F634FD">
        <w:t>that</w:t>
      </w:r>
      <w:r w:rsidR="00CB3763" w:rsidRPr="00F634FD">
        <w:t xml:space="preserve"> can result in disease</w:t>
      </w:r>
      <w:r w:rsidR="00B37281" w:rsidRPr="00F634FD">
        <w:t xml:space="preserve"> </w:t>
      </w:r>
      <w:r w:rsidR="00CB3133" w:rsidRPr="00F634FD">
        <w:fldChar w:fldCharType="begin">
          <w:fldData xml:space="preserve">PEVuZE5vdGU+PENpdGU+PEF1dGhvcj5GdWxvcDwvQXV0aG9yPjxZZWFyPjIwMTc8L1llYXI+PFJl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</w:fldData>
        </w:fldChar>
      </w:r>
      <w:r w:rsidR="00A91CA9" w:rsidRPr="00F634FD">
        <w:instrText xml:space="preserve"> ADDIN EN.CITE </w:instrText>
      </w:r>
      <w:r w:rsidR="00A91CA9" w:rsidRPr="00F634FD">
        <w:fldChar w:fldCharType="begin">
          <w:fldData xml:space="preserve">PEVuZE5vdGU+PENpdGU+PEF1dGhvcj5GdWxvcDwvQXV0aG9yPjxZZWFyPjIwMTc8L1llYXI+PFJl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</w:fldData>
        </w:fldChar>
      </w:r>
      <w:r w:rsidR="00A91CA9" w:rsidRPr="00F634FD">
        <w:instrText xml:space="preserve"> ADDIN EN.CITE.DATA </w:instrText>
      </w:r>
      <w:r w:rsidR="00A91CA9" w:rsidRPr="00F634FD">
        <w:fldChar w:fldCharType="end"/>
      </w:r>
      <w:r w:rsidR="00CB3133" w:rsidRPr="00F634FD">
        <w:fldChar w:fldCharType="separate"/>
      </w:r>
      <w:r w:rsidR="00A91CA9" w:rsidRPr="00F634FD">
        <w:t>[60]</w:t>
      </w:r>
      <w:r w:rsidR="00CB3133" w:rsidRPr="00F634FD">
        <w:fldChar w:fldCharType="end"/>
      </w:r>
      <w:r w:rsidR="00CB3763" w:rsidRPr="00F634FD">
        <w:t>.</w:t>
      </w:r>
      <w:r w:rsidRPr="00F634FD">
        <w:t xml:space="preserve"> </w:t>
      </w:r>
      <w:r w:rsidR="008953F3" w:rsidRPr="00F634FD">
        <w:t>T</w:t>
      </w:r>
      <w:r w:rsidR="00C957DF" w:rsidRPr="00F634FD">
        <w:t>hroughout life, t</w:t>
      </w:r>
      <w:r w:rsidR="008953F3" w:rsidRPr="00F634FD">
        <w:t>he body is exposed</w:t>
      </w:r>
      <w:r w:rsidR="00495BDC" w:rsidRPr="00F634FD">
        <w:t xml:space="preserve"> </w:t>
      </w:r>
      <w:r w:rsidR="008953F3" w:rsidRPr="00F634FD">
        <w:t xml:space="preserve">to a vast array of biological, environmental, social, and psychological </w:t>
      </w:r>
      <w:r w:rsidR="00361B45" w:rsidRPr="00F634FD">
        <w:t xml:space="preserve">stressors on a daily basis, </w:t>
      </w:r>
      <w:r w:rsidR="003503B4" w:rsidRPr="00F634FD">
        <w:t xml:space="preserve">including eating food, undertaking physical activity, emotional disturbances, exposure to pathogens and toxins, mechanical damage, and temperature fluctuations </w:t>
      </w:r>
      <w:r w:rsidR="00F86D6B" w:rsidRPr="00F634FD">
        <w:fldChar w:fldCharType="begin">
          <w:fldData xml:space="preserve">PEVuZE5vdGU+PENpdGU+PEF1dGhvcj5SYW5raW48L0F1dGhvcj48WWVhcj4yMDE4PC9ZZWFyPjxS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</w:fldData>
        </w:fldChar>
      </w:r>
      <w:r w:rsidR="00FD0EDD" w:rsidRPr="00F634FD">
        <w:instrText xml:space="preserve"> ADDIN EN.CITE </w:instrText>
      </w:r>
      <w:r w:rsidR="00FD0EDD" w:rsidRPr="00F634FD">
        <w:fldChar w:fldCharType="begin">
          <w:fldData xml:space="preserve">PEVuZE5vdGU+PENpdGU+PEF1dGhvcj5SYW5raW48L0F1dGhvcj48WWVhcj4yMDE4PC9ZZWFyPjxS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</w:fldData>
        </w:fldChar>
      </w:r>
      <w:r w:rsidR="00FD0EDD" w:rsidRPr="00F634FD">
        <w:instrText xml:space="preserve"> ADDIN EN.CITE.DATA </w:instrText>
      </w:r>
      <w:r w:rsidR="00FD0EDD" w:rsidRPr="00F634FD">
        <w:fldChar w:fldCharType="end"/>
      </w:r>
      <w:r w:rsidR="00F86D6B" w:rsidRPr="00F634FD">
        <w:fldChar w:fldCharType="separate"/>
      </w:r>
      <w:r w:rsidR="00FD0EDD" w:rsidRPr="00F634FD">
        <w:t>[14]</w:t>
      </w:r>
      <w:r w:rsidR="00F86D6B" w:rsidRPr="00F634FD">
        <w:fldChar w:fldCharType="end"/>
      </w:r>
      <w:r w:rsidR="00361B45" w:rsidRPr="00F634FD">
        <w:t xml:space="preserve">. </w:t>
      </w:r>
      <w:r w:rsidR="003503B4" w:rsidRPr="00F634FD">
        <w:t>Each</w:t>
      </w:r>
      <w:r w:rsidR="00361B45" w:rsidRPr="00F634FD">
        <w:t xml:space="preserve"> of these ha</w:t>
      </w:r>
      <w:r w:rsidR="003503B4" w:rsidRPr="00F634FD">
        <w:t>s</w:t>
      </w:r>
      <w:r w:rsidR="00361B45" w:rsidRPr="00F634FD">
        <w:t xml:space="preserve"> the potential to disturb homeostasis and trigger the </w:t>
      </w:r>
      <w:r w:rsidR="00A9436C" w:rsidRPr="00F634FD">
        <w:t>inflammatory</w:t>
      </w:r>
      <w:r w:rsidR="00361B45" w:rsidRPr="00F634FD">
        <w:t xml:space="preserve"> response </w:t>
      </w:r>
      <w:r w:rsidR="00F86D6B" w:rsidRPr="00F634FD">
        <w:fldChar w:fldCharType="begin"/>
      </w:r>
      <w:r w:rsidR="00A91CA9" w:rsidRPr="00F634FD">
        <w:instrText xml:space="preserve"> ADDIN EN.CITE &lt;EndNote&gt;&lt;Cite&gt;&lt;Author&gt;Medzhitov&lt;/Author&gt;&lt;Year&gt;2021&lt;/Year&gt;&lt;RecNum&gt;13&lt;/RecNum&gt;&lt;DisplayText&gt;[26]&lt;/DisplayText&gt;&lt;record&gt;&lt;rec-number&gt;13&lt;/rec-number&gt;&lt;foreign-keys&gt;&lt;key app="EN" db-id="ree0texe25affuezd5bpvrpbr2a0pvpwd9ts" timestamp="1678789381"&gt;13&lt;/key&gt;&lt;/foreign-keys&gt;&lt;ref-type name="Journal Article"&gt;17&lt;/ref-type&gt;&lt;contributors&gt;&lt;authors&gt;&lt;author&gt;Medzhitov, R.&lt;/author&gt;&lt;/authors&gt;&lt;/contributors&gt;&lt;auth-address&gt;Department of Immunobiology and Howard Hughes Medical Institute, Yale University School of Medicine, New Haven, CT 06510, USA.&lt;/auth-address&gt;&lt;titles&gt;&lt;title&gt;The spectrum of inflammatory responses&lt;/title&gt;&lt;secondary-title&gt;Science&lt;/secondary-title&gt;&lt;/titles&gt;&lt;periodical&gt;&lt;full-title&gt;Science&lt;/full-title&gt;&lt;/periodical&gt;&lt;pages&gt;1070-1075&lt;/pages&gt;&lt;volume&gt;374&lt;/volume&gt;&lt;number&gt;6571&lt;/number&gt;&lt;edition&gt;20211125&lt;/edition&gt;&lt;keywords&gt;&lt;keyword&gt;Animals&lt;/keyword&gt;&lt;keyword&gt;Cytokines/metabolism&lt;/keyword&gt;&lt;keyword&gt;Homeostasis&lt;/keyword&gt;&lt;keyword&gt;Humans&lt;/keyword&gt;&lt;keyword&gt;Infections/immunology/physiopathology&lt;/keyword&gt;&lt;keyword&gt;*Inflammation/immunology/pathology/physiopathology&lt;/keyword&gt;&lt;keyword&gt;Inflammation Mediators/*physiology&lt;/keyword&gt;&lt;keyword&gt;Signal Transduction&lt;/keyword&gt;&lt;/keywords&gt;&lt;dates&gt;&lt;year&gt;2021&lt;/year&gt;&lt;pub-dates&gt;&lt;date&gt;Nov 26&lt;/date&gt;&lt;/pub-dates&gt;&lt;/dates&gt;&lt;isbn&gt;0036-8075&lt;/isbn&gt;&lt;accession-num&gt;34822279&lt;/accession-num&gt;&lt;urls&gt;&lt;/urls&gt;&lt;electronic-resource-num&gt;10.1126/science.abi5200&lt;/electronic-resource-num&gt;&lt;remote-database-provider&gt;NLM&lt;/remote-database-provider&gt;&lt;language&gt;eng&lt;/language&gt;&lt;/record&gt;&lt;/Cite&gt;&lt;/EndNote&gt;</w:instrText>
      </w:r>
      <w:r w:rsidR="00F86D6B" w:rsidRPr="00F634FD">
        <w:fldChar w:fldCharType="separate"/>
      </w:r>
      <w:r w:rsidR="00A91CA9" w:rsidRPr="00F634FD">
        <w:t>[26]</w:t>
      </w:r>
      <w:r w:rsidR="00F86D6B" w:rsidRPr="00F634FD">
        <w:fldChar w:fldCharType="end"/>
      </w:r>
      <w:r w:rsidR="00A67E86" w:rsidRPr="00F634FD">
        <w:t xml:space="preserve"> (Figure 3)</w:t>
      </w:r>
      <w:r w:rsidR="00361B45" w:rsidRPr="00F634FD">
        <w:t xml:space="preserve">. </w:t>
      </w:r>
      <w:r w:rsidR="003503B4" w:rsidRPr="00F634FD">
        <w:t>It is important that any inflammatory process is fully resolved each time to avoid pathological consequences</w:t>
      </w:r>
      <w:r w:rsidR="00361B45" w:rsidRPr="00F634FD">
        <w:t xml:space="preserve"> </w:t>
      </w:r>
      <w:r w:rsidR="00361B45" w:rsidRPr="00F634FD">
        <w:fldChar w:fldCharType="begin">
          <w:fldData xml:space="preserve">PEVuZE5vdGU+PENpdGU+PEF1dGhvcj5GdXJtYW48L0F1dGhvcj48WWVhcj4yMDE5PC9ZZWFyPjxS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</w:fldData>
        </w:fldChar>
      </w:r>
      <w:r w:rsidR="00A91CA9" w:rsidRPr="00F634FD">
        <w:instrText xml:space="preserve"> ADDIN EN.CITE </w:instrText>
      </w:r>
      <w:r w:rsidR="00A91CA9" w:rsidRPr="00F634FD">
        <w:fldChar w:fldCharType="begin">
          <w:fldData xml:space="preserve">PEVuZE5vdGU+PENpdGU+PEF1dGhvcj5GdXJtYW48L0F1dGhvcj48WWVhcj4yMDE5PC9ZZWFyPjxS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</w:fldData>
        </w:fldChar>
      </w:r>
      <w:r w:rsidR="00A91CA9" w:rsidRPr="00F634FD">
        <w:instrText xml:space="preserve"> ADDIN EN.CITE.DATA </w:instrText>
      </w:r>
      <w:r w:rsidR="00A91CA9" w:rsidRPr="00F634FD">
        <w:fldChar w:fldCharType="end"/>
      </w:r>
      <w:r w:rsidR="00361B45" w:rsidRPr="00F634FD">
        <w:fldChar w:fldCharType="separate"/>
      </w:r>
      <w:r w:rsidR="00A91CA9" w:rsidRPr="00F634FD">
        <w:t>[61]</w:t>
      </w:r>
      <w:r w:rsidR="00361B45" w:rsidRPr="00F634FD">
        <w:fldChar w:fldCharType="end"/>
      </w:r>
      <w:r w:rsidR="00361B45" w:rsidRPr="00F634FD">
        <w:t>.</w:t>
      </w:r>
      <w:r w:rsidR="00CD4C13" w:rsidRPr="00F634FD">
        <w:t xml:space="preserve"> </w:t>
      </w:r>
      <w:r w:rsidR="00F660A0" w:rsidRPr="00F634FD">
        <w:t xml:space="preserve">However, </w:t>
      </w:r>
      <w:r w:rsidR="003503B4" w:rsidRPr="00F634FD">
        <w:t xml:space="preserve">increased concentrations </w:t>
      </w:r>
      <w:r w:rsidR="00495BDC" w:rsidRPr="00F634FD">
        <w:t>of</w:t>
      </w:r>
      <w:r w:rsidR="008953F3" w:rsidRPr="00F634FD">
        <w:t xml:space="preserve"> inflammatory markers </w:t>
      </w:r>
      <w:r w:rsidR="008953F3" w:rsidRPr="00F634FD">
        <w:fldChar w:fldCharType="begin"/>
      </w:r>
      <w:r w:rsidR="00A91CA9" w:rsidRPr="00F634FD">
        <w:instrText xml:space="preserve"> ADDIN EN.CITE &lt;EndNote&gt;&lt;Cite&gt;&lt;Author&gt;Calder&lt;/Author&gt;&lt;Year&gt;2013&lt;/Year&gt;&lt;RecNum&gt;16&lt;/RecNum&gt;&lt;DisplayText&gt;[62]&lt;/DisplayText&gt;&lt;record&gt;&lt;rec-number&gt;16&lt;/rec-number&gt;&lt;foreign-keys&gt;&lt;key app="EN" db-id="ree0texe25affuezd5bpvrpbr2a0pvpwd9ts" timestamp="1678789381"&gt;16&lt;/key&gt;&lt;/foreign-keys&gt;&lt;ref-type name="Journal Article"&gt;17&lt;/ref-type&gt;&lt;contributors&gt;&lt;authors&gt;&lt;author&gt;Calder, P. C.&lt;/author&gt;&lt;author&gt;Ahluwalia, N.&lt;/author&gt;&lt;author&gt;Albers, R.&lt;/author&gt;&lt;author&gt;Bosco, N.&lt;/author&gt;&lt;author&gt;Bourdet-Sicard, R.&lt;/author&gt;&lt;author&gt;Haller, D.&lt;/author&gt;&lt;author&gt;Holgate, S. T.&lt;/author&gt;&lt;author&gt;Jönsson, L. S.&lt;/author&gt;&lt;author&gt;Latulippe, M. E.&lt;/author&gt;&lt;author&gt;Marcos, A.&lt;/author&gt;&lt;author&gt;Moreines, J.&lt;/author&gt;&lt;author&gt;M&amp;apos;Rini, C.&lt;/author&gt;&lt;author&gt;Müller, M.&lt;/author&gt;&lt;author&gt;Pawelec, G.&lt;/author&gt;&lt;author&gt;van Neerven, R. J.&lt;/author&gt;&lt;author&gt;Watzl, B.&lt;/author&gt;&lt;author&gt;Zhao, J.&lt;/author&gt;&lt;/authors&gt;&lt;/contributors&gt;&lt;auth-address&gt;University of Southampton, Southampton SO16 6YD, UK.&lt;/auth-address&gt;&lt;titles&gt;&lt;title&gt;A consideration of biomarkers to be used for evaluation of inflammation in human nutritional studies&lt;/title&gt;&lt;secondary-title&gt;Br J Nutr&lt;/secondary-title&gt;&lt;/titles&gt;&lt;periodical&gt;&lt;full-title&gt;Br J Nutr&lt;/full-title&gt;&lt;/periodical&gt;&lt;pages&gt;S1-34&lt;/pages&gt;&lt;volume&gt;109 Suppl 1&lt;/volume&gt;&lt;edition&gt;2013/02/01&lt;/edition&gt;&lt;keywords&gt;&lt;keyword&gt;*Biomarkers/blood/metabolism&lt;/keyword&gt;&lt;keyword&gt;Diet/adverse effects&lt;/keyword&gt;&lt;keyword&gt;Food/adverse effects&lt;/keyword&gt;&lt;keyword&gt;Humans&lt;/keyword&gt;&lt;keyword&gt;Inflammation/*metabolism/pathology&lt;/keyword&gt;&lt;keyword&gt;*Nutritional Physiological Phenomena&lt;/keyword&gt;&lt;/keywords&gt;&lt;dates&gt;&lt;year&gt;2013&lt;/year&gt;&lt;pub-dates&gt;&lt;date&gt;Jan&lt;/date&gt;&lt;/pub-dates&gt;&lt;/dates&gt;&lt;isbn&gt;0007-1145&lt;/isbn&gt;&lt;accession-num&gt;23343744&lt;/accession-num&gt;&lt;urls&gt;&lt;/urls&gt;&lt;electronic-resource-num&gt;10.1017/s0007114512005119&lt;/electronic-resource-num&gt;&lt;remote-database-provider&gt;NLM&lt;/remote-database-provider&gt;&lt;language&gt;eng&lt;/language&gt;&lt;/record&gt;&lt;/Cite&gt;&lt;/EndNote&gt;</w:instrText>
      </w:r>
      <w:r w:rsidR="008953F3" w:rsidRPr="00F634FD">
        <w:fldChar w:fldCharType="separate"/>
      </w:r>
      <w:r w:rsidR="00A91CA9" w:rsidRPr="00F634FD">
        <w:t>[62]</w:t>
      </w:r>
      <w:r w:rsidR="008953F3" w:rsidRPr="00F634FD">
        <w:fldChar w:fldCharType="end"/>
      </w:r>
      <w:r w:rsidR="00C957DF" w:rsidRPr="00F634FD">
        <w:t xml:space="preserve"> and</w:t>
      </w:r>
      <w:r w:rsidR="008953F3" w:rsidRPr="00F634FD">
        <w:t xml:space="preserve"> inadequate resolution of acute inflammation </w:t>
      </w:r>
      <w:r w:rsidR="00F660A0" w:rsidRPr="00F634FD">
        <w:t>occurs</w:t>
      </w:r>
      <w:r w:rsidR="00CD4C13" w:rsidRPr="00F634FD">
        <w:t xml:space="preserve"> over time</w:t>
      </w:r>
      <w:r w:rsidR="00F660A0" w:rsidRPr="00F634FD">
        <w:t xml:space="preserve"> </w:t>
      </w:r>
      <w:r w:rsidR="008953F3" w:rsidRPr="00F634FD">
        <w:fldChar w:fldCharType="begin"/>
      </w:r>
      <w:r w:rsidR="00A91CA9" w:rsidRPr="00F634FD">
        <w:instrText xml:space="preserve"> ADDIN EN.CITE &lt;EndNote&gt;&lt;Cite&gt;&lt;Author&gt;Sendama&lt;/Author&gt;&lt;Year&gt;2020&lt;/Year&gt;&lt;RecNum&gt;17&lt;/RecNum&gt;&lt;DisplayText&gt;[63]&lt;/DisplayText&gt;&lt;record&gt;&lt;rec-number&gt;17&lt;/rec-number&gt;&lt;foreign-keys&gt;&lt;key app="EN" db-id="ree0texe25affuezd5bpvrpbr2a0pvpwd9ts" timestamp="1678789381"&gt;17&lt;/key&gt;&lt;/foreign-keys&gt;&lt;ref-type name="Journal Article"&gt;17&lt;/ref-type&gt;&lt;contributors&gt;&lt;authors&gt;&lt;author&gt;Sendama, W.&lt;/author&gt;&lt;/authors&gt;&lt;/contributors&gt;&lt;auth-address&gt;Translational and Clinical Research Institute, Newcastle University, Newcastle upon Tyne, NE2 4HH, United Kingdom; The Newcastle upon Tyne Hospitals NHS Foundation Trust, Newcastle upon Tyne, NE7 7DN, United Kingdom. Electronic address: wezi.sendama@newcastle.ac.uk.&lt;/auth-address&gt;&lt;titles&gt;&lt;title&gt;The effect of ageing on the resolution of inflammation&lt;/title&gt;&lt;secondary-title&gt;Ageing Res Rev&lt;/secondary-title&gt;&lt;/titles&gt;&lt;periodical&gt;&lt;full-title&gt;Ageing Res Rev&lt;/full-title&gt;&lt;/periodical&gt;&lt;pages&gt;101000&lt;/pages&gt;&lt;volume&gt;57&lt;/volume&gt;&lt;edition&gt;2019/12/22&lt;/edition&gt;&lt;keywords&gt;&lt;keyword&gt;Aging/*immunology&lt;/keyword&gt;&lt;keyword&gt;Animals&lt;/keyword&gt;&lt;keyword&gt;Apoptosis&lt;/keyword&gt;&lt;keyword&gt;Frailty&lt;/keyword&gt;&lt;keyword&gt;Humans&lt;/keyword&gt;&lt;keyword&gt;Immunosenescence&lt;/keyword&gt;&lt;keyword&gt;*Inflammation&lt;/keyword&gt;&lt;keyword&gt;Sarcopenia&lt;/keyword&gt;&lt;keyword&gt;*Ageing&lt;/keyword&gt;&lt;keyword&gt;*Apoptosis&lt;/keyword&gt;&lt;keyword&gt;*Efferocytosis&lt;/keyword&gt;&lt;keyword&gt;*Inflammaging&lt;/keyword&gt;&lt;keyword&gt;*Resolution of inflammation&lt;/keyword&gt;&lt;/keywords&gt;&lt;dates&gt;&lt;year&gt;2020&lt;/year&gt;&lt;pub-dates&gt;&lt;date&gt;Jan&lt;/date&gt;&lt;/pub-dates&gt;&lt;/dates&gt;&lt;isbn&gt;1568-1637 (Print)&amp;#xD;1568-1637&lt;/isbn&gt;&lt;accession-num&gt;31862417&lt;/accession-num&gt;&lt;urls&gt;&lt;/urls&gt;&lt;custom2&gt;PMC6961112&lt;/custom2&gt;&lt;electronic-resource-num&gt;10.1016/j.arr.2019.101000&lt;/electronic-resource-num&gt;&lt;remote-database-provider&gt;NLM&lt;/remote-database-provider&gt;&lt;language&gt;eng&lt;/language&gt;&lt;/record&gt;&lt;/Cite&gt;&lt;/EndNote&gt;</w:instrText>
      </w:r>
      <w:r w:rsidR="008953F3" w:rsidRPr="00F634FD">
        <w:fldChar w:fldCharType="separate"/>
      </w:r>
      <w:r w:rsidR="00A91CA9" w:rsidRPr="00F634FD">
        <w:t>[63]</w:t>
      </w:r>
      <w:r w:rsidR="008953F3" w:rsidRPr="00F634FD">
        <w:fldChar w:fldCharType="end"/>
      </w:r>
      <w:r w:rsidR="00F660A0" w:rsidRPr="00F634FD">
        <w:t>,</w:t>
      </w:r>
      <w:r w:rsidR="00495BDC" w:rsidRPr="00F634FD">
        <w:t xml:space="preserve"> </w:t>
      </w:r>
      <w:r w:rsidR="008953F3" w:rsidRPr="00F634FD">
        <w:t>lead</w:t>
      </w:r>
      <w:r w:rsidR="00F660A0" w:rsidRPr="00F634FD">
        <w:t>ing</w:t>
      </w:r>
      <w:r w:rsidR="008953F3" w:rsidRPr="00F634FD">
        <w:t xml:space="preserve"> to low-grade, chronic inflammation</w:t>
      </w:r>
      <w:r w:rsidR="00AA6D18" w:rsidRPr="00F634FD">
        <w:t xml:space="preserve"> </w:t>
      </w:r>
      <w:r w:rsidR="008953F3" w:rsidRPr="00F634FD">
        <w:fldChar w:fldCharType="begin">
          <w:fldData xml:space="preserve">PEVuZE5vdGU+PENpdGU+PEF1dGhvcj5GdXJtYW48L0F1dGhvcj48WWVhcj4yMDE5PC9ZZWFyPjxS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</w:fldData>
        </w:fldChar>
      </w:r>
      <w:r w:rsidR="00A91CA9" w:rsidRPr="00F634FD">
        <w:instrText xml:space="preserve"> ADDIN EN.CITE </w:instrText>
      </w:r>
      <w:r w:rsidR="00A91CA9" w:rsidRPr="00F634FD">
        <w:fldChar w:fldCharType="begin">
          <w:fldData xml:space="preserve">PEVuZE5vdGU+PENpdGU+PEF1dGhvcj5GdXJtYW48L0F1dGhvcj48WWVhcj4yMDE5PC9ZZWFyPjxS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</w:fldData>
        </w:fldChar>
      </w:r>
      <w:r w:rsidR="00A91CA9" w:rsidRPr="00F634FD">
        <w:instrText xml:space="preserve"> ADDIN EN.CITE.DATA </w:instrText>
      </w:r>
      <w:r w:rsidR="00A91CA9" w:rsidRPr="00F634FD">
        <w:fldChar w:fldCharType="end"/>
      </w:r>
      <w:r w:rsidR="008953F3" w:rsidRPr="00F634FD">
        <w:fldChar w:fldCharType="separate"/>
      </w:r>
      <w:r w:rsidR="00A91CA9" w:rsidRPr="00F634FD">
        <w:t>[61]</w:t>
      </w:r>
      <w:r w:rsidR="008953F3" w:rsidRPr="00F634FD">
        <w:fldChar w:fldCharType="end"/>
      </w:r>
      <w:r w:rsidR="008953F3" w:rsidRPr="00F634FD">
        <w:t>. This</w:t>
      </w:r>
      <w:r w:rsidR="00D35D3C" w:rsidRPr="00F634FD">
        <w:t xml:space="preserve"> inflammation</w:t>
      </w:r>
      <w:r w:rsidR="008953F3" w:rsidRPr="00F634FD">
        <w:t xml:space="preserve"> is associated with numerous chronic diseases </w:t>
      </w:r>
      <w:r w:rsidR="008953F3" w:rsidRPr="00F634FD">
        <w:fldChar w:fldCharType="begin">
          <w:fldData xml:space="preserve">PEVuZE5vdGU+PENpdGU+PEF1dGhvcj5GdXJtYW48L0F1dGhvcj48WWVhcj4yMDE5PC9ZZWFyPjxS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</w:fldData>
        </w:fldChar>
      </w:r>
      <w:r w:rsidR="00A55229" w:rsidRPr="00F634FD">
        <w:instrText xml:space="preserve"> ADDIN EN.CITE </w:instrText>
      </w:r>
      <w:r w:rsidR="00A55229" w:rsidRPr="00F634FD">
        <w:fldChar w:fldCharType="begin">
          <w:fldData xml:space="preserve">PEVuZE5vdGU+PENpdGU+PEF1dGhvcj5GdXJtYW48L0F1dGhvcj48WWVhcj4yMDE5PC9ZZWFyPjxS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</w:fldData>
        </w:fldChar>
      </w:r>
      <w:r w:rsidR="00A55229" w:rsidRPr="00F634FD">
        <w:instrText xml:space="preserve"> ADDIN EN.CITE.DATA </w:instrText>
      </w:r>
      <w:r w:rsidR="00A55229" w:rsidRPr="00F634FD">
        <w:fldChar w:fldCharType="end"/>
      </w:r>
      <w:r w:rsidR="008953F3" w:rsidRPr="00F634FD">
        <w:fldChar w:fldCharType="separate"/>
      </w:r>
      <w:r w:rsidR="00A91CA9" w:rsidRPr="00F634FD">
        <w:t>[26,61,64-68]</w:t>
      </w:r>
      <w:r w:rsidR="008953F3" w:rsidRPr="00F634FD">
        <w:fldChar w:fldCharType="end"/>
      </w:r>
      <w:r w:rsidR="008953F3" w:rsidRPr="00F634FD">
        <w:t xml:space="preserve"> </w:t>
      </w:r>
      <w:r w:rsidR="00F660A0" w:rsidRPr="00F634FD">
        <w:t xml:space="preserve">and almost every pathology of the brain </w:t>
      </w:r>
      <w:r w:rsidR="00F660A0" w:rsidRPr="00F634FD">
        <w:fldChar w:fldCharType="begin">
          <w:fldData xml:space="preserve">PEVuZE5vdGU+PENpdGU+PEF1dGhvcj5TY2h3YXJ0ejwvQXV0aG9yPjxZZWFyPjIwMjI8L1llYXI+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</w:fldData>
        </w:fldChar>
      </w:r>
      <w:r w:rsidR="00A55229" w:rsidRPr="00F634FD">
        <w:instrText xml:space="preserve"> ADDIN EN.CITE </w:instrText>
      </w:r>
      <w:r w:rsidR="00A55229" w:rsidRPr="00F634FD">
        <w:fldChar w:fldCharType="begin">
          <w:fldData xml:space="preserve">PEVuZE5vdGU+PENpdGU+PEF1dGhvcj5TY2h3YXJ0ejwvQXV0aG9yPjxZZWFyPjIwMjI8L1llYXI+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</w:fldData>
        </w:fldChar>
      </w:r>
      <w:r w:rsidR="00A55229" w:rsidRPr="00F634FD">
        <w:instrText xml:space="preserve"> ADDIN EN.CITE.DATA </w:instrText>
      </w:r>
      <w:r w:rsidR="00A55229" w:rsidRPr="00F634FD">
        <w:fldChar w:fldCharType="end"/>
      </w:r>
      <w:r w:rsidR="00F660A0" w:rsidRPr="00F634FD">
        <w:fldChar w:fldCharType="separate"/>
      </w:r>
      <w:r w:rsidR="00A91CA9" w:rsidRPr="00F634FD">
        <w:t>[19,69]</w:t>
      </w:r>
      <w:r w:rsidR="00F660A0" w:rsidRPr="00F634FD">
        <w:fldChar w:fldCharType="end"/>
      </w:r>
      <w:r w:rsidR="00F660A0" w:rsidRPr="00F634FD">
        <w:t xml:space="preserve">, </w:t>
      </w:r>
      <w:r w:rsidR="008953F3" w:rsidRPr="00F634FD">
        <w:t>and contributes to all of the well-established hallmarks of aging</w:t>
      </w:r>
      <w:r w:rsidR="00747101" w:rsidRPr="00F634FD">
        <w:t xml:space="preserve"> </w:t>
      </w:r>
      <w:r w:rsidR="00D20ED0" w:rsidRPr="00F634FD">
        <w:fldChar w:fldCharType="begin">
          <w:fldData xml:space="preserve">PEVuZE5vdGU+PENpdGU+PEF1dGhvcj5TYXllZDwvQXV0aG9yPjxZZWFyPjIwMjE8L1llYXI+PFJl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</w:fldData>
        </w:fldChar>
      </w:r>
      <w:r w:rsidR="00D20ED0" w:rsidRPr="00F634FD">
        <w:instrText xml:space="preserve"> ADDIN EN.CITE </w:instrText>
      </w:r>
      <w:r w:rsidR="00D20ED0" w:rsidRPr="00F634FD">
        <w:fldChar w:fldCharType="begin">
          <w:fldData xml:space="preserve">PEVuZE5vdGU+PENpdGU+PEF1dGhvcj5TYXllZDwvQXV0aG9yPjxZZWFyPjIwMjE8L1llYXI+PFJl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</w:fldData>
        </w:fldChar>
      </w:r>
      <w:r w:rsidR="00D20ED0" w:rsidRPr="00F634FD">
        <w:instrText xml:space="preserve"> ADDIN EN.CITE.DATA </w:instrText>
      </w:r>
      <w:r w:rsidR="00D20ED0" w:rsidRPr="00F634FD">
        <w:fldChar w:fldCharType="end"/>
      </w:r>
      <w:r w:rsidR="00D20ED0" w:rsidRPr="00F634FD">
        <w:fldChar w:fldCharType="separate"/>
      </w:r>
      <w:r w:rsidR="00D20ED0" w:rsidRPr="00F634FD">
        <w:t>[70]</w:t>
      </w:r>
      <w:r w:rsidR="00D20ED0" w:rsidRPr="00F634FD">
        <w:fldChar w:fldCharType="end"/>
      </w:r>
      <w:r w:rsidR="00F660A0" w:rsidRPr="00F634FD">
        <w:t>.</w:t>
      </w:r>
    </w:p>
    <w:p w14:paraId="79DA52B7" w14:textId="77777777" w:rsidR="00A91CA9" w:rsidRPr="00F634FD" w:rsidRDefault="006C4174" w:rsidP="006C4174">
      <w:pPr>
        <w:rPr>
          <w:b/>
          <w:bCs/>
          <w:i/>
          <w:iCs/>
        </w:rPr>
      </w:pPr>
      <w:r w:rsidRPr="00F634FD">
        <w:rPr>
          <w:b/>
          <w:bCs/>
          <w:i/>
          <w:iCs/>
        </w:rPr>
        <w:t xml:space="preserve">[Figures 2 &amp; 3 here: </w:t>
      </w:r>
    </w:p>
    <w:p w14:paraId="50E62AF1" w14:textId="3740323F" w:rsidR="006C4174" w:rsidRPr="00F634FD" w:rsidRDefault="006C4174" w:rsidP="006C4174">
      <w:pPr>
        <w:rPr>
          <w:i/>
          <w:iCs/>
        </w:rPr>
      </w:pPr>
      <w:r w:rsidRPr="00F634FD">
        <w:rPr>
          <w:b/>
          <w:bCs/>
          <w:i/>
          <w:iCs/>
        </w:rPr>
        <w:t>Figure 2.</w:t>
      </w:r>
      <w:r w:rsidRPr="00F634FD">
        <w:rPr>
          <w:i/>
          <w:iCs/>
        </w:rPr>
        <w:t xml:space="preserve"> A) The immune system is integrated throughout every part of the body and is constantly on alert for external threats and for any internal challenges or anomalies that might affect homeostasis. B) When any </w:t>
      </w:r>
      <w:r w:rsidRPr="00F634FD">
        <w:rPr>
          <w:i/>
          <w:iCs/>
        </w:rPr>
        <w:lastRenderedPageBreak/>
        <w:t xml:space="preserve">irregularities are detected or sickness develops, an appropriate immune response is triggered to respond to the problem, restore homeostasis, and thereby maintain health (partly adapted with permission from Ayres </w:t>
      </w:r>
      <w:r w:rsidRPr="00F634FD">
        <w:rPr>
          <w:i/>
          <w:iCs/>
        </w:rPr>
        <w:fldChar w:fldCharType="begin"/>
      </w:r>
      <w:r w:rsidR="00A91CA9" w:rsidRPr="00F634FD">
        <w:rPr>
          <w:i/>
          <w:iCs/>
        </w:rPr>
        <w:instrText xml:space="preserve"> ADDIN EN.CITE &lt;EndNote&gt;&lt;Cite&gt;&lt;Author&gt;Ayres&lt;/Author&gt;&lt;Year&gt;2020&lt;/Year&gt;&lt;RecNum&gt;485&lt;/RecNum&gt;&lt;DisplayText&gt;[71]&lt;/DisplayText&gt;&lt;record&gt;&lt;rec-number&gt;485&lt;/rec-number&gt;&lt;foreign-keys&gt;&lt;key app="EN" db-id="ree0texe25affuezd5bpvrpbr2a0pvpwd9ts" timestamp="1681912818"&gt;485&lt;/key&gt;&lt;/foreign-keys&gt;&lt;ref-type name="Journal Article"&gt;17&lt;/ref-type&gt;&lt;contributors&gt;&lt;authors&gt;&lt;author&gt;Ayres, J. S.&lt;/author&gt;&lt;/authors&gt;&lt;/contributors&gt;&lt;auth-address&gt;Molecular and Systems Physiology Laboratory, Gene Expression Laboratory, NOMIS Center for Immunology and Microbial Pathogenesis, The Salk Institute for Biological Studies, 10010 North Torrey Pines Road, La Jolla, CA 92037, USA. Electronic address: jayres@salk.edu.&lt;/auth-address&gt;&lt;titles&gt;&lt;title&gt;The Biology of Physiological Health&lt;/title&gt;&lt;secondary-title&gt;Cell&lt;/secondary-title&gt;&lt;/titles&gt;&lt;periodical&gt;&lt;full-title&gt;Cell&lt;/full-title&gt;&lt;/periodical&gt;&lt;pages&gt;250-269&lt;/pages&gt;&lt;volume&gt;181&lt;/volume&gt;&lt;number&gt;2&lt;/number&gt;&lt;keywords&gt;&lt;keyword&gt;Adaptation, Physiological/genetics/*physiology&lt;/keyword&gt;&lt;keyword&gt;Health/*trends&lt;/keyword&gt;&lt;keyword&gt;Humans&lt;/keyword&gt;&lt;keyword&gt;Physiological Phenomena/*physiology&lt;/keyword&gt;&lt;/keywords&gt;&lt;dates&gt;&lt;year&gt;2020&lt;/year&gt;&lt;pub-dates&gt;&lt;date&gt;Apr 16&lt;/date&gt;&lt;/pub-dates&gt;&lt;/dates&gt;&lt;isbn&gt;0092-8674 (Print)&amp;#xD;0092-8674&lt;/isbn&gt;&lt;accession-num&gt;32302569&lt;/accession-num&gt;&lt;urls&gt;&lt;/urls&gt;&lt;custom1&gt;Declaration of Interests J.S.A. holds an adjunct faculty position in the Biological Division at UC San Diego. The author has no financial interests to declare.&lt;/custom1&gt;&lt;custom2&gt;PMC7409982&lt;/custom2&gt;&lt;custom6&gt;NIHMS1606536&lt;/custom6&gt;&lt;electronic-resource-num&gt;10.1016/j.cell.2020.03.036&lt;/electronic-resource-num&gt;&lt;remote-database-provider&gt;NLM&lt;/remote-database-provider&gt;&lt;language&gt;eng&lt;/language&gt;&lt;/record&gt;&lt;/Cite&gt;&lt;/EndNote&gt;</w:instrText>
      </w:r>
      <w:r w:rsidRPr="00F634FD">
        <w:rPr>
          <w:i/>
          <w:iCs/>
        </w:rPr>
        <w:fldChar w:fldCharType="separate"/>
      </w:r>
      <w:r w:rsidR="00A91CA9" w:rsidRPr="00F634FD">
        <w:rPr>
          <w:i/>
          <w:iCs/>
        </w:rPr>
        <w:t>[71]</w:t>
      </w:r>
      <w:r w:rsidRPr="00F634FD">
        <w:rPr>
          <w:i/>
          <w:iCs/>
        </w:rPr>
        <w:fldChar w:fldCharType="end"/>
      </w:r>
      <w:r w:rsidRPr="00F634FD">
        <w:rPr>
          <w:i/>
          <w:iCs/>
        </w:rPr>
        <w:t>).</w:t>
      </w:r>
    </w:p>
    <w:p w14:paraId="290A362B" w14:textId="3DF6F511" w:rsidR="006C4174" w:rsidRPr="00F634FD" w:rsidRDefault="006C4174" w:rsidP="006C4174">
      <w:pPr>
        <w:rPr>
          <w:i/>
          <w:iCs/>
        </w:rPr>
      </w:pPr>
      <w:r w:rsidRPr="00F634FD">
        <w:rPr>
          <w:b/>
          <w:bCs/>
          <w:i/>
          <w:iCs/>
        </w:rPr>
        <w:t>Figure 3.</w:t>
      </w:r>
      <w:r w:rsidRPr="00F634FD">
        <w:rPr>
          <w:i/>
          <w:iCs/>
        </w:rPr>
        <w:t xml:space="preserve"> The immune system can be challenged by many factors throughout life, leading to increased inflammation, damaged cells, and dysregulation of homeostasis that contribute to chronic and age-related disorders such as type 2 diabetes, cardiovascular and cerebrovascular diseases, dementia, cancer, etc. </w:t>
      </w:r>
      <w:r w:rsidRPr="00F634FD">
        <w:rPr>
          <w:i/>
          <w:iCs/>
        </w:rPr>
        <w:fldChar w:fldCharType="begin">
          <w:fldData xml:space="preserve">PEVuZE5vdGU+PENpdGU+PEF1dGhvcj5GdXJtYW48L0F1dGhvcj48WWVhcj4yMDE5PC9ZZWFyPjxS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==
</w:fldData>
        </w:fldChar>
      </w:r>
      <w:r w:rsidR="00A91CA9" w:rsidRPr="00F634FD">
        <w:rPr>
          <w:i/>
          <w:iCs/>
        </w:rPr>
        <w:instrText xml:space="preserve"> ADDIN EN.CITE </w:instrText>
      </w:r>
      <w:r w:rsidR="00A91CA9" w:rsidRPr="00F634FD">
        <w:rPr>
          <w:i/>
          <w:iCs/>
        </w:rPr>
        <w:fldChar w:fldCharType="begin">
          <w:fldData xml:space="preserve">PEVuZE5vdGU+PENpdGU+PEF1dGhvcj5GdXJtYW48L0F1dGhvcj48WWVhcj4yMDE5PC9ZZWFyPjxS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==
</w:fldData>
        </w:fldChar>
      </w:r>
      <w:r w:rsidR="00A91CA9" w:rsidRPr="00F634FD">
        <w:rPr>
          <w:i/>
          <w:iCs/>
        </w:rPr>
        <w:instrText xml:space="preserve"> ADDIN EN.CITE.DATA </w:instrText>
      </w:r>
      <w:r w:rsidR="00A91CA9" w:rsidRPr="00F634FD">
        <w:rPr>
          <w:i/>
          <w:iCs/>
        </w:rPr>
      </w:r>
      <w:r w:rsidR="00A91CA9" w:rsidRPr="00F634FD">
        <w:rPr>
          <w:i/>
          <w:iCs/>
        </w:rPr>
        <w:fldChar w:fldCharType="end"/>
      </w:r>
      <w:r w:rsidRPr="00F634FD">
        <w:rPr>
          <w:i/>
          <w:iCs/>
        </w:rPr>
      </w:r>
      <w:r w:rsidRPr="00F634FD">
        <w:rPr>
          <w:i/>
          <w:iCs/>
        </w:rPr>
        <w:fldChar w:fldCharType="separate"/>
      </w:r>
      <w:r w:rsidR="00A91CA9" w:rsidRPr="00F634FD">
        <w:rPr>
          <w:i/>
          <w:iCs/>
        </w:rPr>
        <w:t>[61,72]</w:t>
      </w:r>
      <w:r w:rsidRPr="00F634FD">
        <w:rPr>
          <w:i/>
          <w:iCs/>
        </w:rPr>
        <w:fldChar w:fldCharType="end"/>
      </w:r>
      <w:r w:rsidRPr="00F634FD">
        <w:rPr>
          <w:i/>
          <w:iCs/>
        </w:rPr>
        <w:t>.</w:t>
      </w:r>
      <w:r w:rsidR="00A91CA9" w:rsidRPr="00F634FD">
        <w:rPr>
          <w:b/>
          <w:bCs/>
          <w:i/>
          <w:iCs/>
        </w:rPr>
        <w:t>]</w:t>
      </w:r>
    </w:p>
    <w:p w14:paraId="69C8ED5A" w14:textId="3AE65D4C" w:rsidR="0002714B" w:rsidRPr="00F634FD" w:rsidRDefault="00C01A31" w:rsidP="00AC3DEB">
      <w:r w:rsidRPr="00F634FD">
        <w:t xml:space="preserve">For example, </w:t>
      </w:r>
      <w:r w:rsidR="00EA3116" w:rsidRPr="00F634FD">
        <w:t xml:space="preserve">persistent, low-grade inflammation is a common marker in </w:t>
      </w:r>
      <w:r w:rsidR="009150B6" w:rsidRPr="00F634FD">
        <w:t xml:space="preserve">immune-metabolic </w:t>
      </w:r>
      <w:r w:rsidR="00EA3116" w:rsidRPr="00F634FD">
        <w:t xml:space="preserve">disturbances, </w:t>
      </w:r>
      <w:r w:rsidR="00891FFA" w:rsidRPr="00F634FD">
        <w:t>with roles in</w:t>
      </w:r>
      <w:r w:rsidR="00A67E86" w:rsidRPr="00F634FD">
        <w:t xml:space="preserve"> </w:t>
      </w:r>
      <w:r w:rsidR="00642E37" w:rsidRPr="00F634FD">
        <w:t xml:space="preserve">cardiovascular diseases, many </w:t>
      </w:r>
      <w:r w:rsidR="00A67E86" w:rsidRPr="00F634FD">
        <w:t>cancer</w:t>
      </w:r>
      <w:r w:rsidR="00642E37" w:rsidRPr="00F634FD">
        <w:t>s</w:t>
      </w:r>
      <w:r w:rsidR="00A67E86" w:rsidRPr="00F634FD">
        <w:t xml:space="preserve">, obesity, insulin resistance </w:t>
      </w:r>
      <w:r w:rsidR="00642E37" w:rsidRPr="00F634FD">
        <w:t xml:space="preserve">and </w:t>
      </w:r>
      <w:r w:rsidR="00A67E86" w:rsidRPr="00F634FD">
        <w:t xml:space="preserve">type 2 diabetes, cachexia, etc. </w:t>
      </w:r>
      <w:r w:rsidR="00A67E86" w:rsidRPr="00F634FD">
        <w:fldChar w:fldCharType="begin">
          <w:fldData xml:space="preserve">PEVuZE5vdGU+PENpdGU+PEF1dGhvcj5TdHJhdWI8L0F1dGhvcj48WWVhcj4yMDEwPC9ZZWFyPjxS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</w:fldData>
        </w:fldChar>
      </w:r>
      <w:r w:rsidR="00A91CA9" w:rsidRPr="00F634FD">
        <w:instrText xml:space="preserve"> ADDIN EN.CITE </w:instrText>
      </w:r>
      <w:r w:rsidR="00A91CA9" w:rsidRPr="00F634FD">
        <w:fldChar w:fldCharType="begin">
          <w:fldData xml:space="preserve">PEVuZE5vdGU+PENpdGU+PEF1dGhvcj5TdHJhdWI8L0F1dGhvcj48WWVhcj4yMDEwPC9ZZWFyPjxS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</w:fldData>
        </w:fldChar>
      </w:r>
      <w:r w:rsidR="00A91CA9" w:rsidRPr="00F634FD">
        <w:instrText xml:space="preserve"> ADDIN EN.CITE.DATA </w:instrText>
      </w:r>
      <w:r w:rsidR="00A91CA9" w:rsidRPr="00F634FD">
        <w:fldChar w:fldCharType="end"/>
      </w:r>
      <w:r w:rsidR="00A67E86" w:rsidRPr="00F634FD">
        <w:fldChar w:fldCharType="separate"/>
      </w:r>
      <w:r w:rsidR="00A91CA9" w:rsidRPr="00F634FD">
        <w:t>[14,73-77]</w:t>
      </w:r>
      <w:r w:rsidR="00A67E86" w:rsidRPr="00F634FD">
        <w:fldChar w:fldCharType="end"/>
      </w:r>
      <w:r w:rsidR="009150B6" w:rsidRPr="00F634FD">
        <w:t>.</w:t>
      </w:r>
      <w:r w:rsidR="00FC67A9" w:rsidRPr="00F634FD">
        <w:t xml:space="preserve"> </w:t>
      </w:r>
      <w:r w:rsidR="002F3AFD" w:rsidRPr="00F634FD">
        <w:t>Disruption</w:t>
      </w:r>
      <w:r w:rsidR="00DC4D67" w:rsidRPr="00F634FD">
        <w:t xml:space="preserve"> of the tight interface</w:t>
      </w:r>
      <w:r w:rsidR="002F3AFD" w:rsidRPr="00F634FD">
        <w:t xml:space="preserve"> between the immune system and </w:t>
      </w:r>
      <w:r w:rsidR="000E4239" w:rsidRPr="00F634FD">
        <w:t>the brain</w:t>
      </w:r>
      <w:r w:rsidR="002F3AFD" w:rsidRPr="00F634FD">
        <w:t xml:space="preserve"> when coordinating the body</w:t>
      </w:r>
      <w:r w:rsidR="009323A0" w:rsidRPr="00F634FD">
        <w:t>’</w:t>
      </w:r>
      <w:r w:rsidR="002F3AFD" w:rsidRPr="00F634FD">
        <w:t>s response to challenges such as stress can</w:t>
      </w:r>
      <w:r w:rsidR="00B92E7B" w:rsidRPr="00F634FD">
        <w:t xml:space="preserve"> also</w:t>
      </w:r>
      <w:r w:rsidR="002F3AFD" w:rsidRPr="00F634FD">
        <w:t xml:space="preserve"> lead to chronic disease </w:t>
      </w:r>
      <w:r w:rsidR="002F3AFD" w:rsidRPr="00F634FD">
        <w:fldChar w:fldCharType="begin"/>
      </w:r>
      <w:r w:rsidR="00A91CA9" w:rsidRPr="00F634FD">
        <w:instrText xml:space="preserve"> ADDIN EN.CITE &lt;EndNote&gt;&lt;Cite&gt;&lt;Author&gt;Dantzer&lt;/Author&gt;&lt;Year&gt;2018&lt;/Year&gt;&lt;RecNum&gt;52&lt;/RecNum&gt;&lt;DisplayText&gt;[45]&lt;/DisplayText&gt;&lt;record&gt;&lt;rec-number&gt;52&lt;/rec-number&gt;&lt;foreign-keys&gt;&lt;key app="EN" db-id="ree0texe25affuezd5bpvrpbr2a0pvpwd9ts" timestamp="1678789381"&gt;52&lt;/key&gt;&lt;/foreign-keys&gt;&lt;ref-type name="Journal Article"&gt;17&lt;/ref-type&gt;&lt;contributors&gt;&lt;authors&gt;&lt;author&gt;Dantzer, R.&lt;/author&gt;&lt;/authors&gt;&lt;/contributors&gt;&lt;auth-address&gt;Department of Symptom Research, University of Texas MD Anderson Cancer Center , Houston, Texas.&lt;/auth-address&gt;&lt;titles&gt;&lt;title&gt;Neuroimmune Interactions: From the Brain to the Immune System and Vice Versa&lt;/title&gt;&lt;secondary-title&gt;Physiol Rev&lt;/secondary-title&gt;&lt;/titles&gt;&lt;periodical&gt;&lt;full-title&gt;Physiol Rev&lt;/full-title&gt;&lt;/periodical&gt;&lt;pages&gt;477-504&lt;/pages&gt;&lt;volume&gt;98&lt;/volume&gt;&lt;number&gt;1&lt;/number&gt;&lt;keywords&gt;&lt;keyword&gt;Animals&lt;/keyword&gt;&lt;keyword&gt;Brain/*immunology&lt;/keyword&gt;&lt;keyword&gt;Depressive Disorder, Major/immunology&lt;/keyword&gt;&lt;keyword&gt;Hormones/physiology&lt;/keyword&gt;&lt;keyword&gt;Humans&lt;/keyword&gt;&lt;keyword&gt;Immune System/*physiology&lt;/keyword&gt;&lt;keyword&gt;Neoplasms/immunology&lt;/keyword&gt;&lt;/keywords&gt;&lt;dates&gt;&lt;year&gt;2018&lt;/year&gt;&lt;pub-dates&gt;&lt;date&gt;Jan 1&lt;/date&gt;&lt;/pub-dates&gt;&lt;/dates&gt;&lt;isbn&gt;0031-9333 (Print)&amp;#xD;0031-9333&lt;/isbn&gt;&lt;accession-num&gt;29351513&lt;/accession-num&gt;&lt;urls&gt;&lt;/urls&gt;&lt;custom2&gt;PMC5866360&lt;/custom2&gt;&lt;electronic-resource-num&gt;10.1152/physrev.00039.2016&lt;/electronic-resource-num&gt;&lt;remote-database-provider&gt;NLM&lt;/remote-database-provider&gt;&lt;language&gt;eng&lt;/language&gt;&lt;/record&gt;&lt;/Cite&gt;&lt;/EndNote&gt;</w:instrText>
      </w:r>
      <w:r w:rsidR="002F3AFD" w:rsidRPr="00F634FD">
        <w:fldChar w:fldCharType="separate"/>
      </w:r>
      <w:r w:rsidR="00A91CA9" w:rsidRPr="00F634FD">
        <w:t>[45]</w:t>
      </w:r>
      <w:r w:rsidR="002F3AFD" w:rsidRPr="00F634FD">
        <w:fldChar w:fldCharType="end"/>
      </w:r>
      <w:r w:rsidR="002F3AFD" w:rsidRPr="00F634FD">
        <w:t>. Alterations in the neuroprotective immune activities within the brain and CNS can contribute to dementia and other neurodegenerative diseases, which have a further detrimental impact on immunity</w:t>
      </w:r>
      <w:r w:rsidR="00973961" w:rsidRPr="00F634FD">
        <w:t xml:space="preserve">, causing </w:t>
      </w:r>
      <w:r w:rsidR="002F3AFD" w:rsidRPr="00F634FD">
        <w:t xml:space="preserve">a vicious </w:t>
      </w:r>
      <w:r w:rsidR="009100A8" w:rsidRPr="00F634FD">
        <w:t>cycle</w:t>
      </w:r>
      <w:r w:rsidR="002F3AFD" w:rsidRPr="00F634FD">
        <w:t xml:space="preserve"> </w:t>
      </w:r>
      <w:r w:rsidR="002F3AFD" w:rsidRPr="00F634FD">
        <w:fldChar w:fldCharType="begin"/>
      </w:r>
      <w:r w:rsidR="00A91CA9" w:rsidRPr="00F634FD">
        <w:instrText xml:space="preserve"> ADDIN EN.CITE &lt;EndNote&gt;&lt;Cite&gt;&lt;Author&gt;Schwartz&lt;/Author&gt;&lt;Year&gt;2022&lt;/Year&gt;&lt;RecNum&gt;12&lt;/RecNum&gt;&lt;DisplayText&gt;[19]&lt;/DisplayText&gt;&lt;record&gt;&lt;rec-number&gt;12&lt;/rec-number&gt;&lt;foreign-keys&gt;&lt;key app="EN" db-id="ree0texe25affuezd5bpvrpbr2a0pvpwd9ts" timestamp="1678789381"&gt;12&lt;/key&gt;&lt;/foreign-keys&gt;&lt;ref-type name="Journal Article"&gt;17&lt;/ref-type&gt;&lt;contributors&gt;&lt;authors&gt;&lt;author&gt;Schwartz, M.&lt;/author&gt;&lt;author&gt;Cahalon, L.&lt;/author&gt;&lt;/authors&gt;&lt;/contributors&gt;&lt;auth-address&gt;Department of Brain Sciences, Weizmann Institute of Science, Rehovot, Israel. Electronic address: michal.schwartz@weizmann.ac.il.&amp;#xD;Department of Brain Sciences, Weizmann Institute of Science, Rehovot, Israel.&lt;/auth-address&gt;&lt;titles&gt;&lt;title&gt;The vicious cycle governing the brain-immune system relationship in neurodegenerative diseases&lt;/title&gt;&lt;secondary-title&gt;Curr Opin Immunol&lt;/secondary-title&gt;&lt;/titles&gt;&lt;periodical&gt;&lt;full-title&gt;Curr Opin Immunol&lt;/full-title&gt;&lt;/periodical&gt;&lt;pages&gt;102182&lt;/pages&gt;&lt;volume&gt;76&lt;/volume&gt;&lt;edition&gt;20220513&lt;/edition&gt;&lt;keywords&gt;&lt;keyword&gt;Adaptive Immunity&lt;/keyword&gt;&lt;keyword&gt;Brain&lt;/keyword&gt;&lt;keyword&gt;Humans&lt;/keyword&gt;&lt;keyword&gt;Immune System&lt;/keyword&gt;&lt;keyword&gt;Inflammation&lt;/keyword&gt;&lt;keyword&gt;*Neurodegenerative Diseases&lt;/keyword&gt;&lt;/keywords&gt;&lt;dates&gt;&lt;year&gt;2022&lt;/year&gt;&lt;pub-dates&gt;&lt;date&gt;Jun&lt;/date&gt;&lt;/pub-dates&gt;&lt;/dates&gt;&lt;isbn&gt;0952-7915&lt;/isbn&gt;&lt;accession-num&gt;35576769&lt;/accession-num&gt;&lt;urls&gt;&lt;/urls&gt;&lt;electronic-resource-num&gt;10.1016/j.coi.2022.102182&lt;/electronic-resource-num&gt;&lt;remote-database-provider&gt;NLM&lt;/remote-database-provider&gt;&lt;language&gt;eng&lt;/language&gt;&lt;/record&gt;&lt;/Cite&gt;&lt;/EndNote&gt;</w:instrText>
      </w:r>
      <w:r w:rsidR="002F3AFD" w:rsidRPr="00F634FD">
        <w:fldChar w:fldCharType="separate"/>
      </w:r>
      <w:r w:rsidR="00A91CA9" w:rsidRPr="00F634FD">
        <w:t>[19]</w:t>
      </w:r>
      <w:r w:rsidR="002F3AFD" w:rsidRPr="00F634FD">
        <w:fldChar w:fldCharType="end"/>
      </w:r>
      <w:r w:rsidR="002F3AFD" w:rsidRPr="00F634FD">
        <w:t>. I</w:t>
      </w:r>
      <w:r w:rsidR="00F203B7" w:rsidRPr="00F634FD">
        <w:t xml:space="preserve">f inflammation triggered during tissue repair </w:t>
      </w:r>
      <w:r w:rsidR="003A0FB7" w:rsidRPr="00F634FD">
        <w:t xml:space="preserve">in the heart </w:t>
      </w:r>
      <w:r w:rsidR="00F203B7" w:rsidRPr="00F634FD">
        <w:t xml:space="preserve">is not tightly regulated and quickly resolved, further cardiac damage can occur, increasing the risk of heart disease </w:t>
      </w:r>
      <w:r w:rsidR="00F203B7" w:rsidRPr="00F634FD">
        <w:fldChar w:fldCharType="begin"/>
      </w:r>
      <w:r w:rsidR="00A91CA9" w:rsidRPr="00F634FD">
        <w:instrText xml:space="preserve"> ADDIN EN.CITE &lt;EndNote&gt;&lt;Cite&gt;&lt;Author&gt;Bhagat&lt;/Author&gt;&lt;Year&gt;2022&lt;/Year&gt;&lt;RecNum&gt;70&lt;/RecNum&gt;&lt;DisplayText&gt;[78]&lt;/DisplayText&gt;&lt;record&gt;&lt;rec-number&gt;70&lt;/rec-number&gt;&lt;foreign-keys&gt;&lt;key app="EN" db-id="ree0texe25affuezd5bpvrpbr2a0pvpwd9ts" timestamp="1678789381"&gt;70&lt;/key&gt;&lt;/foreign-keys&gt;&lt;ref-type name="Journal Article"&gt;17&lt;/ref-type&gt;&lt;contributors&gt;&lt;authors&gt;&lt;author&gt;Bhagat, Anchit&lt;/author&gt;&lt;author&gt;Shrestha, Pradeep&lt;/author&gt;&lt;author&gt;Kleinerman, Eugenie S.&lt;/author&gt;&lt;/authors&gt;&lt;/contributors&gt;&lt;titles&gt;&lt;title&gt;The Innate Immune System in Cardiovascular Diseases and Its Role in Doxorubicin-Induced Cardiotoxicity&lt;/title&gt;&lt;secondary-title&gt;International Journal of Molecular Sciences&lt;/secondary-title&gt;&lt;/titles&gt;&lt;periodical&gt;&lt;full-title&gt;International Journal of Molecular Sciences&lt;/full-title&gt;&lt;/periodical&gt;&lt;pages&gt;14649&lt;/pages&gt;&lt;volume&gt;23&lt;/volume&gt;&lt;number&gt;23&lt;/number&gt;&lt;dates&gt;&lt;year&gt;2022&lt;/year&gt;&lt;/dates&gt;&lt;isbn&gt;1422-0067&lt;/isbn&gt;&lt;accession-num&gt;doi:10.3390/ijms232314649&lt;/accession-num&gt;&lt;urls&gt;&lt;related-urls&gt;&lt;url&gt;https://www.mdpi.com/1422-0067/23/23/14649&lt;/url&gt;&lt;/related-urls&gt;&lt;/urls&gt;&lt;/record&gt;&lt;/Cite&gt;&lt;/EndNote&gt;</w:instrText>
      </w:r>
      <w:r w:rsidR="00F203B7" w:rsidRPr="00F634FD">
        <w:fldChar w:fldCharType="separate"/>
      </w:r>
      <w:r w:rsidR="00A91CA9" w:rsidRPr="00F634FD">
        <w:t>[78]</w:t>
      </w:r>
      <w:r w:rsidR="00F203B7" w:rsidRPr="00F634FD">
        <w:fldChar w:fldCharType="end"/>
      </w:r>
      <w:r w:rsidR="00F203B7" w:rsidRPr="00F634FD">
        <w:t xml:space="preserve">. </w:t>
      </w:r>
      <w:r w:rsidR="007B1608" w:rsidRPr="00F634FD">
        <w:t xml:space="preserve">Immunological impairments in one system can </w:t>
      </w:r>
      <w:r w:rsidR="00931769" w:rsidRPr="00F634FD">
        <w:t>damage</w:t>
      </w:r>
      <w:r w:rsidR="007B1608" w:rsidRPr="00F634FD">
        <w:t xml:space="preserve"> another; e.g., </w:t>
      </w:r>
      <w:r w:rsidR="0064731B" w:rsidRPr="00F634FD">
        <w:t>certain</w:t>
      </w:r>
      <w:r w:rsidR="007B1608" w:rsidRPr="00F634FD">
        <w:t xml:space="preserve"> neuroendocrine and immunometabolic diseases are known to disrupt endothelial function (a </w:t>
      </w:r>
      <w:r w:rsidR="004350E1" w:rsidRPr="00F634FD">
        <w:t>“</w:t>
      </w:r>
      <w:r w:rsidR="007B1608" w:rsidRPr="00F634FD">
        <w:t>barometer</w:t>
      </w:r>
      <w:r w:rsidR="004350E1" w:rsidRPr="00F634FD">
        <w:t>”</w:t>
      </w:r>
      <w:r w:rsidR="007B1608" w:rsidRPr="00F634FD">
        <w:t xml:space="preserve"> of cardiovascular health), which can lead to atherosclerosis and cardiovascular disease </w:t>
      </w:r>
      <w:r w:rsidR="007B1608" w:rsidRPr="00F634FD">
        <w:fldChar w:fldCharType="begin"/>
      </w:r>
      <w:r w:rsidR="00A91CA9" w:rsidRPr="00F634FD">
        <w:instrText xml:space="preserve"> ADDIN EN.CITE &lt;EndNote&gt;&lt;Cite&gt;&lt;Author&gt;Dal Lin&lt;/Author&gt;&lt;Year&gt;2019&lt;/Year&gt;&lt;RecNum&gt;64&lt;/RecNum&gt;&lt;DisplayText&gt;[58]&lt;/DisplayText&gt;&lt;record&gt;&lt;rec-number&gt;64&lt;/rec-number&gt;&lt;foreign-keys&gt;&lt;key app="EN" db-id="ree0texe25affuezd5bpvrpbr2a0pvpwd9ts" timestamp="1678789381"&gt;64&lt;/key&gt;&lt;/foreign-keys&gt;&lt;ref-type name="Journal Article"&gt;17&lt;/ref-type&gt;&lt;contributors&gt;&lt;authors&gt;&lt;author&gt;Dal Lin, C.&lt;/author&gt;&lt;author&gt;Tona, F.&lt;/author&gt;&lt;author&gt;Osto, E.&lt;/author&gt;&lt;/authors&gt;&lt;/contributors&gt;&lt;auth-address&gt;Department of Cardiac, Thoracic and Vascular Sciences, Padua University-Hospital, Padua, Italy.&amp;#xD;University and University Hospital Zurich, Institute of Clinical Chemistry, Zurich, Switzerland.&amp;#xD;University Hospital Zurich, Heart Center, Zurich, Switzerland.&amp;#xD;Swiss Federal Institute of Technology (ETH), Laboratory of Translational Nutrition Biology, Zurich, Switzerland.&lt;/auth-address&gt;&lt;titles&gt;&lt;title&gt;The crosstalk between the cardiovascular and the immune system&lt;/title&gt;&lt;secondary-title&gt;Vasc Biol&lt;/secondary-title&gt;&lt;/titles&gt;&lt;periodical&gt;&lt;full-title&gt;Vasc Biol&lt;/full-title&gt;&lt;/periodical&gt;&lt;pages&gt;H83-h88&lt;/pages&gt;&lt;volume&gt;1&lt;/volume&gt;&lt;number&gt;1&lt;/number&gt;&lt;edition&gt;20190815&lt;/edition&gt;&lt;keywords&gt;&lt;keyword&gt;cardiovascular disease&lt;/keyword&gt;&lt;keyword&gt;endothelial dysfunction&lt;/keyword&gt;&lt;keyword&gt;immune disease&lt;/keyword&gt;&lt;keyword&gt;inflammation&lt;/keyword&gt;&lt;keyword&gt;stress&lt;/keyword&gt;&lt;/keywords&gt;&lt;dates&gt;&lt;year&gt;2019&lt;/year&gt;&lt;/dates&gt;&lt;isbn&gt;2516-5658&lt;/isbn&gt;&lt;accession-num&gt;32923958&lt;/accession-num&gt;&lt;urls&gt;&lt;/urls&gt;&lt;custom1&gt;The authors declare that there is no conflict of interest that could be perceived as prejudicing the impartiality of this review.&lt;/custom1&gt;&lt;custom2&gt;PMC7439936&lt;/custom2&gt;&lt;electronic-resource-num&gt;10.1530/vb-19-0023&lt;/electronic-resource-num&gt;&lt;remote-database-provider&gt;NLM&lt;/remote-database-provider&gt;&lt;language&gt;eng&lt;/language&gt;&lt;/record&gt;&lt;/Cite&gt;&lt;/EndNote&gt;</w:instrText>
      </w:r>
      <w:r w:rsidR="007B1608" w:rsidRPr="00F634FD">
        <w:fldChar w:fldCharType="separate"/>
      </w:r>
      <w:r w:rsidR="00A91CA9" w:rsidRPr="00F634FD">
        <w:t>[58]</w:t>
      </w:r>
      <w:r w:rsidR="007B1608" w:rsidRPr="00F634FD">
        <w:fldChar w:fldCharType="end"/>
      </w:r>
      <w:r w:rsidR="007B1608" w:rsidRPr="00F634FD">
        <w:t>.</w:t>
      </w:r>
    </w:p>
    <w:p w14:paraId="431F071F" w14:textId="24871B01" w:rsidR="00021CE3" w:rsidRPr="00F634FD" w:rsidRDefault="006D0222" w:rsidP="00AC3DEB">
      <w:r w:rsidRPr="00F634FD">
        <w:t>Considering the importance of the immune system to overall health (in terms of both protection against pathogens</w:t>
      </w:r>
      <w:r w:rsidR="00EE756B" w:rsidRPr="00F634FD">
        <w:t>, for example,</w:t>
      </w:r>
      <w:r w:rsidRPr="00F634FD">
        <w:t xml:space="preserve"> and maintenance of body homeostasis and function), the daily challenges it faces from external and internal stressors, and the potential impact that immune dysfunction can have on short- and long-term health, it is clearly crucial to support the immune system on a daily basis. Self-care forms an important part of maintaining a healthy</w:t>
      </w:r>
      <w:r w:rsidR="009C613F" w:rsidRPr="00F634FD">
        <w:t>, well-nourished</w:t>
      </w:r>
      <w:r w:rsidRPr="00F634FD">
        <w:t xml:space="preserve"> immune system.</w:t>
      </w:r>
      <w:r w:rsidR="00453DDF" w:rsidRPr="00F634FD">
        <w:t xml:space="preserve"> </w:t>
      </w:r>
    </w:p>
    <w:p w14:paraId="12504565" w14:textId="36AA1865" w:rsidR="00522CCE" w:rsidRPr="00F634FD" w:rsidRDefault="00E06A44" w:rsidP="00AC3DEB">
      <w:pPr>
        <w:pStyle w:val="Heading1"/>
      </w:pPr>
      <w:r w:rsidRPr="00F634FD">
        <w:t>DAILY SELF-CARE THROUGH NUTRITION IS IMPORTANT TO SUPPORT IMMUNE FUNCTION</w:t>
      </w:r>
    </w:p>
    <w:p w14:paraId="0084483B" w14:textId="3D54C00D" w:rsidR="007311E1" w:rsidRPr="00F634FD" w:rsidRDefault="002966B2" w:rsidP="00AC3DEB">
      <w:r w:rsidRPr="00F634FD">
        <w:t>M</w:t>
      </w:r>
      <w:r w:rsidR="001C7645" w:rsidRPr="00F634FD">
        <w:t xml:space="preserve">aintaining or restoring immune resilience on a daily basis </w:t>
      </w:r>
      <w:r w:rsidR="004243A2" w:rsidRPr="00F634FD">
        <w:t xml:space="preserve">could help </w:t>
      </w:r>
      <w:r w:rsidRPr="00F634FD">
        <w:t xml:space="preserve">to </w:t>
      </w:r>
      <w:r w:rsidR="001C7645" w:rsidRPr="00F634FD">
        <w:t>prevent adverse effects in the body</w:t>
      </w:r>
      <w:r w:rsidR="00280A23" w:rsidRPr="00F634FD">
        <w:t>, reduce the risk of disease, and potentially improve or mitigate the course of disease</w:t>
      </w:r>
      <w:r w:rsidR="001C7645" w:rsidRPr="00F634FD">
        <w:t>.</w:t>
      </w:r>
      <w:r w:rsidR="00F6548E" w:rsidRPr="00F634FD">
        <w:t xml:space="preserve"> S</w:t>
      </w:r>
      <w:r w:rsidR="00A049A0" w:rsidRPr="00F634FD">
        <w:t xml:space="preserve">imple lifestyle changes </w:t>
      </w:r>
      <w:r w:rsidR="00E51C6C" w:rsidRPr="00F634FD">
        <w:t>can</w:t>
      </w:r>
      <w:r w:rsidR="00A049A0" w:rsidRPr="00F634FD">
        <w:t xml:space="preserve"> </w:t>
      </w:r>
      <w:r w:rsidR="00E3269C" w:rsidRPr="00F634FD">
        <w:t xml:space="preserve">support immune function by </w:t>
      </w:r>
      <w:r w:rsidR="00A049A0" w:rsidRPr="00F634FD">
        <w:t>target</w:t>
      </w:r>
      <w:r w:rsidR="00E3269C" w:rsidRPr="00F634FD">
        <w:t>ing</w:t>
      </w:r>
      <w:r w:rsidR="00A049A0" w:rsidRPr="00F634FD">
        <w:t xml:space="preserve"> inflammation</w:t>
      </w:r>
      <w:r w:rsidR="00E51C6C" w:rsidRPr="00F634FD">
        <w:t xml:space="preserve"> and</w:t>
      </w:r>
      <w:r w:rsidR="00682754" w:rsidRPr="00F634FD">
        <w:t xml:space="preserve"> </w:t>
      </w:r>
      <w:r w:rsidR="00E3269C" w:rsidRPr="00F634FD">
        <w:t>maintain</w:t>
      </w:r>
      <w:r w:rsidR="00E51C6C" w:rsidRPr="00F634FD">
        <w:t>ing</w:t>
      </w:r>
      <w:r w:rsidR="00D91712" w:rsidRPr="00F634FD">
        <w:t xml:space="preserve"> immune</w:t>
      </w:r>
      <w:r w:rsidR="00A049A0" w:rsidRPr="00F634FD">
        <w:t xml:space="preserve"> cell</w:t>
      </w:r>
      <w:r w:rsidR="00882E00" w:rsidRPr="00F634FD">
        <w:t xml:space="preserve"> </w:t>
      </w:r>
      <w:r w:rsidR="00A049A0" w:rsidRPr="00F634FD">
        <w:t>health</w:t>
      </w:r>
      <w:r w:rsidR="00E51C6C" w:rsidRPr="00F634FD">
        <w:t xml:space="preserve">, with a </w:t>
      </w:r>
      <w:r w:rsidR="00A049A0" w:rsidRPr="00F634FD">
        <w:t xml:space="preserve">potential </w:t>
      </w:r>
      <w:r w:rsidR="00E3269C" w:rsidRPr="00F634FD">
        <w:lastRenderedPageBreak/>
        <w:t>reduc</w:t>
      </w:r>
      <w:r w:rsidR="00E51C6C" w:rsidRPr="00F634FD">
        <w:t>tion in</w:t>
      </w:r>
      <w:r w:rsidR="00E3269C" w:rsidRPr="00F634FD">
        <w:t xml:space="preserve"> the risk of infections and chronic diseases</w:t>
      </w:r>
      <w:r w:rsidR="00A049A0" w:rsidRPr="00F634FD">
        <w:t xml:space="preserve"> </w:t>
      </w:r>
      <w:r w:rsidR="00A049A0" w:rsidRPr="00F634FD">
        <w:fldChar w:fldCharType="begin"/>
      </w:r>
      <w:r w:rsidR="00A91CA9" w:rsidRPr="00F634FD">
        <w:instrText xml:space="preserve"> ADDIN EN.CITE &lt;EndNote&gt;&lt;Cite&gt;&lt;Author&gt;Sierra&lt;/Author&gt;&lt;Year&gt;2016&lt;/Year&gt;&lt;RecNum&gt;73&lt;/RecNum&gt;&lt;DisplayText&gt;[79]&lt;/DisplayText&gt;&lt;record&gt;&lt;rec-number&gt;73&lt;/rec-number&gt;&lt;foreign-keys&gt;&lt;key app="EN" db-id="ree0texe25affuezd5bpvrpbr2a0pvpwd9ts" timestamp="1678789381"&gt;73&lt;/key&gt;&lt;/foreign-keys&gt;&lt;ref-type name="Book"&gt;6&lt;/ref-type&gt;&lt;contributors&gt;&lt;authors&gt;&lt;author&gt;Sierra, F.&lt;/author&gt;&lt;author&gt;Kohanski, R.&lt;/author&gt;&lt;/authors&gt;&lt;/contributors&gt;&lt;titles&gt;&lt;title&gt;Advances in Geroscience&lt;/title&gt;&lt;/titles&gt;&lt;dates&gt;&lt;year&gt;2016&lt;/year&gt;&lt;/dates&gt;&lt;pub-location&gt;New York, Dordrecht, London&lt;/pub-location&gt;&lt;publisher&gt;Springer International Publishing&lt;/publisher&gt;&lt;urls&gt;&lt;/urls&gt;&lt;/record&gt;&lt;/Cite&gt;&lt;/EndNote&gt;</w:instrText>
      </w:r>
      <w:r w:rsidR="00A049A0" w:rsidRPr="00F634FD">
        <w:fldChar w:fldCharType="separate"/>
      </w:r>
      <w:r w:rsidR="00A91CA9" w:rsidRPr="00F634FD">
        <w:t>[79]</w:t>
      </w:r>
      <w:r w:rsidR="00A049A0" w:rsidRPr="00F634FD">
        <w:fldChar w:fldCharType="end"/>
      </w:r>
      <w:r w:rsidR="00A049A0" w:rsidRPr="00F634FD">
        <w:t>.</w:t>
      </w:r>
      <w:r w:rsidR="00971C47" w:rsidRPr="00F634FD">
        <w:t xml:space="preserve"> </w:t>
      </w:r>
      <w:r w:rsidR="00A051AA" w:rsidRPr="00F634FD">
        <w:t>It might not be possible to alter certain factors that impair immunity (such as exposure to pathogens or pollutants, etc.) – but</w:t>
      </w:r>
      <w:r w:rsidR="00462C08" w:rsidRPr="00F634FD">
        <w:t xml:space="preserve"> it is possible to implement daily </w:t>
      </w:r>
      <w:r w:rsidR="00A051AA" w:rsidRPr="00F634FD">
        <w:t>s</w:t>
      </w:r>
      <w:r w:rsidR="00595366" w:rsidRPr="00F634FD">
        <w:t xml:space="preserve">elf-care measures </w:t>
      </w:r>
      <w:r w:rsidR="00462C08" w:rsidRPr="00F634FD">
        <w:t xml:space="preserve">that </w:t>
      </w:r>
      <w:r w:rsidR="00595366" w:rsidRPr="00F634FD">
        <w:t xml:space="preserve">are known to have a positive impact on immune function, including regular exercise </w:t>
      </w:r>
      <w:r w:rsidR="00595366" w:rsidRPr="00F634FD">
        <w:fldChar w:fldCharType="begin">
          <w:fldData xml:space="preserve">PEVuZE5vdGU+PENpdGU+PEF1dGhvcj5OaWVtYW48L0F1dGhvcj48WWVhcj4yMDE5PC9ZZWFyPjxS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==
</w:fldData>
        </w:fldChar>
      </w:r>
      <w:r w:rsidR="00A55229" w:rsidRPr="00F634FD">
        <w:instrText xml:space="preserve"> ADDIN EN.CITE </w:instrText>
      </w:r>
      <w:r w:rsidR="00A55229" w:rsidRPr="00F634FD">
        <w:fldChar w:fldCharType="begin">
          <w:fldData xml:space="preserve">PEVuZE5vdGU+PENpdGU+PEF1dGhvcj5OaWVtYW48L0F1dGhvcj48WWVhcj4yMDE5PC9ZZWFyPjxS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==
</w:fldData>
        </w:fldChar>
      </w:r>
      <w:r w:rsidR="00A55229" w:rsidRPr="00F634FD">
        <w:instrText xml:space="preserve"> ADDIN EN.CITE.DATA </w:instrText>
      </w:r>
      <w:r w:rsidR="00A55229" w:rsidRPr="00F634FD">
        <w:fldChar w:fldCharType="end"/>
      </w:r>
      <w:r w:rsidR="00595366" w:rsidRPr="00F634FD">
        <w:fldChar w:fldCharType="separate"/>
      </w:r>
      <w:r w:rsidR="00A91CA9" w:rsidRPr="00F634FD">
        <w:t>[80-84]</w:t>
      </w:r>
      <w:r w:rsidR="00595366" w:rsidRPr="00F634FD">
        <w:fldChar w:fldCharType="end"/>
      </w:r>
      <w:r w:rsidR="00EC0E04" w:rsidRPr="00F634FD">
        <w:t xml:space="preserve">, </w:t>
      </w:r>
      <w:r w:rsidR="00D91712" w:rsidRPr="00F634FD">
        <w:t xml:space="preserve">good quality </w:t>
      </w:r>
      <w:r w:rsidR="00A051AA" w:rsidRPr="00F634FD">
        <w:t xml:space="preserve">sleep </w:t>
      </w:r>
      <w:r w:rsidR="00A051AA" w:rsidRPr="00F634FD">
        <w:fldChar w:fldCharType="begin">
          <w:fldData xml:space="preserve">PEVuZE5vdGU+PENpdGU+PEF1dGhvcj5CZXNlZG92c2t5PC9BdXRob3I+PFllYXI+MjAxMjwvWWVh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</w:fldData>
        </w:fldChar>
      </w:r>
      <w:r w:rsidR="00A91CA9" w:rsidRPr="00F634FD">
        <w:instrText xml:space="preserve"> ADDIN EN.CITE </w:instrText>
      </w:r>
      <w:r w:rsidR="00A91CA9" w:rsidRPr="00F634FD">
        <w:fldChar w:fldCharType="begin">
          <w:fldData xml:space="preserve">PEVuZE5vdGU+PENpdGU+PEF1dGhvcj5CZXNlZG92c2t5PC9BdXRob3I+PFllYXI+MjAxMjwvWWVh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</w:fldData>
        </w:fldChar>
      </w:r>
      <w:r w:rsidR="00A91CA9" w:rsidRPr="00F634FD">
        <w:instrText xml:space="preserve"> ADDIN EN.CITE.DATA </w:instrText>
      </w:r>
      <w:r w:rsidR="00A91CA9" w:rsidRPr="00F634FD">
        <w:fldChar w:fldCharType="end"/>
      </w:r>
      <w:r w:rsidR="00A051AA" w:rsidRPr="00F634FD">
        <w:fldChar w:fldCharType="separate"/>
      </w:r>
      <w:r w:rsidR="00A91CA9" w:rsidRPr="00F634FD">
        <w:t>[85,86]</w:t>
      </w:r>
      <w:r w:rsidR="00A051AA" w:rsidRPr="00F634FD">
        <w:fldChar w:fldCharType="end"/>
      </w:r>
      <w:r w:rsidR="00EE756B" w:rsidRPr="00F634FD">
        <w:t>,</w:t>
      </w:r>
      <w:r w:rsidR="00A051AA" w:rsidRPr="00F634FD">
        <w:t xml:space="preserve"> a healthy mindset </w:t>
      </w:r>
      <w:r w:rsidR="00462C08" w:rsidRPr="00F634FD">
        <w:t>that is more resilient to stress</w:t>
      </w:r>
      <w:r w:rsidR="00A051AA" w:rsidRPr="00F634FD">
        <w:t xml:space="preserve"> </w:t>
      </w:r>
      <w:r w:rsidR="00A051AA" w:rsidRPr="00F634FD">
        <w:fldChar w:fldCharType="begin">
          <w:fldData xml:space="preserve">PEVuZE5vdGU+PENpdGU+PEF1dGhvcj5CbGFjazwvQXV0aG9yPjxZZWFyPjIwMTY8L1llYXI+PFJl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</w:fldData>
        </w:fldChar>
      </w:r>
      <w:r w:rsidR="00A91CA9" w:rsidRPr="00F634FD">
        <w:instrText xml:space="preserve"> ADDIN EN.CITE </w:instrText>
      </w:r>
      <w:r w:rsidR="00A91CA9" w:rsidRPr="00F634FD">
        <w:fldChar w:fldCharType="begin">
          <w:fldData xml:space="preserve">PEVuZE5vdGU+PENpdGU+PEF1dGhvcj5CbGFjazwvQXV0aG9yPjxZZWFyPjIwMTY8L1llYXI+PFJl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</w:fldData>
        </w:fldChar>
      </w:r>
      <w:r w:rsidR="00A91CA9" w:rsidRPr="00F634FD">
        <w:instrText xml:space="preserve"> ADDIN EN.CITE.DATA </w:instrText>
      </w:r>
      <w:r w:rsidR="00A91CA9" w:rsidRPr="00F634FD">
        <w:fldChar w:fldCharType="end"/>
      </w:r>
      <w:r w:rsidR="00A051AA" w:rsidRPr="00F634FD">
        <w:fldChar w:fldCharType="separate"/>
      </w:r>
      <w:r w:rsidR="00A91CA9" w:rsidRPr="00F634FD">
        <w:t>[87-89]</w:t>
      </w:r>
      <w:r w:rsidR="00A051AA" w:rsidRPr="00F634FD">
        <w:fldChar w:fldCharType="end"/>
      </w:r>
      <w:r w:rsidR="00EC0E04" w:rsidRPr="00F634FD">
        <w:t>,</w:t>
      </w:r>
      <w:r w:rsidR="00D91712" w:rsidRPr="00F634FD">
        <w:t xml:space="preserve"> and adequate nutrition</w:t>
      </w:r>
      <w:r w:rsidR="009638A8" w:rsidRPr="00F634FD">
        <w:t xml:space="preserve"> </w:t>
      </w:r>
      <w:r w:rsidR="009638A8" w:rsidRPr="00F634FD">
        <w:fldChar w:fldCharType="begin">
          <w:fldData xml:space="preserve">PEVuZE5vdGU+PENpdGU+PEF1dGhvcj5NdW50ZWFudTwvQXV0aG9yPjxZZWFyPjIwMjI8L1llYXI+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</w:fldData>
        </w:fldChar>
      </w:r>
      <w:r w:rsidR="00A55229" w:rsidRPr="00F634FD">
        <w:instrText xml:space="preserve"> ADDIN EN.CITE </w:instrText>
      </w:r>
      <w:r w:rsidR="00A55229" w:rsidRPr="00F634FD">
        <w:fldChar w:fldCharType="begin">
          <w:fldData xml:space="preserve">PEVuZE5vdGU+PENpdGU+PEF1dGhvcj5NdW50ZWFudTwvQXV0aG9yPjxZZWFyPjIwMjI8L1llYXI+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</w:fldData>
        </w:fldChar>
      </w:r>
      <w:r w:rsidR="00A55229" w:rsidRPr="00F634FD">
        <w:instrText xml:space="preserve"> ADDIN EN.CITE.DATA </w:instrText>
      </w:r>
      <w:r w:rsidR="00A55229" w:rsidRPr="00F634FD">
        <w:fldChar w:fldCharType="end"/>
      </w:r>
      <w:r w:rsidR="009638A8" w:rsidRPr="00F634FD">
        <w:fldChar w:fldCharType="separate"/>
      </w:r>
      <w:r w:rsidR="00A91CA9" w:rsidRPr="00F634FD">
        <w:t>[90,91]</w:t>
      </w:r>
      <w:r w:rsidR="009638A8" w:rsidRPr="00F634FD">
        <w:fldChar w:fldCharType="end"/>
      </w:r>
      <w:r w:rsidR="00A051AA" w:rsidRPr="00F634FD">
        <w:t>.</w:t>
      </w:r>
      <w:r w:rsidR="00453DDF" w:rsidRPr="00F634FD">
        <w:t xml:space="preserve"> </w:t>
      </w:r>
    </w:p>
    <w:p w14:paraId="3068AA58" w14:textId="16C28935" w:rsidR="003C0330" w:rsidRPr="00F634FD" w:rsidRDefault="00D91712" w:rsidP="00AC3DEB">
      <w:r w:rsidRPr="00F634FD">
        <w:t xml:space="preserve">In fact, </w:t>
      </w:r>
      <w:r w:rsidR="00555EAE" w:rsidRPr="00F634FD">
        <w:t xml:space="preserve">a healthy diet is </w:t>
      </w:r>
      <w:r w:rsidRPr="00F634FD">
        <w:t>a</w:t>
      </w:r>
      <w:r w:rsidR="00D77AA3" w:rsidRPr="00F634FD">
        <w:t xml:space="preserve"> cornerstone of daily immun</w:t>
      </w:r>
      <w:r w:rsidR="00DC4D67" w:rsidRPr="00F634FD">
        <w:t>e</w:t>
      </w:r>
      <w:r w:rsidR="00D77AA3" w:rsidRPr="00F634FD">
        <w:t xml:space="preserve"> support</w:t>
      </w:r>
      <w:r w:rsidR="00555EAE" w:rsidRPr="00F634FD">
        <w:t xml:space="preserve">; </w:t>
      </w:r>
      <w:r w:rsidR="00041B7C" w:rsidRPr="00F634FD">
        <w:t>over a lifetime</w:t>
      </w:r>
      <w:r w:rsidR="00555EAE" w:rsidRPr="00F634FD">
        <w:t>, it</w:t>
      </w:r>
      <w:r w:rsidR="00041B7C" w:rsidRPr="00F634FD">
        <w:t xml:space="preserve"> plays a critical role in supporting immun</w:t>
      </w:r>
      <w:r w:rsidR="00EE756B" w:rsidRPr="00F634FD">
        <w:t>e functions</w:t>
      </w:r>
      <w:r w:rsidR="00041B7C" w:rsidRPr="00F634FD">
        <w:t xml:space="preserve"> and helping to improve general health </w:t>
      </w:r>
      <w:r w:rsidR="00041B7C" w:rsidRPr="00F634FD">
        <w:fldChar w:fldCharType="begin">
          <w:fldData xml:space="preserve">PEVuZE5vdGU+PENpdGU+PEF1dGhvcj5NYWdnaW5pPC9BdXRob3I+PFllYXI+MjAxODwvWWVhcj48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=
</w:fldData>
        </w:fldChar>
      </w:r>
      <w:r w:rsidR="00A55229" w:rsidRPr="00F634FD">
        <w:instrText xml:space="preserve"> ADDIN EN.CITE </w:instrText>
      </w:r>
      <w:r w:rsidR="00A55229" w:rsidRPr="00F634FD">
        <w:fldChar w:fldCharType="begin">
          <w:fldData xml:space="preserve">PEVuZE5vdGU+PENpdGU+PEF1dGhvcj5NYWdnaW5pPC9BdXRob3I+PFllYXI+MjAxODwvWWVhcj48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=
</w:fldData>
        </w:fldChar>
      </w:r>
      <w:r w:rsidR="00A55229" w:rsidRPr="00F634FD">
        <w:instrText xml:space="preserve"> ADDIN EN.CITE.DATA </w:instrText>
      </w:r>
      <w:r w:rsidR="00A55229" w:rsidRPr="00F634FD">
        <w:fldChar w:fldCharType="end"/>
      </w:r>
      <w:r w:rsidR="00041B7C" w:rsidRPr="00F634FD">
        <w:fldChar w:fldCharType="separate"/>
      </w:r>
      <w:r w:rsidR="00A91CA9" w:rsidRPr="00F634FD">
        <w:t>[92]</w:t>
      </w:r>
      <w:r w:rsidR="00041B7C" w:rsidRPr="00F634FD">
        <w:fldChar w:fldCharType="end"/>
      </w:r>
      <w:r w:rsidR="007F4058" w:rsidRPr="00F634FD">
        <w:t>.</w:t>
      </w:r>
      <w:r w:rsidR="00330F1B" w:rsidRPr="00F634FD">
        <w:t xml:space="preserve"> T</w:t>
      </w:r>
      <w:r w:rsidR="007F4058" w:rsidRPr="00F634FD">
        <w:t xml:space="preserve">he </w:t>
      </w:r>
      <w:r w:rsidR="00041B7C" w:rsidRPr="00F634FD">
        <w:t xml:space="preserve">development and </w:t>
      </w:r>
      <w:r w:rsidR="00546736" w:rsidRPr="00F634FD">
        <w:t xml:space="preserve">optimal </w:t>
      </w:r>
      <w:r w:rsidR="00041B7C" w:rsidRPr="00F634FD">
        <w:t>function</w:t>
      </w:r>
      <w:r w:rsidR="00546736" w:rsidRPr="00F634FD">
        <w:t>ing</w:t>
      </w:r>
      <w:r w:rsidR="00041B7C" w:rsidRPr="00F634FD">
        <w:t xml:space="preserve"> of immune cells </w:t>
      </w:r>
      <w:r w:rsidR="00546736" w:rsidRPr="00F634FD">
        <w:t>and</w:t>
      </w:r>
      <w:r w:rsidR="0024531D" w:rsidRPr="00F634FD">
        <w:t xml:space="preserve"> immune</w:t>
      </w:r>
      <w:r w:rsidR="00546736" w:rsidRPr="00F634FD">
        <w:t xml:space="preserve"> mechanisms </w:t>
      </w:r>
      <w:r w:rsidR="00041B7C" w:rsidRPr="00F634FD">
        <w:t xml:space="preserve">are reliant on </w:t>
      </w:r>
      <w:r w:rsidR="00882E00" w:rsidRPr="00F634FD">
        <w:t xml:space="preserve">an adequate supply of </w:t>
      </w:r>
      <w:r w:rsidR="00546736" w:rsidRPr="00F634FD">
        <w:t xml:space="preserve">essential fatty acids, </w:t>
      </w:r>
      <w:r w:rsidR="00DC4D67" w:rsidRPr="00F634FD">
        <w:t xml:space="preserve">proteins </w:t>
      </w:r>
      <w:r w:rsidR="00882E00" w:rsidRPr="00F634FD">
        <w:t>(</w:t>
      </w:r>
      <w:r w:rsidR="00DC4D67" w:rsidRPr="00F634FD">
        <w:t>a</w:t>
      </w:r>
      <w:r w:rsidR="00882E00" w:rsidRPr="00F634FD">
        <w:t xml:space="preserve"> source of essential</w:t>
      </w:r>
      <w:r w:rsidR="00DC4D67" w:rsidRPr="00F634FD">
        <w:t xml:space="preserve"> </w:t>
      </w:r>
      <w:r w:rsidR="00546736" w:rsidRPr="00F634FD">
        <w:t>amino acids</w:t>
      </w:r>
      <w:r w:rsidR="00882E00" w:rsidRPr="00F634FD">
        <w:t>)</w:t>
      </w:r>
      <w:r w:rsidR="00546736" w:rsidRPr="00F634FD">
        <w:t>, and</w:t>
      </w:r>
      <w:r w:rsidR="009323A0" w:rsidRPr="00F634FD">
        <w:t xml:space="preserve"> </w:t>
      </w:r>
      <w:r w:rsidR="00546736" w:rsidRPr="00F634FD">
        <w:t xml:space="preserve">micronutrients such as vitamins A, C, D, E, B6, </w:t>
      </w:r>
      <w:r w:rsidR="00DC4D67" w:rsidRPr="00F634FD">
        <w:t xml:space="preserve">B9 (folate), </w:t>
      </w:r>
      <w:r w:rsidR="00546736" w:rsidRPr="00F634FD">
        <w:t xml:space="preserve">and B12, and minerals including zinc, copper, iron, and selenium </w:t>
      </w:r>
      <w:r w:rsidR="00041B7C" w:rsidRPr="00F634FD">
        <w:fldChar w:fldCharType="begin">
          <w:fldData xml:space="preserve">PEVuZE5vdGU+PENpdGU+PEF1dGhvcj5DYWxkZXI8L0F1dGhvcj48WWVhcj4yMDEzPC9ZZWFyPjxS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</w:fldData>
        </w:fldChar>
      </w:r>
      <w:r w:rsidR="00A55229" w:rsidRPr="00F634FD">
        <w:instrText xml:space="preserve"> ADDIN EN.CITE </w:instrText>
      </w:r>
      <w:r w:rsidR="00A55229" w:rsidRPr="00F634FD">
        <w:fldChar w:fldCharType="begin">
          <w:fldData xml:space="preserve">PEVuZE5vdGU+PENpdGU+PEF1dGhvcj5DYWxkZXI8L0F1dGhvcj48WWVhcj4yMDEzPC9ZZWFyPjxS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</w:fldData>
        </w:fldChar>
      </w:r>
      <w:r w:rsidR="00A55229" w:rsidRPr="00F634FD">
        <w:instrText xml:space="preserve"> ADDIN EN.CITE.DATA </w:instrText>
      </w:r>
      <w:r w:rsidR="00A55229" w:rsidRPr="00F634FD">
        <w:fldChar w:fldCharType="end"/>
      </w:r>
      <w:r w:rsidR="00041B7C" w:rsidRPr="00F634FD">
        <w:fldChar w:fldCharType="separate"/>
      </w:r>
      <w:r w:rsidR="00A91CA9" w:rsidRPr="00F634FD">
        <w:t>[8-10,90,91,93-95]</w:t>
      </w:r>
      <w:r w:rsidR="00041B7C" w:rsidRPr="00F634FD">
        <w:fldChar w:fldCharType="end"/>
      </w:r>
      <w:r w:rsidR="00A676E7" w:rsidRPr="00F634FD">
        <w:t>.</w:t>
      </w:r>
      <w:r w:rsidR="00D16AEA" w:rsidRPr="00F634FD">
        <w:t xml:space="preserve"> W</w:t>
      </w:r>
      <w:r w:rsidR="003C0330" w:rsidRPr="00F634FD">
        <w:t xml:space="preserve">hen </w:t>
      </w:r>
      <w:r w:rsidR="00DC4D67" w:rsidRPr="00F634FD">
        <w:t>the</w:t>
      </w:r>
      <w:r w:rsidR="003C0330" w:rsidRPr="00F634FD">
        <w:t xml:space="preserve"> body becomes malnourished – whether through under- or overnutrition – </w:t>
      </w:r>
      <w:r w:rsidR="00EE756B" w:rsidRPr="00F634FD">
        <w:t xml:space="preserve">and nutrient </w:t>
      </w:r>
      <w:r w:rsidR="00E872A2" w:rsidRPr="00F634FD">
        <w:t xml:space="preserve">supply is </w:t>
      </w:r>
      <w:r w:rsidR="00EE756B" w:rsidRPr="00F634FD">
        <w:t xml:space="preserve">deficient or even </w:t>
      </w:r>
      <w:r w:rsidR="00E872A2" w:rsidRPr="00F634FD">
        <w:t>insufficient</w:t>
      </w:r>
      <w:r w:rsidR="00EE756B" w:rsidRPr="00F634FD">
        <w:t xml:space="preserve">, </w:t>
      </w:r>
      <w:r w:rsidR="0059688C" w:rsidRPr="00F634FD">
        <w:t xml:space="preserve">the production and activity of immune cells becomes impaired </w:t>
      </w:r>
      <w:r w:rsidR="0059688C" w:rsidRPr="00F634FD">
        <w:fldChar w:fldCharType="begin">
          <w:fldData xml:space="preserve">PEVuZE5vdGU+PENpdGU+PEF1dGhvcj5NaXRyYTwvQXV0aG9yPjxZZWFyPjIwMjI8L1llYXI+PFJl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</w:fldData>
        </w:fldChar>
      </w:r>
      <w:r w:rsidR="00A55229" w:rsidRPr="00F634FD">
        <w:instrText xml:space="preserve"> ADDIN EN.CITE </w:instrText>
      </w:r>
      <w:r w:rsidR="00A55229" w:rsidRPr="00F634FD">
        <w:fldChar w:fldCharType="begin">
          <w:fldData xml:space="preserve">PEVuZE5vdGU+PENpdGU+PEF1dGhvcj5NaXRyYTwvQXV0aG9yPjxZZWFyPjIwMjI8L1llYXI+PFJl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</w:fldData>
        </w:fldChar>
      </w:r>
      <w:r w:rsidR="00A55229" w:rsidRPr="00F634FD">
        <w:instrText xml:space="preserve"> ADDIN EN.CITE.DATA </w:instrText>
      </w:r>
      <w:r w:rsidR="00A55229" w:rsidRPr="00F634FD">
        <w:fldChar w:fldCharType="end"/>
      </w:r>
      <w:r w:rsidR="0059688C" w:rsidRPr="00F634FD">
        <w:fldChar w:fldCharType="separate"/>
      </w:r>
      <w:r w:rsidR="00A91CA9" w:rsidRPr="00F634FD">
        <w:t>[94]</w:t>
      </w:r>
      <w:r w:rsidR="0059688C" w:rsidRPr="00F634FD">
        <w:fldChar w:fldCharType="end"/>
      </w:r>
      <w:r w:rsidR="0059688C" w:rsidRPr="00F634FD">
        <w:t xml:space="preserve"> and </w:t>
      </w:r>
      <w:r w:rsidR="003C0330" w:rsidRPr="00F634FD">
        <w:t xml:space="preserve">the immune system cannot function properly </w:t>
      </w:r>
      <w:r w:rsidR="003C0330" w:rsidRPr="00F634FD">
        <w:fldChar w:fldCharType="begin">
          <w:fldData xml:space="preserve">PEVuZE5vdGU+PENpdGU+PEF1dGhvcj5TY3JpbXNoYXc8L0F1dGhvcj48WWVhcj4xOTk3PC9ZZWFy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</w:fldData>
        </w:fldChar>
      </w:r>
      <w:r w:rsidR="00A91CA9" w:rsidRPr="00F634FD">
        <w:instrText xml:space="preserve"> ADDIN EN.CITE </w:instrText>
      </w:r>
      <w:r w:rsidR="00A91CA9" w:rsidRPr="00F634FD">
        <w:fldChar w:fldCharType="begin">
          <w:fldData xml:space="preserve">PEVuZE5vdGU+PENpdGU+PEF1dGhvcj5TY3JpbXNoYXc8L0F1dGhvcj48WWVhcj4xOTk3PC9ZZWFy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</w:fldData>
        </w:fldChar>
      </w:r>
      <w:r w:rsidR="00A91CA9" w:rsidRPr="00F634FD">
        <w:instrText xml:space="preserve"> ADDIN EN.CITE.DATA </w:instrText>
      </w:r>
      <w:r w:rsidR="00A91CA9" w:rsidRPr="00F634FD">
        <w:fldChar w:fldCharType="end"/>
      </w:r>
      <w:r w:rsidR="003C0330" w:rsidRPr="00F634FD">
        <w:fldChar w:fldCharType="separate"/>
      </w:r>
      <w:r w:rsidR="00A91CA9" w:rsidRPr="00F634FD">
        <w:t>[93,96]</w:t>
      </w:r>
      <w:r w:rsidR="003C0330" w:rsidRPr="00F634FD">
        <w:fldChar w:fldCharType="end"/>
      </w:r>
      <w:r w:rsidR="00EE756B" w:rsidRPr="00F634FD">
        <w:t xml:space="preserve">, </w:t>
      </w:r>
      <w:r w:rsidR="003C0330" w:rsidRPr="00F634FD">
        <w:t>increas</w:t>
      </w:r>
      <w:r w:rsidR="00EE756B" w:rsidRPr="00F634FD">
        <w:t>ing</w:t>
      </w:r>
      <w:r w:rsidR="003C0330" w:rsidRPr="00F634FD">
        <w:t xml:space="preserve"> the risk of infections </w:t>
      </w:r>
      <w:r w:rsidR="003C0330" w:rsidRPr="00F634FD">
        <w:fldChar w:fldCharType="begin">
          <w:fldData xml:space="preserve">PEVuZE5vdGU+PENpdGU+PEF1dGhvcj5Hb21iYXJ0PC9BdXRob3I+PFllYXI+MjAyMDwvWWVhcj48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</w:fldData>
        </w:fldChar>
      </w:r>
      <w:r w:rsidR="00A91CA9" w:rsidRPr="00F634FD">
        <w:instrText xml:space="preserve"> ADDIN EN.CITE </w:instrText>
      </w:r>
      <w:r w:rsidR="00A91CA9" w:rsidRPr="00F634FD">
        <w:fldChar w:fldCharType="begin">
          <w:fldData xml:space="preserve">PEVuZE5vdGU+PENpdGU+PEF1dGhvcj5Hb21iYXJ0PC9BdXRob3I+PFllYXI+MjAyMDwvWWVhcj48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</w:fldData>
        </w:fldChar>
      </w:r>
      <w:r w:rsidR="00A91CA9" w:rsidRPr="00F634FD">
        <w:instrText xml:space="preserve"> ADDIN EN.CITE.DATA </w:instrText>
      </w:r>
      <w:r w:rsidR="00A91CA9" w:rsidRPr="00F634FD">
        <w:fldChar w:fldCharType="end"/>
      </w:r>
      <w:r w:rsidR="003C0330" w:rsidRPr="00F634FD">
        <w:fldChar w:fldCharType="separate"/>
      </w:r>
      <w:r w:rsidR="00A91CA9" w:rsidRPr="00F634FD">
        <w:t>[8,95]</w:t>
      </w:r>
      <w:r w:rsidR="003C0330" w:rsidRPr="00F634FD">
        <w:fldChar w:fldCharType="end"/>
      </w:r>
      <w:r w:rsidR="003C0330" w:rsidRPr="00F634FD">
        <w:t xml:space="preserve"> and chronic disease </w:t>
      </w:r>
      <w:r w:rsidR="003C0330" w:rsidRPr="00F634FD">
        <w:fldChar w:fldCharType="begin">
          <w:fldData xml:space="preserve">PEVuZE5vdGU+PENpdGU+PEF1dGhvcj5NdW50ZWFudTwvQXV0aG9yPjxZZWFyPjIwMjI8L1llYXI+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</w:fldData>
        </w:fldChar>
      </w:r>
      <w:r w:rsidR="00A55229" w:rsidRPr="00F634FD">
        <w:instrText xml:space="preserve"> ADDIN EN.CITE </w:instrText>
      </w:r>
      <w:r w:rsidR="00A55229" w:rsidRPr="00F634FD">
        <w:fldChar w:fldCharType="begin">
          <w:fldData xml:space="preserve">PEVuZE5vdGU+PENpdGU+PEF1dGhvcj5NdW50ZWFudTwvQXV0aG9yPjxZZWFyPjIwMjI8L1llYXI+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</w:fldData>
        </w:fldChar>
      </w:r>
      <w:r w:rsidR="00A55229" w:rsidRPr="00F634FD">
        <w:instrText xml:space="preserve"> ADDIN EN.CITE.DATA </w:instrText>
      </w:r>
      <w:r w:rsidR="00A55229" w:rsidRPr="00F634FD">
        <w:fldChar w:fldCharType="end"/>
      </w:r>
      <w:r w:rsidR="003C0330" w:rsidRPr="00F634FD">
        <w:fldChar w:fldCharType="separate"/>
      </w:r>
      <w:r w:rsidR="00A91CA9" w:rsidRPr="00F634FD">
        <w:t>[90,91]</w:t>
      </w:r>
      <w:r w:rsidR="003C0330" w:rsidRPr="00F634FD">
        <w:fldChar w:fldCharType="end"/>
      </w:r>
      <w:r w:rsidR="003C0330" w:rsidRPr="00F634FD">
        <w:t xml:space="preserve">. Non-optimal dietary intake is proven to be a major factor in the global burden of disease </w:t>
      </w:r>
      <w:r w:rsidR="003C0330" w:rsidRPr="00F634FD">
        <w:fldChar w:fldCharType="begin">
          <w:fldData xml:space="preserve">PEVuZE5vdGU+PENpdGU+PEF1dGhvcj5HQkQgMjAxNyBEaWV0IENvbGxhYm9yYXRvcnM8L0F1dGhv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</w:fldData>
        </w:fldChar>
      </w:r>
      <w:r w:rsidR="00A91CA9" w:rsidRPr="00F634FD">
        <w:instrText xml:space="preserve"> ADDIN EN.CITE </w:instrText>
      </w:r>
      <w:r w:rsidR="00A91CA9" w:rsidRPr="00F634FD">
        <w:fldChar w:fldCharType="begin">
          <w:fldData xml:space="preserve">PEVuZE5vdGU+PENpdGU+PEF1dGhvcj5HQkQgMjAxNyBEaWV0IENvbGxhYm9yYXRvcnM8L0F1dGhv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</w:fldData>
        </w:fldChar>
      </w:r>
      <w:r w:rsidR="00A91CA9" w:rsidRPr="00F634FD">
        <w:instrText xml:space="preserve"> ADDIN EN.CITE.DATA </w:instrText>
      </w:r>
      <w:r w:rsidR="00A91CA9" w:rsidRPr="00F634FD">
        <w:fldChar w:fldCharType="end"/>
      </w:r>
      <w:r w:rsidR="003C0330" w:rsidRPr="00F634FD">
        <w:fldChar w:fldCharType="separate"/>
      </w:r>
      <w:r w:rsidR="00A91CA9" w:rsidRPr="00F634FD">
        <w:t>[97,98]</w:t>
      </w:r>
      <w:r w:rsidR="003C0330" w:rsidRPr="00F634FD">
        <w:fldChar w:fldCharType="end"/>
      </w:r>
      <w:r w:rsidR="003C0330" w:rsidRPr="00F634FD">
        <w:t xml:space="preserve"> and mortality </w:t>
      </w:r>
      <w:r w:rsidR="003C0330" w:rsidRPr="00F634FD">
        <w:fldChar w:fldCharType="begin">
          <w:fldData xml:space="preserve">biwgVGlnaXN0IEdhc2hhdzwvYXV0aG9yPjxhdXRob3I+VGVrbGUsIE1lcmhhd2kgR2VicmVtZWRo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</w:fldData>
        </w:fldChar>
      </w:r>
      <w:r w:rsidR="00B32CF8" w:rsidRPr="00F634FD">
        <w:instrText xml:space="preserve"> ADDIN EN.CITE </w:instrText>
      </w:r>
      <w:r w:rsidR="00B32CF8" w:rsidRPr="00F634FD">
        <w:fldChar w:fldCharType="begin">
          <w:fldData xml:space="preserve">PEVuZE5vdGU+PENpdGU+PEF1dGhvcj5Sb3RoPC9BdXRob3I+PFllYXI+MjAxODwvWWVhcj48UmVj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==
</w:fldData>
        </w:fldChar>
      </w:r>
      <w:r w:rsidR="00B32CF8" w:rsidRPr="00F634FD">
        <w:instrText xml:space="preserve"> ADDIN EN.CITE.DATA </w:instrText>
      </w:r>
      <w:r w:rsidR="00B32CF8" w:rsidRPr="00F634FD">
        <w:fldChar w:fldCharType="end"/>
      </w:r>
      <w:r w:rsidR="00B32CF8" w:rsidRPr="00F634FD">
        <w:fldChar w:fldCharType="begin">
          <w:fldData xml:space="preserve">biwgVGlnaXN0IEdhc2hhdzwvYXV0aG9yPjxhdXRob3I+VGVrbGUsIE1lcmhhd2kgR2VicmVtZWRo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</w:fldData>
        </w:fldChar>
      </w:r>
      <w:r w:rsidR="00B32CF8" w:rsidRPr="00F634FD">
        <w:instrText xml:space="preserve"> ADDIN EN.CITE.DATA </w:instrText>
      </w:r>
      <w:r w:rsidR="00B32CF8" w:rsidRPr="00F634FD">
        <w:fldChar w:fldCharType="end"/>
      </w:r>
      <w:r w:rsidR="003C0330" w:rsidRPr="00F634FD">
        <w:fldChar w:fldCharType="separate"/>
      </w:r>
      <w:r w:rsidR="00A91CA9" w:rsidRPr="00F634FD">
        <w:t>[99]</w:t>
      </w:r>
      <w:r w:rsidR="003C0330" w:rsidRPr="00F634FD">
        <w:fldChar w:fldCharType="end"/>
      </w:r>
      <w:r w:rsidR="00D16AEA" w:rsidRPr="00F634FD">
        <w:t xml:space="preserve">. </w:t>
      </w:r>
    </w:p>
    <w:p w14:paraId="3564CE34" w14:textId="5564DC8C" w:rsidR="00E37224" w:rsidRPr="00F634FD" w:rsidRDefault="00952B26" w:rsidP="00AC3DEB">
      <w:r w:rsidRPr="00F634FD">
        <w:t>Providing adequate</w:t>
      </w:r>
      <w:r w:rsidR="00E37224" w:rsidRPr="00F634FD">
        <w:t xml:space="preserve"> </w:t>
      </w:r>
      <w:r w:rsidRPr="00F634FD">
        <w:t xml:space="preserve">nutrients </w:t>
      </w:r>
      <w:r w:rsidR="00E37224" w:rsidRPr="00F634FD">
        <w:t xml:space="preserve">to support immune function is an easily modifiable, high-priority self-care </w:t>
      </w:r>
      <w:r w:rsidR="00366020" w:rsidRPr="00F634FD">
        <w:t>measure that can help to maintain</w:t>
      </w:r>
      <w:r w:rsidR="00E37224" w:rsidRPr="00F634FD">
        <w:t xml:space="preserve"> general health </w:t>
      </w:r>
      <w:r w:rsidR="00E37224" w:rsidRPr="00F634FD">
        <w:fldChar w:fldCharType="begin">
          <w:fldData xml:space="preserve">PEVuZE5vdGU+PENpdGU+PEF1dGhvcj5SZWlkZXI8L0F1dGhvcj48WWVhcj4yMDIwPC9ZZWFyPjxS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==
</w:fldData>
        </w:fldChar>
      </w:r>
      <w:r w:rsidR="00B32CF8" w:rsidRPr="00F634FD">
        <w:instrText xml:space="preserve"> ADDIN EN.CITE </w:instrText>
      </w:r>
      <w:r w:rsidR="00B32CF8" w:rsidRPr="00F634FD">
        <w:fldChar w:fldCharType="begin">
          <w:fldData xml:space="preserve">PEVuZE5vdGU+PENpdGU+PEF1dGhvcj5SZWlkZXI8L0F1dGhvcj48WWVhcj4yMDIwPC9ZZWFyPjxS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==
</w:fldData>
        </w:fldChar>
      </w:r>
      <w:r w:rsidR="00B32CF8" w:rsidRPr="00F634FD">
        <w:instrText xml:space="preserve"> ADDIN EN.CITE.DATA </w:instrText>
      </w:r>
      <w:r w:rsidR="00B32CF8" w:rsidRPr="00F634FD">
        <w:fldChar w:fldCharType="end"/>
      </w:r>
      <w:r w:rsidR="00E37224" w:rsidRPr="00F634FD">
        <w:fldChar w:fldCharType="separate"/>
      </w:r>
      <w:r w:rsidR="00CF3D8F" w:rsidRPr="00F634FD">
        <w:t>[97,100,101]</w:t>
      </w:r>
      <w:r w:rsidR="00E37224" w:rsidRPr="00F634FD">
        <w:fldChar w:fldCharType="end"/>
      </w:r>
      <w:r w:rsidR="00E37224" w:rsidRPr="00F634FD">
        <w:t xml:space="preserve">. Improving nutritional status helps to maximize immune protection against infections and may protect against the development of inflammatory/immune-mediated diseases </w:t>
      </w:r>
      <w:r w:rsidR="00E37224" w:rsidRPr="00F634FD">
        <w:fldChar w:fldCharType="begin">
          <w:fldData xml:space="preserve">PEVuZE5vdGU+PENpdGU+PEF1dGhvcj5SZWlkZXI8L0F1dGhvcj48WWVhcj4yMDIwPC9ZZWFyPjxS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</w:fldData>
        </w:fldChar>
      </w:r>
      <w:r w:rsidR="00CF3D8F" w:rsidRPr="00F634FD">
        <w:instrText xml:space="preserve"> ADDIN EN.CITE </w:instrText>
      </w:r>
      <w:r w:rsidR="00CF3D8F" w:rsidRPr="00F634FD">
        <w:fldChar w:fldCharType="begin">
          <w:fldData xml:space="preserve">PEVuZE5vdGU+PENpdGU+PEF1dGhvcj5SZWlkZXI8L0F1dGhvcj48WWVhcj4yMDIwPC9ZZWFyPjxS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</w:fldData>
        </w:fldChar>
      </w:r>
      <w:r w:rsidR="00CF3D8F" w:rsidRPr="00F634FD">
        <w:instrText xml:space="preserve"> ADDIN EN.CITE.DATA </w:instrText>
      </w:r>
      <w:r w:rsidR="00CF3D8F" w:rsidRPr="00F634FD">
        <w:fldChar w:fldCharType="end"/>
      </w:r>
      <w:r w:rsidR="00E37224" w:rsidRPr="00F634FD">
        <w:fldChar w:fldCharType="separate"/>
      </w:r>
      <w:r w:rsidR="00CF3D8F" w:rsidRPr="00F634FD">
        <w:t>[97,100,102]</w:t>
      </w:r>
      <w:r w:rsidR="00E37224" w:rsidRPr="00F634FD">
        <w:fldChar w:fldCharType="end"/>
      </w:r>
      <w:r w:rsidR="00E37224" w:rsidRPr="00F634FD">
        <w:t>. Although more research is necessary, there is a good rationale based on mechanistic data to postulate that supporting immune function through nutrition on a daily basis could have a beneficial effect on maintaining homeostatic mechanisms throughout the body</w:t>
      </w:r>
      <w:r w:rsidRPr="00F634FD">
        <w:t xml:space="preserve"> and may help protect against chronic diseases</w:t>
      </w:r>
      <w:r w:rsidR="00E37224" w:rsidRPr="00F634FD">
        <w:t xml:space="preserve"> </w:t>
      </w:r>
      <w:r w:rsidR="00E37224" w:rsidRPr="00F634FD">
        <w:fldChar w:fldCharType="begin">
          <w:fldData xml:space="preserve">PEVuZE5vdGU+PENpdGU+PEF1dGhvcj5DYXJuZWlybzwvQXV0aG9yPjxZZWFyPjIwMjI8L1llYXI+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</w:fldData>
        </w:fldChar>
      </w:r>
      <w:r w:rsidR="00CF3D8F" w:rsidRPr="00F634FD">
        <w:instrText xml:space="preserve"> ADDIN EN.CITE </w:instrText>
      </w:r>
      <w:r w:rsidR="00CF3D8F" w:rsidRPr="00F634FD">
        <w:fldChar w:fldCharType="begin">
          <w:fldData xml:space="preserve">PEVuZE5vdGU+PENpdGU+PEF1dGhvcj5DYXJuZWlybzwvQXV0aG9yPjxZZWFyPjIwMjI8L1llYXI+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</w:fldData>
        </w:fldChar>
      </w:r>
      <w:r w:rsidR="00CF3D8F" w:rsidRPr="00F634FD">
        <w:instrText xml:space="preserve"> ADDIN EN.CITE.DATA </w:instrText>
      </w:r>
      <w:r w:rsidR="00CF3D8F" w:rsidRPr="00F634FD">
        <w:fldChar w:fldCharType="end"/>
      </w:r>
      <w:r w:rsidR="00E37224" w:rsidRPr="00F634FD">
        <w:fldChar w:fldCharType="separate"/>
      </w:r>
      <w:r w:rsidR="00CF3D8F" w:rsidRPr="00F634FD">
        <w:t>[90,103,104]</w:t>
      </w:r>
      <w:r w:rsidR="00E37224" w:rsidRPr="00F634FD">
        <w:fldChar w:fldCharType="end"/>
      </w:r>
      <w:r w:rsidR="00E37224" w:rsidRPr="00F634FD">
        <w:t>.</w:t>
      </w:r>
      <w:r w:rsidR="00471435" w:rsidRPr="00F634FD">
        <w:t xml:space="preserve"> </w:t>
      </w:r>
    </w:p>
    <w:p w14:paraId="5378F981" w14:textId="6480CE42" w:rsidR="003C0330" w:rsidRPr="00F634FD" w:rsidRDefault="003C0330" w:rsidP="00AC3DEB">
      <w:r w:rsidRPr="00F634FD">
        <w:t>Minimally-processed, naturally nutrient-dense foods are the preferred way to fill micronutrient gaps, with fruits</w:t>
      </w:r>
      <w:r w:rsidR="00DC47F9" w:rsidRPr="00F634FD">
        <w:t>,</w:t>
      </w:r>
      <w:r w:rsidRPr="00F634FD">
        <w:t xml:space="preserve"> </w:t>
      </w:r>
      <w:r w:rsidR="00DC47F9" w:rsidRPr="00F634FD">
        <w:t>berries</w:t>
      </w:r>
      <w:r w:rsidR="00747101" w:rsidRPr="00F634FD">
        <w:t>,</w:t>
      </w:r>
      <w:r w:rsidR="00DC47F9" w:rsidRPr="00F634FD">
        <w:t xml:space="preserve"> and </w:t>
      </w:r>
      <w:r w:rsidRPr="00F634FD">
        <w:t xml:space="preserve">vegetables in particular containing numerous micronutrients and several classes of bioactive compounds (e.g., polyphenols, carotenoids, etc.) that have immunomodulatory effects </w:t>
      </w:r>
      <w:r w:rsidRPr="00F634FD">
        <w:fldChar w:fldCharType="begin">
          <w:fldData xml:space="preserve">PEVuZE5vdGU+PENpdGU+PEF1dGhvcj5EaW5nPC9BdXRob3I+PFllYXI+MjAxODwvWWVhcj48UmVj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</w:fldData>
        </w:fldChar>
      </w:r>
      <w:r w:rsidR="00CF3D8F" w:rsidRPr="00F634FD">
        <w:instrText xml:space="preserve"> ADDIN EN.CITE </w:instrText>
      </w:r>
      <w:r w:rsidR="00CF3D8F" w:rsidRPr="00F634FD">
        <w:fldChar w:fldCharType="begin">
          <w:fldData xml:space="preserve">PEVuZE5vdGU+PENpdGU+PEF1dGhvcj5EaW5nPC9BdXRob3I+PFllYXI+MjAxODwvWWVhcj48UmVj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</w:fldData>
        </w:fldChar>
      </w:r>
      <w:r w:rsidR="00CF3D8F" w:rsidRPr="00F634FD">
        <w:instrText xml:space="preserve"> ADDIN EN.CITE.DATA </w:instrText>
      </w:r>
      <w:r w:rsidR="00CF3D8F" w:rsidRPr="00F634FD">
        <w:fldChar w:fldCharType="end"/>
      </w:r>
      <w:r w:rsidRPr="00F634FD">
        <w:fldChar w:fldCharType="separate"/>
      </w:r>
      <w:r w:rsidR="00CF3D8F" w:rsidRPr="00F634FD">
        <w:t>[105-109]</w:t>
      </w:r>
      <w:r w:rsidRPr="00F634FD">
        <w:fldChar w:fldCharType="end"/>
      </w:r>
      <w:r w:rsidRPr="00F634FD">
        <w:t xml:space="preserve">. </w:t>
      </w:r>
      <w:r w:rsidR="00D16AEA" w:rsidRPr="00F634FD">
        <w:t>However, the body may not be able to obtain all the nutrients it needs from the diet alone</w:t>
      </w:r>
      <w:r w:rsidR="00DC4D67" w:rsidRPr="00F634FD">
        <w:t>, particularly in some subgroups of the population</w:t>
      </w:r>
      <w:r w:rsidRPr="00F634FD">
        <w:t xml:space="preserve"> </w:t>
      </w:r>
      <w:r w:rsidRPr="00F634FD">
        <w:fldChar w:fldCharType="begin"/>
      </w:r>
      <w:r w:rsidR="00CF3D8F" w:rsidRPr="00F634FD">
        <w:instrText xml:space="preserve"> ADDIN EN.CITE &lt;EndNote&gt;&lt;Cite&gt;&lt;Author&gt;Beal&lt;/Author&gt;&lt;Year&gt;2023&lt;/Year&gt;&lt;RecNum&gt;466&lt;/RecNum&gt;&lt;DisplayText&gt;[110]&lt;/DisplayText&gt;&lt;record&gt;&lt;rec-number&gt;466&lt;/rec-number&gt;&lt;foreign-keys&gt;&lt;key app="EN" db-id="ree0texe25affuezd5bpvrpbr2a0pvpwd9ts" timestamp="1678807555"&gt;466&lt;/key&gt;&lt;/foreign-keys&gt;&lt;ref-type name="Journal Article"&gt;17&lt;/ref-type&gt;&lt;contributors&gt;&lt;authors&gt;&lt;author&gt;Beal, Ty&lt;/author&gt;&lt;author&gt;Ortenzi, Flaminia&lt;/author&gt;&lt;author&gt;Fanzo, Jessica&lt;/author&gt;&lt;/authors&gt;&lt;/contributors&gt;&lt;titles&gt;&lt;title&gt;Estimated micronutrient shortfalls of the EAT-Lancet planetary health diet&lt;/title&gt;&lt;secondary-title&gt;The Lancet Planetary Health&lt;/secondary-title&gt;&lt;/titles&gt;&lt;periodical&gt;&lt;full-title&gt;The Lancet Planetary Health&lt;/full-title&gt;&lt;/periodical&gt;&lt;pages&gt;e233-37&lt;/pages&gt;&lt;volume&gt;7&lt;/volume&gt;&lt;number&gt;3&lt;/number&gt;&lt;dates&gt;&lt;year&gt;2023&lt;/year&gt;&lt;/dates&gt;&lt;publisher&gt;Elsevier&lt;/publisher&gt;&lt;isbn&gt;2542-5196&lt;/isbn&gt;&lt;urls&gt;&lt;related-urls&gt;&lt;url&gt;https://doi.org/10.1016/S2542-5196(23)00006-2&lt;/url&gt;&lt;/related-urls&gt;&lt;/urls&gt;&lt;electronic-resource-num&gt;10.1016/S2542-5196(23)00006-2&lt;/electronic-resource-num&gt;&lt;access-date&gt;2023/03/14&lt;/access-date&gt;&lt;/record&gt;&lt;/Cite&gt;&lt;/EndNote&gt;</w:instrText>
      </w:r>
      <w:r w:rsidRPr="00F634FD">
        <w:fldChar w:fldCharType="separate"/>
      </w:r>
      <w:r w:rsidR="00CF3D8F" w:rsidRPr="00F634FD">
        <w:t>[110]</w:t>
      </w:r>
      <w:r w:rsidRPr="00F634FD">
        <w:fldChar w:fldCharType="end"/>
      </w:r>
      <w:r w:rsidRPr="00F634FD">
        <w:t xml:space="preserve">. Geographical, sociological, and lifestyle factors, combined with constant exposure to </w:t>
      </w:r>
      <w:r w:rsidRPr="00F634FD">
        <w:lastRenderedPageBreak/>
        <w:t xml:space="preserve">pathogens and other immunological challenges, </w:t>
      </w:r>
      <w:r w:rsidR="00E4372C" w:rsidRPr="00F634FD">
        <w:t xml:space="preserve">can </w:t>
      </w:r>
      <w:r w:rsidRPr="00F634FD">
        <w:t xml:space="preserve">contribute to </w:t>
      </w:r>
      <w:r w:rsidR="00E4372C" w:rsidRPr="00F634FD">
        <w:t xml:space="preserve">insufficient </w:t>
      </w:r>
      <w:r w:rsidRPr="00F634FD">
        <w:t xml:space="preserve">micronutrient intakes </w:t>
      </w:r>
      <w:r w:rsidRPr="00F634FD">
        <w:fldChar w:fldCharType="begin"/>
      </w:r>
      <w:r w:rsidR="00CF3D8F" w:rsidRPr="00F634FD">
        <w:instrText xml:space="preserve"> ADDIN EN.CITE &lt;EndNote&gt;&lt;Cite&gt;&lt;Author&gt;Beal&lt;/Author&gt;&lt;Year&gt;2023&lt;/Year&gt;&lt;RecNum&gt;466&lt;/RecNum&gt;&lt;DisplayText&gt;[110,111]&lt;/DisplayText&gt;&lt;record&gt;&lt;rec-number&gt;466&lt;/rec-number&gt;&lt;foreign-keys&gt;&lt;key app="EN" db-id="ree0texe25affuezd5bpvrpbr2a0pvpwd9ts" timestamp="1678807555"&gt;466&lt;/key&gt;&lt;/foreign-keys&gt;&lt;ref-type name="Journal Article"&gt;17&lt;/ref-type&gt;&lt;contributors&gt;&lt;authors&gt;&lt;author&gt;Beal, Ty&lt;/author&gt;&lt;author&gt;Ortenzi, Flaminia&lt;/author&gt;&lt;author&gt;Fanzo, Jessica&lt;/author&gt;&lt;/authors&gt;&lt;/contributors&gt;&lt;titles&gt;&lt;title&gt;Estimated micronutrient shortfalls of the EAT-Lancet planetary health diet&lt;/title&gt;&lt;secondary-title&gt;The Lancet Planetary Health&lt;/secondary-title&gt;&lt;/titles&gt;&lt;periodical&gt;&lt;full-title&gt;The Lancet Planetary Health&lt;/full-title&gt;&lt;/periodical&gt;&lt;pages&gt;e233-37&lt;/pages&gt;&lt;volume&gt;7&lt;/volume&gt;&lt;number&gt;3&lt;/number&gt;&lt;dates&gt;&lt;year&gt;2023&lt;/year&gt;&lt;/dates&gt;&lt;publisher&gt;Elsevier&lt;/publisher&gt;&lt;isbn&gt;2542-5196&lt;/isbn&gt;&lt;urls&gt;&lt;related-urls&gt;&lt;url&gt;https://doi.org/10.1016/S2542-5196(23)00006-2&lt;/url&gt;&lt;/related-urls&gt;&lt;/urls&gt;&lt;electronic-resource-num&gt;10.1016/S2542-5196(23)00006-2&lt;/electronic-resource-num&gt;&lt;access-date&gt;2023/03/14&lt;/access-date&gt;&lt;/record&gt;&lt;/Cite&gt;&lt;Cite&gt;&lt;Author&gt;Wishart&lt;/Author&gt;&lt;Year&gt;2017&lt;/Year&gt;&lt;RecNum&gt;437&lt;/RecNum&gt;&lt;record&gt;&lt;rec-number&gt;437&lt;/rec-number&gt;&lt;foreign-keys&gt;&lt;key app="EN" db-id="ree0texe25affuezd5bpvrpbr2a0pvpwd9ts" timestamp="1678789435"&gt;437&lt;/key&gt;&lt;/foreign-keys&gt;&lt;ref-type name="Journal Article"&gt;17&lt;/ref-type&gt;&lt;contributors&gt;&lt;authors&gt;&lt;author&gt;Wishart, K.&lt;/author&gt;&lt;/authors&gt;&lt;/contributors&gt;&lt;titles&gt;&lt;title&gt;Increased micronutrient requirements during physiologically demanding situations: Review of the current evidence&lt;/title&gt;&lt;secondary-title&gt;Vitamin Miner&lt;/secondary-title&gt;&lt;/titles&gt;&lt;periodical&gt;&lt;full-title&gt;Vitamin Miner&lt;/full-title&gt;&lt;/periodical&gt;&lt;pages&gt;1-16&lt;/pages&gt;&lt;volume&gt;6&lt;/volume&gt;&lt;number&gt;3&lt;/number&gt;&lt;dates&gt;&lt;year&gt;2017&lt;/year&gt;&lt;/dates&gt;&lt;urls&gt;&lt;/urls&gt;&lt;electronic-resource-num&gt;10.4172/2376-1318.1000166&lt;/electronic-resource-num&gt;&lt;/record&gt;&lt;/Cite&gt;&lt;/EndNote&gt;</w:instrText>
      </w:r>
      <w:r w:rsidRPr="00F634FD">
        <w:fldChar w:fldCharType="separate"/>
      </w:r>
      <w:r w:rsidR="00CF3D8F" w:rsidRPr="00F634FD">
        <w:t>[110,111]</w:t>
      </w:r>
      <w:r w:rsidRPr="00F634FD">
        <w:fldChar w:fldCharType="end"/>
      </w:r>
      <w:r w:rsidRPr="00F634FD">
        <w:t>. Even in high-income countries, suboptimal micronutrient levels are common throughout the life</w:t>
      </w:r>
      <w:r w:rsidR="00E4372C" w:rsidRPr="00F634FD">
        <w:t xml:space="preserve"> course</w:t>
      </w:r>
      <w:r w:rsidRPr="00F634FD">
        <w:t xml:space="preserve"> </w:t>
      </w:r>
      <w:r w:rsidRPr="00F634FD">
        <w:fldChar w:fldCharType="begin">
          <w:fldData xml:space="preserve">PEVuZE5vdGU+PENpdGU+PEF1dGhvcj5NYWdnaW5pPC9BdXRob3I+PFllYXI+MjAxODwvWWVhcj48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</w:fldData>
        </w:fldChar>
      </w:r>
      <w:r w:rsidR="00CF3D8F" w:rsidRPr="00F634FD">
        <w:instrText xml:space="preserve"> ADDIN EN.CITE </w:instrText>
      </w:r>
      <w:r w:rsidR="00CF3D8F" w:rsidRPr="00F634FD">
        <w:fldChar w:fldCharType="begin">
          <w:fldData xml:space="preserve">PEVuZE5vdGU+PENpdGU+PEF1dGhvcj5NYWdnaW5pPC9BdXRob3I+PFllYXI+MjAxODwvWWVhcj48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</w:fldData>
        </w:fldChar>
      </w:r>
      <w:r w:rsidR="00CF3D8F" w:rsidRPr="00F634FD">
        <w:instrText xml:space="preserve"> ADDIN EN.CITE.DATA </w:instrText>
      </w:r>
      <w:r w:rsidR="00CF3D8F" w:rsidRPr="00F634FD">
        <w:fldChar w:fldCharType="end"/>
      </w:r>
      <w:r w:rsidRPr="00F634FD">
        <w:fldChar w:fldCharType="separate"/>
      </w:r>
      <w:r w:rsidR="00CF3D8F" w:rsidRPr="00F634FD">
        <w:t>[92,112,113]</w:t>
      </w:r>
      <w:r w:rsidRPr="00F634FD">
        <w:fldChar w:fldCharType="end"/>
      </w:r>
      <w:r w:rsidRPr="00F634FD">
        <w:t>. Data indicates that daily intakes of vitamins A, C, D, E, and B12, calcium, iron, and zinc</w:t>
      </w:r>
      <w:r w:rsidR="00AF60A1" w:rsidRPr="00F634FD">
        <w:t xml:space="preserve"> – all essential for immune function</w:t>
      </w:r>
      <w:r w:rsidR="001E066E" w:rsidRPr="00F634FD">
        <w:t xml:space="preserve"> </w:t>
      </w:r>
      <w:r w:rsidR="00474586" w:rsidRPr="00F634FD">
        <w:fldChar w:fldCharType="begin">
          <w:fldData xml:space="preserve">PEVuZE5vdGU+PENpdGU+PEF1dGhvcj5DYWxkZXI8L0F1dGhvcj48WWVhcj4yMDIwPC9ZZWFyPjxS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</w:fldData>
        </w:fldChar>
      </w:r>
      <w:r w:rsidR="00A91CA9" w:rsidRPr="00F634FD">
        <w:instrText xml:space="preserve"> ADDIN EN.CITE </w:instrText>
      </w:r>
      <w:r w:rsidR="00A91CA9" w:rsidRPr="00F634FD">
        <w:fldChar w:fldCharType="begin">
          <w:fldData xml:space="preserve">PEVuZE5vdGU+PENpdGU+PEF1dGhvcj5DYWxkZXI8L0F1dGhvcj48WWVhcj4yMDIwPC9ZZWFyPjxS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</w:fldData>
        </w:fldChar>
      </w:r>
      <w:r w:rsidR="00A91CA9" w:rsidRPr="00F634FD">
        <w:instrText xml:space="preserve"> ADDIN EN.CITE.DATA </w:instrText>
      </w:r>
      <w:r w:rsidR="00A91CA9" w:rsidRPr="00F634FD">
        <w:fldChar w:fldCharType="end"/>
      </w:r>
      <w:r w:rsidR="00474586" w:rsidRPr="00F634FD">
        <w:fldChar w:fldCharType="separate"/>
      </w:r>
      <w:r w:rsidR="00A91CA9" w:rsidRPr="00F634FD">
        <w:t>[8,95]</w:t>
      </w:r>
      <w:r w:rsidR="00474586" w:rsidRPr="00F634FD">
        <w:fldChar w:fldCharType="end"/>
      </w:r>
      <w:r w:rsidR="00AF60A1" w:rsidRPr="00F634FD">
        <w:t xml:space="preserve"> </w:t>
      </w:r>
      <w:r w:rsidR="00AF60A1" w:rsidRPr="00F634FD">
        <w:softHyphen/>
        <w:t>–</w:t>
      </w:r>
      <w:r w:rsidRPr="00F634FD">
        <w:t xml:space="preserve"> fall below recommended intakes in </w:t>
      </w:r>
      <w:r w:rsidR="00002EE8" w:rsidRPr="00F634FD">
        <w:t xml:space="preserve">some </w:t>
      </w:r>
      <w:r w:rsidRPr="00F634FD">
        <w:t xml:space="preserve">adults </w:t>
      </w:r>
      <w:r w:rsidRPr="00F634FD">
        <w:fldChar w:fldCharType="begin">
          <w:fldData xml:space="preserve">PEVuZE5vdGU+PENpdGU+PEF1dGhvcj5CZWFsPC9BdXRob3I+PFllYXI+MjAyMzwvWWVhcj48UmVj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=
</w:fldData>
        </w:fldChar>
      </w:r>
      <w:r w:rsidR="00CF3D8F" w:rsidRPr="00F634FD">
        <w:instrText xml:space="preserve"> ADDIN EN.CITE </w:instrText>
      </w:r>
      <w:r w:rsidR="00CF3D8F" w:rsidRPr="00F634FD">
        <w:fldChar w:fldCharType="begin">
          <w:fldData xml:space="preserve">PEVuZE5vdGU+PENpdGU+PEF1dGhvcj5CZWFsPC9BdXRob3I+PFllYXI+MjAyMzwvWWVhcj48UmVj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=
</w:fldData>
        </w:fldChar>
      </w:r>
      <w:r w:rsidR="00CF3D8F" w:rsidRPr="00F634FD">
        <w:instrText xml:space="preserve"> ADDIN EN.CITE.DATA </w:instrText>
      </w:r>
      <w:r w:rsidR="00CF3D8F" w:rsidRPr="00F634FD">
        <w:fldChar w:fldCharType="end"/>
      </w:r>
      <w:r w:rsidRPr="00F634FD">
        <w:fldChar w:fldCharType="separate"/>
      </w:r>
      <w:r w:rsidR="00CF3D8F" w:rsidRPr="00F634FD">
        <w:t>[100,110]</w:t>
      </w:r>
      <w:r w:rsidRPr="00F634FD">
        <w:fldChar w:fldCharType="end"/>
      </w:r>
      <w:r w:rsidR="00E37224" w:rsidRPr="00F634FD">
        <w:t xml:space="preserve"> and t</w:t>
      </w:r>
      <w:r w:rsidRPr="00F634FD">
        <w:t>hroughout the life</w:t>
      </w:r>
      <w:r w:rsidR="00C30978" w:rsidRPr="00F634FD">
        <w:t xml:space="preserve"> course</w:t>
      </w:r>
      <w:r w:rsidRPr="00F634FD">
        <w:t xml:space="preserve">, even in seemingly healthy people </w:t>
      </w:r>
      <w:r w:rsidRPr="00F634FD">
        <w:fldChar w:fldCharType="begin">
          <w:fldData xml:space="preserve">PEVuZE5vdGU+PENpdGU+PEF1dGhvcj5NYWdnaW5pPC9BdXRob3I+PFllYXI+MjAxODwvWWVhcj48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=
</w:fldData>
        </w:fldChar>
      </w:r>
      <w:r w:rsidR="00A55229" w:rsidRPr="00F634FD">
        <w:instrText xml:space="preserve"> ADDIN EN.CITE </w:instrText>
      </w:r>
      <w:r w:rsidR="00A55229" w:rsidRPr="00F634FD">
        <w:fldChar w:fldCharType="begin">
          <w:fldData xml:space="preserve">PEVuZE5vdGU+PENpdGU+PEF1dGhvcj5NYWdnaW5pPC9BdXRob3I+PFllYXI+MjAxODwvWWVhcj48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=
</w:fldData>
        </w:fldChar>
      </w:r>
      <w:r w:rsidR="00A55229" w:rsidRPr="00F634FD">
        <w:instrText xml:space="preserve"> ADDIN EN.CITE.DATA </w:instrText>
      </w:r>
      <w:r w:rsidR="00A55229" w:rsidRPr="00F634FD">
        <w:fldChar w:fldCharType="end"/>
      </w:r>
      <w:r w:rsidRPr="00F634FD">
        <w:fldChar w:fldCharType="separate"/>
      </w:r>
      <w:r w:rsidR="00A91CA9" w:rsidRPr="00F634FD">
        <w:t>[92]</w:t>
      </w:r>
      <w:r w:rsidRPr="00F634FD">
        <w:fldChar w:fldCharType="end"/>
      </w:r>
      <w:r w:rsidR="00D16AEA" w:rsidRPr="00F634FD">
        <w:t>.</w:t>
      </w:r>
      <w:r w:rsidRPr="00F634FD">
        <w:t xml:space="preserve"> </w:t>
      </w:r>
      <w:r w:rsidR="00E37224" w:rsidRPr="00F634FD">
        <w:t xml:space="preserve">As increasing dietary diversity to meet daily requirements </w:t>
      </w:r>
      <w:r w:rsidR="00DC47F9" w:rsidRPr="00F634FD">
        <w:t xml:space="preserve">is desirable but </w:t>
      </w:r>
      <w:r w:rsidR="00E37224" w:rsidRPr="00F634FD">
        <w:t>can be hard to achieve in reality</w:t>
      </w:r>
      <w:r w:rsidR="00DC47F9" w:rsidRPr="00F634FD">
        <w:t xml:space="preserve"> for many people</w:t>
      </w:r>
      <w:r w:rsidR="00E37224" w:rsidRPr="00F634FD">
        <w:t>, particularly for certain vitamins and minerals</w:t>
      </w:r>
      <w:r w:rsidR="00DC47F9" w:rsidRPr="00F634FD">
        <w:t>. In such cases</w:t>
      </w:r>
      <w:r w:rsidR="00E37224" w:rsidRPr="00F634FD">
        <w:t xml:space="preserve">, a supplement containing multiple micronutrients known to support immune function could be a simple and cost-effective way of complementing the diet and closing some nutritional gaps </w:t>
      </w:r>
      <w:r w:rsidR="00E37224" w:rsidRPr="00F634FD">
        <w:fldChar w:fldCharType="begin">
          <w:fldData xml:space="preserve">PEVuZE5vdGU+PENpdGU+PEF1dGhvcj5SZWlkZXI8L0F1dGhvcj48WWVhcj4yMDIwPC9ZZWFyPjxS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</w:fldData>
        </w:fldChar>
      </w:r>
      <w:r w:rsidR="00A55229" w:rsidRPr="00F634FD">
        <w:instrText xml:space="preserve"> ADDIN EN.CITE </w:instrText>
      </w:r>
      <w:r w:rsidR="00A55229" w:rsidRPr="00F634FD">
        <w:fldChar w:fldCharType="begin">
          <w:fldData xml:space="preserve">PEVuZE5vdGU+PENpdGU+PEF1dGhvcj5SZWlkZXI8L0F1dGhvcj48WWVhcj4yMDIwPC9ZZWFyPjxS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</w:fldData>
        </w:fldChar>
      </w:r>
      <w:r w:rsidR="00A55229" w:rsidRPr="00F634FD">
        <w:instrText xml:space="preserve"> ADDIN EN.CITE.DATA </w:instrText>
      </w:r>
      <w:r w:rsidR="00A55229" w:rsidRPr="00F634FD">
        <w:fldChar w:fldCharType="end"/>
      </w:r>
      <w:r w:rsidR="00E37224" w:rsidRPr="00F634FD">
        <w:fldChar w:fldCharType="separate"/>
      </w:r>
      <w:r w:rsidR="00A91CA9" w:rsidRPr="00F634FD">
        <w:t>[8,100]</w:t>
      </w:r>
      <w:r w:rsidR="00E37224" w:rsidRPr="00F634FD">
        <w:fldChar w:fldCharType="end"/>
      </w:r>
      <w:r w:rsidR="00E37224" w:rsidRPr="00F634FD">
        <w:t>.</w:t>
      </w:r>
      <w:r w:rsidR="00F44D69" w:rsidRPr="00F634FD">
        <w:t xml:space="preserve"> </w:t>
      </w:r>
      <w:r w:rsidR="00A51E9B" w:rsidRPr="00F634FD">
        <w:t xml:space="preserve">A healthcare provider should always be consulted first to ensure that the consumer can safely use a micronutrient supplement, that they are using a certified product, and that they are not only aware of the potential benefits but also of the </w:t>
      </w:r>
      <w:r w:rsidR="00261F9E" w:rsidRPr="00F634FD">
        <w:t>upper tolerable limits.</w:t>
      </w:r>
      <w:r w:rsidR="00666847" w:rsidRPr="00F634FD">
        <w:t xml:space="preserve"> </w:t>
      </w:r>
      <w:r w:rsidR="00BA5A53" w:rsidRPr="00F634FD">
        <w:t>Furthermore, i</w:t>
      </w:r>
      <w:r w:rsidR="00666847" w:rsidRPr="00F634FD">
        <w:t xml:space="preserve">t is important that they </w:t>
      </w:r>
      <w:r w:rsidR="00BA5A53" w:rsidRPr="00F634FD">
        <w:t xml:space="preserve">are </w:t>
      </w:r>
      <w:r w:rsidR="000D7BCE" w:rsidRPr="00F634FD">
        <w:t>advised</w:t>
      </w:r>
      <w:r w:rsidR="00BA5A53" w:rsidRPr="00F634FD">
        <w:t xml:space="preserve"> </w:t>
      </w:r>
      <w:r w:rsidR="00F93B2F" w:rsidRPr="00F634FD">
        <w:t xml:space="preserve">where </w:t>
      </w:r>
      <w:r w:rsidR="00CA484D" w:rsidRPr="00F634FD">
        <w:t xml:space="preserve">they </w:t>
      </w:r>
      <w:r w:rsidR="00DC47F9" w:rsidRPr="00F634FD">
        <w:t>are able to</w:t>
      </w:r>
      <w:r w:rsidR="00666847" w:rsidRPr="00F634FD">
        <w:t xml:space="preserve"> access evidence-based information from credible sources</w:t>
      </w:r>
      <w:r w:rsidR="00F93B2F" w:rsidRPr="00F634FD">
        <w:t>, and to always check the</w:t>
      </w:r>
      <w:r w:rsidR="003E6878" w:rsidRPr="00F634FD">
        <w:t xml:space="preserve"> often misleading</w:t>
      </w:r>
      <w:r w:rsidR="00F93B2F" w:rsidRPr="00F634FD">
        <w:t xml:space="preserve"> information </w:t>
      </w:r>
      <w:r w:rsidR="003E6878" w:rsidRPr="00F634FD">
        <w:t xml:space="preserve">contained in </w:t>
      </w:r>
      <w:r w:rsidR="00666847" w:rsidRPr="00F634FD">
        <w:t xml:space="preserve">social media posts, for example. </w:t>
      </w:r>
      <w:r w:rsidR="00261F9E" w:rsidRPr="00F634FD">
        <w:t xml:space="preserve"> </w:t>
      </w:r>
    </w:p>
    <w:p w14:paraId="12DB2095" w14:textId="3C759816" w:rsidR="00522CCE" w:rsidRPr="00F634FD" w:rsidRDefault="00E06A44" w:rsidP="00AC3DEB">
      <w:pPr>
        <w:pStyle w:val="Heading1"/>
      </w:pPr>
      <w:bookmarkStart w:id="15" w:name="_Hlk132102295"/>
      <w:r w:rsidRPr="00F634FD">
        <w:t>PHCP</w:t>
      </w:r>
      <w:r w:rsidR="0038398A" w:rsidRPr="00F634FD">
        <w:rPr>
          <w:caps w:val="0"/>
        </w:rPr>
        <w:t>s</w:t>
      </w:r>
      <w:r w:rsidRPr="00F634FD">
        <w:t xml:space="preserve"> HAVE A CRUCIAL ROLE </w:t>
      </w:r>
      <w:bookmarkEnd w:id="15"/>
      <w:r w:rsidRPr="00F634FD">
        <w:t xml:space="preserve">IN ENCOURAGING DAILY SELF-CARE THROUGH NUTRITION FOR IMMUNE SUPPORT </w:t>
      </w:r>
    </w:p>
    <w:p w14:paraId="467464E5" w14:textId="3EF720D3" w:rsidR="003E5466" w:rsidRPr="00F634FD" w:rsidRDefault="00305D1C" w:rsidP="00AC3DEB">
      <w:r w:rsidRPr="00F634FD">
        <w:t>Considering the evidence</w:t>
      </w:r>
      <w:r w:rsidR="00074736" w:rsidRPr="00F634FD">
        <w:t xml:space="preserve"> presented</w:t>
      </w:r>
      <w:r w:rsidRPr="00F634FD">
        <w:t xml:space="preserve">, it is evident that the immune system is the center of human health and resilience. </w:t>
      </w:r>
      <w:r w:rsidR="0088723F" w:rsidRPr="00F634FD">
        <w:t>By protecting the body from external stressors</w:t>
      </w:r>
      <w:r w:rsidR="00105B95" w:rsidRPr="00F634FD">
        <w:t xml:space="preserve"> such as pathogens, </w:t>
      </w:r>
      <w:r w:rsidR="00765217" w:rsidRPr="00F634FD">
        <w:t xml:space="preserve">as well as </w:t>
      </w:r>
      <w:r w:rsidR="00105B95" w:rsidRPr="00F634FD">
        <w:t xml:space="preserve">internal stressors that </w:t>
      </w:r>
      <w:r w:rsidR="00765217" w:rsidRPr="00F634FD">
        <w:t xml:space="preserve">also </w:t>
      </w:r>
      <w:r w:rsidRPr="00F634FD">
        <w:t xml:space="preserve">challenge and </w:t>
      </w:r>
      <w:r w:rsidR="00E87D06" w:rsidRPr="00F634FD">
        <w:t xml:space="preserve">disrupt </w:t>
      </w:r>
      <w:r w:rsidR="00105B95" w:rsidRPr="00F634FD">
        <w:t>homeostasis</w:t>
      </w:r>
      <w:r w:rsidR="0088723F" w:rsidRPr="00F634FD">
        <w:t xml:space="preserve">, </w:t>
      </w:r>
      <w:r w:rsidR="00B86622" w:rsidRPr="00F634FD">
        <w:t xml:space="preserve">a well-functioning </w:t>
      </w:r>
      <w:r w:rsidR="0088723F" w:rsidRPr="00F634FD">
        <w:t xml:space="preserve">immune system ensures lifelong, optimal functioning of </w:t>
      </w:r>
      <w:r w:rsidRPr="00F634FD">
        <w:t xml:space="preserve">human </w:t>
      </w:r>
      <w:r w:rsidR="0088723F" w:rsidRPr="00F634FD">
        <w:t xml:space="preserve">body cells, tissues, and organs. </w:t>
      </w:r>
      <w:r w:rsidR="005A091D" w:rsidRPr="00F634FD">
        <w:t>Hence,</w:t>
      </w:r>
      <w:r w:rsidR="0088723F" w:rsidRPr="00F634FD">
        <w:t xml:space="preserve"> immune support through nutrition is a high-priority self-care practice </w:t>
      </w:r>
      <w:r w:rsidR="0086472E" w:rsidRPr="00F634FD">
        <w:t xml:space="preserve">that can </w:t>
      </w:r>
      <w:r w:rsidR="0088723F" w:rsidRPr="00F634FD">
        <w:t>help to maximize</w:t>
      </w:r>
      <w:r w:rsidR="00AC42A8" w:rsidRPr="00F634FD">
        <w:t xml:space="preserve"> </w:t>
      </w:r>
      <w:r w:rsidR="0038398A" w:rsidRPr="00F634FD">
        <w:t xml:space="preserve">the </w:t>
      </w:r>
      <w:r w:rsidR="003E5466" w:rsidRPr="00F634FD">
        <w:t xml:space="preserve">health </w:t>
      </w:r>
      <w:r w:rsidR="005A091D" w:rsidRPr="00F634FD">
        <w:t xml:space="preserve">and wellbeing </w:t>
      </w:r>
      <w:r w:rsidR="003E5466" w:rsidRPr="00F634FD">
        <w:t>of</w:t>
      </w:r>
      <w:r w:rsidR="0088723F" w:rsidRPr="00F634FD">
        <w:t xml:space="preserve"> </w:t>
      </w:r>
      <w:r w:rsidR="00894FF3" w:rsidRPr="00F634FD">
        <w:t>the population</w:t>
      </w:r>
      <w:r w:rsidR="0088723F" w:rsidRPr="00F634FD">
        <w:t xml:space="preserve">. In situations of inadequate diet or challenging immune stressors, </w:t>
      </w:r>
      <w:r w:rsidR="005A091D" w:rsidRPr="00F634FD">
        <w:t>regular use of</w:t>
      </w:r>
      <w:r w:rsidR="0088723F" w:rsidRPr="00F634FD">
        <w:t xml:space="preserve"> </w:t>
      </w:r>
      <w:r w:rsidR="00E65A7D" w:rsidRPr="00F634FD">
        <w:t xml:space="preserve">a </w:t>
      </w:r>
      <w:r w:rsidR="005A091D" w:rsidRPr="00F634FD">
        <w:t>micronutrient supplement</w:t>
      </w:r>
      <w:r w:rsidR="004C1A63" w:rsidRPr="00F634FD">
        <w:t xml:space="preserve"> in accordance with the manufacturers</w:t>
      </w:r>
      <w:r w:rsidR="00DF2016" w:rsidRPr="00F634FD">
        <w:t>’</w:t>
      </w:r>
      <w:r w:rsidR="004C1A63" w:rsidRPr="00F634FD">
        <w:t xml:space="preserve"> instructions</w:t>
      </w:r>
      <w:r w:rsidR="005A091D" w:rsidRPr="00F634FD">
        <w:t xml:space="preserve"> seems likely to help support a well-functioning immune system. Accordingly, there is a clear public health need to empower the community to take care of their immune system and health through nutritional support, given the annual morbidity and mortality from infections in general, the increasing likelihood of respiratory infections from novel viruses, and the global increase in rates of chronic diseases that involve nutrition and immune impairment </w:t>
      </w:r>
      <w:r w:rsidR="0074693E" w:rsidRPr="00F634FD">
        <w:fldChar w:fldCharType="begin">
          <w:fldData xml:space="preserve">PEVuZE5vdGU+PENpdGU+PEF1dGhvcj5HQkQgMjAxNyBDYXVzZXMgb2YgRGVhdGggQ29sbGFib3Jh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</w:fldData>
        </w:fldChar>
      </w:r>
      <w:r w:rsidR="00CF3D8F" w:rsidRPr="00F634FD">
        <w:instrText xml:space="preserve"> ADDIN EN.CITE </w:instrText>
      </w:r>
      <w:r w:rsidR="00CF3D8F" w:rsidRPr="00F634FD">
        <w:fldChar w:fldCharType="begin">
          <w:fldData xml:space="preserve">PEVuZE5vdGU+PENpdGU+PEF1dGhvcj5HQkQgMjAxNyBDYXVzZXMgb2YgRGVhdGggQ29sbGFib3Jh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</w:fldData>
        </w:fldChar>
      </w:r>
      <w:r w:rsidR="00CF3D8F" w:rsidRPr="00F634FD">
        <w:instrText xml:space="preserve"> ADDIN EN.CITE.DATA </w:instrText>
      </w:r>
      <w:r w:rsidR="00CF3D8F" w:rsidRPr="00F634FD">
        <w:fldChar w:fldCharType="end"/>
      </w:r>
      <w:r w:rsidR="0074693E" w:rsidRPr="00F634FD">
        <w:fldChar w:fldCharType="separate"/>
      </w:r>
      <w:r w:rsidR="00CF3D8F" w:rsidRPr="00F634FD">
        <w:t>[97,114,115]</w:t>
      </w:r>
      <w:r w:rsidR="0074693E" w:rsidRPr="00F634FD">
        <w:fldChar w:fldCharType="end"/>
      </w:r>
      <w:r w:rsidR="00253BC6" w:rsidRPr="00F634FD">
        <w:t>.</w:t>
      </w:r>
      <w:r w:rsidR="00EA7C29" w:rsidRPr="00F634FD">
        <w:t xml:space="preserve"> </w:t>
      </w:r>
      <w:r w:rsidR="003E5466" w:rsidRPr="00F634FD">
        <w:t xml:space="preserve">Many people do not fully understand the link between nutrition, immune function, and the potential for a healthier life, and might not see the need to improve their daily diet. </w:t>
      </w:r>
      <w:r w:rsidR="005A091D" w:rsidRPr="00F634FD">
        <w:lastRenderedPageBreak/>
        <w:t>P</w:t>
      </w:r>
      <w:r w:rsidR="003E5466" w:rsidRPr="00F634FD">
        <w:t xml:space="preserve">oor health literacy among communities is a barrier in community education. Multiple and complex factors have a strong influence on dietary choices and patterns, which can be hard to overcome </w:t>
      </w:r>
      <w:r w:rsidR="003E5466" w:rsidRPr="00F634FD">
        <w:fldChar w:fldCharType="begin"/>
      </w:r>
      <w:r w:rsidR="00CF3D8F" w:rsidRPr="00F634FD">
        <w:instrText xml:space="preserve"> ADDIN EN.CITE &lt;EndNote&gt;&lt;Cite&gt;&lt;Author&gt;Mozaffarian&lt;/Author&gt;&lt;Year&gt;2018&lt;/Year&gt;&lt;RecNum&gt;503&lt;/RecNum&gt;&lt;DisplayText&gt;[116]&lt;/DisplayText&gt;&lt;record&gt;&lt;rec-number&gt;503&lt;/rec-number&gt;&lt;foreign-keys&gt;&lt;key app="EN" db-id="ree0texe25affuezd5bpvrpbr2a0pvpwd9ts" timestamp="1682590702"&gt;503&lt;/key&gt;&lt;/foreign-keys&gt;&lt;ref-type name="Journal Article"&gt;17&lt;/ref-type&gt;&lt;contributors&gt;&lt;authors&gt;&lt;author&gt;Mozaffarian, Dariush&lt;/author&gt;&lt;author&gt;Angell, Sonia Y&lt;/author&gt;&lt;author&gt;Lang, Tim&lt;/author&gt;&lt;author&gt;Rivera, Juan A&lt;/author&gt;&lt;/authors&gt;&lt;/contributors&gt;&lt;titles&gt;&lt;title&gt;Role of government policy in nutrition—barriers to and opportunities for healthier eating&lt;/title&gt;&lt;secondary-title&gt;BMJ&lt;/secondary-title&gt;&lt;/titles&gt;&lt;periodical&gt;&lt;full-title&gt;BMJ&lt;/full-title&gt;&lt;abbr-1&gt;BMJ (Clinical research ed.)&lt;/abbr-1&gt;&lt;/periodical&gt;&lt;pages&gt;k2426&lt;/pages&gt;&lt;volume&gt;361&lt;/volume&gt;&lt;dates&gt;&lt;year&gt;2018&lt;/year&gt;&lt;/dates&gt;&lt;urls&gt;&lt;related-urls&gt;&lt;url&gt;https://www.bmj.com/content/bmj/361/bmj.k2426.full.pdf&lt;/url&gt;&lt;/related-urls&gt;&lt;/urls&gt;&lt;electronic-resource-num&gt;10.1136/bmj.k2426&lt;/electronic-resource-num&gt;&lt;/record&gt;&lt;/Cite&gt;&lt;/EndNote&gt;</w:instrText>
      </w:r>
      <w:r w:rsidR="003E5466" w:rsidRPr="00F634FD">
        <w:fldChar w:fldCharType="separate"/>
      </w:r>
      <w:r w:rsidR="00CF3D8F" w:rsidRPr="00F634FD">
        <w:t>[116]</w:t>
      </w:r>
      <w:r w:rsidR="003E5466" w:rsidRPr="00F634FD">
        <w:fldChar w:fldCharType="end"/>
      </w:r>
      <w:r w:rsidR="003E5466" w:rsidRPr="00F634FD">
        <w:t xml:space="preserve">. </w:t>
      </w:r>
      <w:r w:rsidR="0038398A" w:rsidRPr="00F634FD">
        <w:t xml:space="preserve">Education is needed to enable </w:t>
      </w:r>
      <w:r w:rsidR="003E5466" w:rsidRPr="00F634FD">
        <w:t xml:space="preserve">people better recognize the direct link between what they eat, the impact on their </w:t>
      </w:r>
      <w:r w:rsidR="000E187D" w:rsidRPr="00F634FD">
        <w:t xml:space="preserve">their </w:t>
      </w:r>
      <w:r w:rsidR="003E5466" w:rsidRPr="00F634FD">
        <w:t xml:space="preserve">immune </w:t>
      </w:r>
      <w:r w:rsidR="000E187D" w:rsidRPr="00F634FD">
        <w:t>health</w:t>
      </w:r>
      <w:r w:rsidR="003E5466" w:rsidRPr="00F634FD">
        <w:t>, and the resulting effects on their overall health</w:t>
      </w:r>
      <w:r w:rsidR="007B60BA" w:rsidRPr="00F634FD">
        <w:t xml:space="preserve"> and wellbeing</w:t>
      </w:r>
      <w:r w:rsidR="003E5466" w:rsidRPr="00F634FD">
        <w:t>. Furthermore, it is essential to raise awareness that</w:t>
      </w:r>
      <w:r w:rsidR="000E187D" w:rsidRPr="00F634FD">
        <w:t>, in keeping with other body systems,</w:t>
      </w:r>
      <w:r w:rsidR="003E5466" w:rsidRPr="00F634FD">
        <w:t xml:space="preserve"> the immune system requires daily nutritional support, and that</w:t>
      </w:r>
      <w:r w:rsidR="000E187D" w:rsidRPr="00F634FD">
        <w:t xml:space="preserve"> </w:t>
      </w:r>
      <w:r w:rsidR="003E5466" w:rsidRPr="00F634FD">
        <w:t xml:space="preserve">diet </w:t>
      </w:r>
      <w:r w:rsidR="000E187D" w:rsidRPr="00F634FD">
        <w:t xml:space="preserve">is really important but </w:t>
      </w:r>
      <w:r w:rsidR="00AC42A8" w:rsidRPr="00F634FD">
        <w:t xml:space="preserve">may not be </w:t>
      </w:r>
      <w:r w:rsidR="003E5466" w:rsidRPr="00F634FD">
        <w:t xml:space="preserve">sufficient to meet the recommended dietary allowances for all nutrients, particularly micronutrients that are critical for immune function. </w:t>
      </w:r>
    </w:p>
    <w:p w14:paraId="0991BE13" w14:textId="69594918" w:rsidR="00185A3C" w:rsidRPr="00F634FD" w:rsidRDefault="00AD31EF" w:rsidP="00AC3DEB">
      <w:r w:rsidRPr="00F634FD">
        <w:t xml:space="preserve">PHCPs </w:t>
      </w:r>
      <w:r w:rsidR="007B60BA" w:rsidRPr="00F634FD">
        <w:t xml:space="preserve">have a central role </w:t>
      </w:r>
      <w:r w:rsidR="0088723F" w:rsidRPr="00F634FD">
        <w:t>in community education</w:t>
      </w:r>
      <w:r w:rsidRPr="00F634FD">
        <w:t xml:space="preserve"> and the</w:t>
      </w:r>
      <w:r w:rsidR="007B60BA" w:rsidRPr="00F634FD">
        <w:t>re is a</w:t>
      </w:r>
      <w:r w:rsidRPr="00F634FD">
        <w:t xml:space="preserve"> need to engage the</w:t>
      </w:r>
      <w:r w:rsidR="008F15CC" w:rsidRPr="00F634FD">
        <w:t>ir</w:t>
      </w:r>
      <w:r w:rsidRPr="00F634FD">
        <w:t xml:space="preserve"> help </w:t>
      </w:r>
      <w:r w:rsidR="008F15CC" w:rsidRPr="00F634FD">
        <w:t xml:space="preserve">to </w:t>
      </w:r>
      <w:r w:rsidRPr="00F634FD">
        <w:t>reach the community</w:t>
      </w:r>
      <w:r w:rsidR="0088723F" w:rsidRPr="00F634FD">
        <w:t>.</w:t>
      </w:r>
      <w:r w:rsidR="002C1883" w:rsidRPr="00F634FD">
        <w:t xml:space="preserve"> </w:t>
      </w:r>
      <w:r w:rsidR="00685D5F" w:rsidRPr="00F634FD">
        <w:t>Pharmacists</w:t>
      </w:r>
      <w:r w:rsidR="0024034A" w:rsidRPr="00F634FD">
        <w:t>, for example,</w:t>
      </w:r>
      <w:r w:rsidR="00685D5F" w:rsidRPr="00F634FD">
        <w:t xml:space="preserve"> already recommend self-care activities to the public to improve and preserve optimal health and quality of life, and provide </w:t>
      </w:r>
      <w:r w:rsidR="0088723F" w:rsidRPr="00F634FD">
        <w:t xml:space="preserve">education about the importance of healthy eating, physical activity, and mental wellbeing </w:t>
      </w:r>
      <w:r w:rsidR="0088723F" w:rsidRPr="00F634FD">
        <w:fldChar w:fldCharType="begin"/>
      </w:r>
      <w:r w:rsidR="00FD0EDD" w:rsidRPr="00F634FD">
        <w:instrText xml:space="preserve"> ADDIN EN.CITE &lt;EndNote&gt;&lt;Cite&gt;&lt;Author&gt;International Pharmaceutical Federation (FIP)&lt;/Author&gt;&lt;Year&gt;2022&lt;/Year&gt;&lt;RecNum&gt;72&lt;/RecNum&gt;&lt;DisplayText&gt;[1]&lt;/DisplayText&gt;&lt;record&gt;&lt;rec-number&gt;72&lt;/rec-number&gt;&lt;foreign-keys&gt;&lt;key app="EN" db-id="ree0texe25affuezd5bpvrpbr2a0pvpwd9ts" timestamp="1678789381"&gt;72&lt;/key&gt;&lt;/foreign-keys&gt;&lt;ref-type name="Book"&gt;6&lt;/ref-type&gt;&lt;contributors&gt;&lt;authors&gt;&lt;author&gt;International Pharmaceutical Federation (FIP),&lt;/author&gt;&lt;/authors&gt;&lt;/contributors&gt;&lt;titles&gt;&lt;title&gt;Empowering self-care. A handbook for pharmacists&lt;/title&gt;&lt;/titles&gt;&lt;dates&gt;&lt;year&gt;2022&lt;/year&gt;&lt;pub-dates&gt;&lt;date&gt;8 March 2023&lt;/date&gt;&lt;/pub-dates&gt;&lt;/dates&gt;&lt;pub-location&gt;The Hague&lt;/pub-location&gt;&lt;publisher&gt;International Pharmaceutical Federation&lt;/publisher&gt;&lt;urls&gt;&lt;related-urls&gt;&lt;url&gt;https://isfglobal.org/practise-self-care/the-seven-pillars-of-self-care/&lt;/url&gt;&lt;/related-urls&gt;&lt;/urls&gt;&lt;/record&gt;&lt;/Cite&gt;&lt;/EndNote&gt;</w:instrText>
      </w:r>
      <w:r w:rsidR="0088723F" w:rsidRPr="00F634FD">
        <w:fldChar w:fldCharType="separate"/>
      </w:r>
      <w:r w:rsidR="00FD0EDD" w:rsidRPr="00F634FD">
        <w:t>[1]</w:t>
      </w:r>
      <w:r w:rsidR="0088723F" w:rsidRPr="00F634FD">
        <w:fldChar w:fldCharType="end"/>
      </w:r>
      <w:r w:rsidR="0088723F" w:rsidRPr="00F634FD">
        <w:t xml:space="preserve">. </w:t>
      </w:r>
      <w:r w:rsidR="0024034A" w:rsidRPr="00F634FD">
        <w:t>PCHPs</w:t>
      </w:r>
      <w:r w:rsidR="0088723F" w:rsidRPr="00F634FD">
        <w:t xml:space="preserve"> are</w:t>
      </w:r>
      <w:r w:rsidR="00BB0CEE" w:rsidRPr="00F634FD">
        <w:t xml:space="preserve"> </w:t>
      </w:r>
      <w:r w:rsidR="0088723F" w:rsidRPr="00F634FD">
        <w:t>trusted, convenient, widely-accessible</w:t>
      </w:r>
      <w:r w:rsidR="00732F17" w:rsidRPr="00F634FD">
        <w:t>,</w:t>
      </w:r>
      <w:r w:rsidR="00EC1159" w:rsidRPr="00F634FD">
        <w:t xml:space="preserve"> widely-used</w:t>
      </w:r>
      <w:r w:rsidR="00E20A77" w:rsidRPr="00F634FD">
        <w:t xml:space="preserve">, </w:t>
      </w:r>
      <w:r w:rsidR="00732F17" w:rsidRPr="00F634FD">
        <w:t xml:space="preserve">and </w:t>
      </w:r>
      <w:r w:rsidR="000E187D" w:rsidRPr="00F634FD">
        <w:t xml:space="preserve">can provide (usually) </w:t>
      </w:r>
      <w:r w:rsidR="00E20A77" w:rsidRPr="00F634FD">
        <w:t>free</w:t>
      </w:r>
      <w:r w:rsidR="00EC1159" w:rsidRPr="00F634FD">
        <w:t xml:space="preserve"> </w:t>
      </w:r>
      <w:r w:rsidR="0088723F" w:rsidRPr="00F634FD">
        <w:t>sources of</w:t>
      </w:r>
      <w:r w:rsidR="001507CA" w:rsidRPr="00F634FD">
        <w:t xml:space="preserve"> health</w:t>
      </w:r>
      <w:r w:rsidR="0088723F" w:rsidRPr="00F634FD">
        <w:t xml:space="preserve"> information</w:t>
      </w:r>
      <w:r w:rsidR="00BD5307" w:rsidRPr="00F634FD">
        <w:t>,</w:t>
      </w:r>
      <w:r w:rsidR="0088723F" w:rsidRPr="00F634FD">
        <w:t xml:space="preserve"> and</w:t>
      </w:r>
      <w:r w:rsidR="002C1883" w:rsidRPr="00F634FD">
        <w:t xml:space="preserve"> thus</w:t>
      </w:r>
      <w:r w:rsidR="0088723F" w:rsidRPr="00F634FD">
        <w:t xml:space="preserve"> are in a unique position to </w:t>
      </w:r>
      <w:r w:rsidR="00685D5F" w:rsidRPr="00F634FD">
        <w:t xml:space="preserve">further </w:t>
      </w:r>
      <w:r w:rsidR="00BB0CEE" w:rsidRPr="00F634FD">
        <w:t xml:space="preserve">encourage the community to take a more active role in the maintenance of their own </w:t>
      </w:r>
      <w:r w:rsidR="00685D5F" w:rsidRPr="00F634FD">
        <w:t xml:space="preserve">nutritional </w:t>
      </w:r>
      <w:r w:rsidR="00BB0CEE" w:rsidRPr="00F634FD">
        <w:t xml:space="preserve">health. </w:t>
      </w:r>
      <w:r w:rsidR="00E20A77" w:rsidRPr="00F634FD">
        <w:t xml:space="preserve">Many also have contact with people of all ages, and often whole families, </w:t>
      </w:r>
      <w:r w:rsidR="00E65A7D" w:rsidRPr="00F634FD">
        <w:t xml:space="preserve">and may </w:t>
      </w:r>
      <w:r w:rsidR="00732F17" w:rsidRPr="00F634FD">
        <w:t xml:space="preserve">know </w:t>
      </w:r>
      <w:r w:rsidR="00E20A77" w:rsidRPr="00F634FD">
        <w:t xml:space="preserve">their background, lifestyle, and health concerns. This is invaluable, as lifelong immune support through nutrition is essential. </w:t>
      </w:r>
      <w:r w:rsidR="00FB3E3E" w:rsidRPr="00F634FD">
        <w:t>Ultimately, enabling better health outcomes in individuals will contribute to the sustainability of healthcare systems and have a broader positive impact on society and the economy.</w:t>
      </w:r>
    </w:p>
    <w:p w14:paraId="1A32F414" w14:textId="0F248838" w:rsidR="00133C7F" w:rsidRPr="00F634FD" w:rsidRDefault="0086472E" w:rsidP="00AC3DEB">
      <w:r w:rsidRPr="00F634FD">
        <w:t>W</w:t>
      </w:r>
      <w:r w:rsidR="00BB0CEE" w:rsidRPr="00F634FD">
        <w:t xml:space="preserve">ell-trained </w:t>
      </w:r>
      <w:r w:rsidR="0024034A" w:rsidRPr="00F634FD">
        <w:t xml:space="preserve">PCHPs </w:t>
      </w:r>
      <w:r w:rsidR="00BB0CEE" w:rsidRPr="00F634FD">
        <w:t>are ideal</w:t>
      </w:r>
      <w:r w:rsidR="00EC1159" w:rsidRPr="00F634FD">
        <w:t xml:space="preserve">ly suited to use their skills </w:t>
      </w:r>
      <w:r w:rsidR="00BB0CEE" w:rsidRPr="00F634FD">
        <w:t>to educate the community</w:t>
      </w:r>
      <w:r w:rsidR="00FB3E3E" w:rsidRPr="00F634FD">
        <w:t xml:space="preserve"> about the</w:t>
      </w:r>
      <w:r w:rsidR="008F1320" w:rsidRPr="00F634FD">
        <w:t>ir</w:t>
      </w:r>
      <w:r w:rsidR="00FB3E3E" w:rsidRPr="00F634FD">
        <w:t xml:space="preserve"> immune system</w:t>
      </w:r>
      <w:r w:rsidR="004229C2" w:rsidRPr="00F634FD">
        <w:t>,</w:t>
      </w:r>
      <w:r w:rsidR="00BB0CEE" w:rsidRPr="00F634FD">
        <w:t xml:space="preserve"> provide evidence-based advice on self-care through nutritional support</w:t>
      </w:r>
      <w:r w:rsidR="004229C2" w:rsidRPr="00F634FD">
        <w:t xml:space="preserve">, and help overcome barriers to </w:t>
      </w:r>
      <w:r w:rsidR="007826B6" w:rsidRPr="00F634FD">
        <w:t xml:space="preserve">changing </w:t>
      </w:r>
      <w:r w:rsidR="004229C2" w:rsidRPr="00F634FD">
        <w:t>dietary habits</w:t>
      </w:r>
      <w:r w:rsidR="00BB0CEE" w:rsidRPr="00F634FD">
        <w:t>.</w:t>
      </w:r>
      <w:r w:rsidR="00B64AE4" w:rsidRPr="00F634FD">
        <w:t xml:space="preserve"> </w:t>
      </w:r>
      <w:r w:rsidR="003378E1" w:rsidRPr="00F634FD">
        <w:t>Nutritional e</w:t>
      </w:r>
      <w:r w:rsidR="00FD0FEC" w:rsidRPr="00F634FD">
        <w:t xml:space="preserve">ducation </w:t>
      </w:r>
      <w:r w:rsidR="003378E1" w:rsidRPr="00F634FD">
        <w:t xml:space="preserve">can help to </w:t>
      </w:r>
      <w:r w:rsidR="007826B6" w:rsidRPr="00F634FD">
        <w:t xml:space="preserve">improve </w:t>
      </w:r>
      <w:r w:rsidR="003378E1" w:rsidRPr="00F634FD">
        <w:t xml:space="preserve">dietary </w:t>
      </w:r>
      <w:r w:rsidR="007826B6" w:rsidRPr="00F634FD">
        <w:t>intake</w:t>
      </w:r>
      <w:r w:rsidR="00AE4931" w:rsidRPr="00F634FD">
        <w:t xml:space="preserve"> </w:t>
      </w:r>
      <w:r w:rsidR="00D075F3" w:rsidRPr="00F634FD">
        <w:fldChar w:fldCharType="begin"/>
      </w:r>
      <w:r w:rsidR="00CF3D8F" w:rsidRPr="00F634FD">
        <w:instrText xml:space="preserve"> ADDIN EN.CITE &lt;EndNote&gt;&lt;Cite&gt;&lt;Author&gt;Moschonis&lt;/Author&gt;&lt;Year&gt;2021&lt;/Year&gt;&lt;RecNum&gt;504&lt;/RecNum&gt;&lt;DisplayText&gt;[117]&lt;/DisplayText&gt;&lt;record&gt;&lt;rec-number&gt;504&lt;/rec-number&gt;&lt;foreign-keys&gt;&lt;key app="EN" db-id="ree0texe25affuezd5bpvrpbr2a0pvpwd9ts" timestamp="1682591510"&gt;504&lt;/key&gt;&lt;/foreign-keys&gt;&lt;ref-type name="Journal Article"&gt;17&lt;/ref-type&gt;&lt;contributors&gt;&lt;authors&gt;&lt;author&gt;Moschonis, G.&lt;/author&gt;&lt;author&gt;Magriplis, E.&lt;/author&gt;&lt;author&gt;Zampelas, A.&lt;/author&gt;&lt;/authors&gt;&lt;/contributors&gt;&lt;auth-address&gt;Department of Dietetics, Nutrition and Sport, School of Allied Health, Human Services and Sport, La Trobe University, Melbourne, VIC 3086, Australia.&amp;#xD;Laboratory of Dietetics and Quality of Life, Department of Food Science and Human Nutrition, Agricultural University of Athens, 11588 Athens, Greece.&lt;/auth-address&gt;&lt;titles&gt;&lt;title&gt;Novel Nutrition Education Approaches for Health Promotion: From Investigating Problems to Finding Solutions&lt;/title&gt;&lt;secondary-title&gt;Nutrients&lt;/secondary-title&gt;&lt;/titles&gt;&lt;periodical&gt;&lt;full-title&gt;Nutrients&lt;/full-title&gt;&lt;abbr-1&gt;Nutrients&lt;/abbr-1&gt;&lt;/periodical&gt;&lt;pages&gt;4423&lt;/pages&gt;&lt;volume&gt;13&lt;/volume&gt;&lt;number&gt;12&lt;/number&gt;&lt;edition&gt;20211210&lt;/edition&gt;&lt;keywords&gt;&lt;keyword&gt;Behavior Therapy/education/methods&lt;/keyword&gt;&lt;keyword&gt;Health Education/*methods&lt;/keyword&gt;&lt;keyword&gt;Health Promotion/*methods&lt;/keyword&gt;&lt;keyword&gt;Humans&lt;/keyword&gt;&lt;keyword&gt;*Nutrition Therapy&lt;/keyword&gt;&lt;/keywords&gt;&lt;dates&gt;&lt;year&gt;2021&lt;/year&gt;&lt;pub-dates&gt;&lt;date&gt;Dec 10&lt;/date&gt;&lt;/pub-dates&gt;&lt;/dates&gt;&lt;isbn&gt;2072-6643&lt;/isbn&gt;&lt;accession-num&gt;34959974&lt;/accession-num&gt;&lt;urls&gt;&lt;/urls&gt;&lt;custom1&gt;The authors declare no conflict of interest.&lt;/custom1&gt;&lt;custom2&gt;PMC8708053&lt;/custom2&gt;&lt;electronic-resource-num&gt;10.3390/nu13124423&lt;/electronic-resource-num&gt;&lt;remote-database-provider&gt;NLM&lt;/remote-database-provider&gt;&lt;language&gt;eng&lt;/language&gt;&lt;/record&gt;&lt;/Cite&gt;&lt;/EndNote&gt;</w:instrText>
      </w:r>
      <w:r w:rsidR="00D075F3" w:rsidRPr="00F634FD">
        <w:fldChar w:fldCharType="separate"/>
      </w:r>
      <w:r w:rsidR="00CF3D8F" w:rsidRPr="00F634FD">
        <w:t>[117]</w:t>
      </w:r>
      <w:r w:rsidR="00D075F3" w:rsidRPr="00F634FD">
        <w:fldChar w:fldCharType="end"/>
      </w:r>
      <w:r w:rsidR="00AE4931" w:rsidRPr="00F634FD">
        <w:t xml:space="preserve"> </w:t>
      </w:r>
      <w:r w:rsidR="003378E1" w:rsidRPr="00F634FD">
        <w:t xml:space="preserve">and has the potential </w:t>
      </w:r>
      <w:r w:rsidR="00AE4931" w:rsidRPr="00F634FD">
        <w:t>for a</w:t>
      </w:r>
      <w:r w:rsidR="00105B95" w:rsidRPr="00F634FD">
        <w:t xml:space="preserve"> </w:t>
      </w:r>
      <w:r w:rsidR="00AE4931" w:rsidRPr="00F634FD">
        <w:t xml:space="preserve">beneficial impact on </w:t>
      </w:r>
      <w:r w:rsidR="00FD0FEC" w:rsidRPr="00F634FD">
        <w:t>public health</w:t>
      </w:r>
      <w:r w:rsidR="003378E1" w:rsidRPr="00F634FD">
        <w:t>.</w:t>
      </w:r>
      <w:r w:rsidR="00715C5D" w:rsidRPr="00F634FD">
        <w:t xml:space="preserve"> Nevertheless, there are multiple </w:t>
      </w:r>
      <w:r w:rsidR="00191929" w:rsidRPr="00F634FD">
        <w:t>factors</w:t>
      </w:r>
      <w:r w:rsidR="00715C5D" w:rsidRPr="00F634FD">
        <w:t xml:space="preserve"> that may impede the involvement of </w:t>
      </w:r>
      <w:r w:rsidR="002C1883" w:rsidRPr="00F634FD">
        <w:t>P</w:t>
      </w:r>
      <w:r w:rsidR="00715C5D" w:rsidRPr="00F634FD">
        <w:t xml:space="preserve">HCPs in raising awareness and educating the community. </w:t>
      </w:r>
      <w:r w:rsidR="00EB3F3C" w:rsidRPr="00F634FD">
        <w:t>L</w:t>
      </w:r>
      <w:r w:rsidR="00843D9B" w:rsidRPr="00F634FD">
        <w:t xml:space="preserve">ack of time and resources for PHCPs, combined with lack of ongoing training for them and their assistants, is </w:t>
      </w:r>
      <w:r w:rsidR="008F1320" w:rsidRPr="00F634FD">
        <w:t>a</w:t>
      </w:r>
      <w:r w:rsidR="00843D9B" w:rsidRPr="00F634FD">
        <w:t xml:space="preserve"> problem that needs to be resolved</w:t>
      </w:r>
      <w:r w:rsidR="00FB3E3E" w:rsidRPr="00F634FD">
        <w:t>. I</w:t>
      </w:r>
      <w:r w:rsidR="006866F0" w:rsidRPr="00F634FD">
        <w:t>n addition</w:t>
      </w:r>
      <w:r w:rsidR="00843D9B" w:rsidRPr="00F634FD">
        <w:t xml:space="preserve">, </w:t>
      </w:r>
      <w:r w:rsidR="00715C5D" w:rsidRPr="00F634FD">
        <w:t xml:space="preserve">the </w:t>
      </w:r>
      <w:r w:rsidR="00132F79" w:rsidRPr="00F634FD">
        <w:t>minimal exposure to nutritional knowledge during</w:t>
      </w:r>
      <w:r w:rsidR="008F1320" w:rsidRPr="00F634FD">
        <w:t xml:space="preserve"> the training of all</w:t>
      </w:r>
      <w:r w:rsidR="00132F79" w:rsidRPr="00F634FD">
        <w:t xml:space="preserve"> </w:t>
      </w:r>
      <w:r w:rsidR="00626579" w:rsidRPr="00F634FD">
        <w:t>PHCP</w:t>
      </w:r>
      <w:r w:rsidR="008F1320" w:rsidRPr="00F634FD">
        <w:t>s</w:t>
      </w:r>
      <w:r w:rsidR="00626579" w:rsidRPr="00F634FD">
        <w:t xml:space="preserve"> </w:t>
      </w:r>
      <w:r w:rsidR="00132F79" w:rsidRPr="00F634FD">
        <w:t>is detrimental</w:t>
      </w:r>
      <w:r w:rsidR="00191929" w:rsidRPr="00F634FD">
        <w:t xml:space="preserve"> </w:t>
      </w:r>
      <w:r w:rsidR="00715C5D" w:rsidRPr="00F634FD">
        <w:fldChar w:fldCharType="begin"/>
      </w:r>
      <w:r w:rsidR="00CF3D8F" w:rsidRPr="00F634FD">
        <w:instrText xml:space="preserve"> ADDIN EN.CITE &lt;EndNote&gt;&lt;Cite&gt;&lt;Author&gt;Lepre&lt;/Author&gt;&lt;Year&gt;2022&lt;/Year&gt;&lt;RecNum&gt;507&lt;/RecNum&gt;&lt;DisplayText&gt;[118]&lt;/DisplayText&gt;&lt;record&gt;&lt;rec-number&gt;507&lt;/rec-number&gt;&lt;foreign-keys&gt;&lt;key app="EN" db-id="ree0texe25affuezd5bpvrpbr2a0pvpwd9ts" timestamp="1682592839"&gt;507&lt;/key&gt;&lt;/foreign-keys&gt;&lt;ref-type name="Journal Article"&gt;17&lt;/ref-type&gt;&lt;contributors&gt;&lt;authors&gt;&lt;author&gt;Breanna Lepre&lt;/author&gt;&lt;author&gt;Helena Trigueiro&lt;/author&gt;&lt;author&gt;Jørgen Torgerstuen Johnsen&lt;/author&gt;&lt;author&gt;Ali Ahsan Khalid&lt;/author&gt;&lt;author&gt;Lauren Ball&lt;/author&gt;&lt;author&gt;Sumantra Ray&lt;/author&gt;&lt;/authors&gt;&lt;/contributors&gt;&lt;titles&gt;&lt;title&gt;Global architecture for the nutrition training of health professionals: a scoping review and blueprint for next steps&lt;/title&gt;&lt;secondary-title&gt;BMJ Nutrition, Prevention &amp;amp;amp; Health&lt;/secondary-title&gt;&lt;/titles&gt;&lt;periodical&gt;&lt;full-title&gt;BMJ Nutrition, Prevention &amp;amp;amp; Health&lt;/full-title&gt;&lt;/periodical&gt;&lt;pages&gt;106-117&lt;/pages&gt;&lt;volume&gt;5&lt;/volume&gt;&lt;number&gt;1&lt;/number&gt;&lt;dates&gt;&lt;year&gt;2022&lt;/year&gt;&lt;/dates&gt;&lt;urls&gt;&lt;related-urls&gt;&lt;url&gt;https://nutrition.bmj.com/content/bmjnph/5/1/106.full.pdf&lt;/url&gt;&lt;/related-urls&gt;&lt;/urls&gt;&lt;electronic-resource-num&gt;10.1136/bmjnph-2021-000354&lt;/electronic-resource-num&gt;&lt;/record&gt;&lt;/Cite&gt;&lt;/EndNote&gt;</w:instrText>
      </w:r>
      <w:r w:rsidR="00715C5D" w:rsidRPr="00F634FD">
        <w:fldChar w:fldCharType="separate"/>
      </w:r>
      <w:r w:rsidR="00CF3D8F" w:rsidRPr="00F634FD">
        <w:t>[118]</w:t>
      </w:r>
      <w:r w:rsidR="00715C5D" w:rsidRPr="00F634FD">
        <w:fldChar w:fldCharType="end"/>
      </w:r>
      <w:r w:rsidR="00F637E5" w:rsidRPr="00F634FD">
        <w:t xml:space="preserve">, </w:t>
      </w:r>
      <w:r w:rsidR="00843D9B" w:rsidRPr="00F634FD">
        <w:t>particularly when combined with</w:t>
      </w:r>
      <w:r w:rsidR="00715C5D" w:rsidRPr="00F634FD">
        <w:t xml:space="preserve"> </w:t>
      </w:r>
      <w:r w:rsidR="0055148C" w:rsidRPr="00F634FD">
        <w:t>insuffic</w:t>
      </w:r>
      <w:r w:rsidR="00285B76" w:rsidRPr="00F634FD">
        <w:t>i</w:t>
      </w:r>
      <w:r w:rsidR="0055148C" w:rsidRPr="00F634FD">
        <w:t>ent</w:t>
      </w:r>
      <w:r w:rsidR="00556295" w:rsidRPr="00F634FD">
        <w:t xml:space="preserve"> </w:t>
      </w:r>
      <w:r w:rsidR="00F637E5" w:rsidRPr="00F634FD">
        <w:t xml:space="preserve">understanding of </w:t>
      </w:r>
      <w:r w:rsidR="00285B76" w:rsidRPr="00F634FD">
        <w:t>the</w:t>
      </w:r>
      <w:r w:rsidR="00A45AC9" w:rsidRPr="00F634FD">
        <w:t xml:space="preserve"> broader roles of the</w:t>
      </w:r>
      <w:r w:rsidR="00285B76" w:rsidRPr="00F634FD">
        <w:t xml:space="preserve"> immune system</w:t>
      </w:r>
      <w:r w:rsidR="00A45AC9" w:rsidRPr="00F634FD">
        <w:t xml:space="preserve"> beyond host </w:t>
      </w:r>
      <w:r w:rsidR="00A56E24" w:rsidRPr="00F634FD">
        <w:t>defence</w:t>
      </w:r>
      <w:r w:rsidR="00285B76" w:rsidRPr="00F634FD">
        <w:t xml:space="preserve"> </w:t>
      </w:r>
      <w:r w:rsidR="00F637E5" w:rsidRPr="00F634FD">
        <w:t xml:space="preserve">and </w:t>
      </w:r>
      <w:r w:rsidR="00715C5D" w:rsidRPr="00F634FD">
        <w:t xml:space="preserve">how to communicate </w:t>
      </w:r>
      <w:r w:rsidR="00285B76" w:rsidRPr="00F634FD">
        <w:t xml:space="preserve">its </w:t>
      </w:r>
      <w:r w:rsidR="00715C5D" w:rsidRPr="00F634FD">
        <w:t xml:space="preserve">importance </w:t>
      </w:r>
      <w:r w:rsidR="00715C5D" w:rsidRPr="00F634FD">
        <w:fldChar w:fldCharType="begin"/>
      </w:r>
      <w:r w:rsidR="00CF3D8F" w:rsidRPr="00F634FD">
        <w:instrText xml:space="preserve"> ADDIN EN.CITE &lt;EndNote&gt;&lt;Cite&gt;&lt;Author&gt;Mixter&lt;/Author&gt;&lt;Year&gt;2023&lt;/Year&gt;&lt;RecNum&gt;506&lt;/RecNum&gt;&lt;DisplayText&gt;[119]&lt;/DisplayText&gt;&lt;record&gt;&lt;rec-number&gt;506&lt;/rec-number&gt;&lt;foreign-keys&gt;&lt;key app="EN" db-id="ree0texe25affuezd5bpvrpbr2a0pvpwd9ts" timestamp="1682592681"&gt;506&lt;/key&gt;&lt;/foreign-keys&gt;&lt;ref-type name="Journal Article"&gt;17&lt;/ref-type&gt;&lt;contributors&gt;&lt;authors&gt;&lt;author&gt;Philip F. Mixter&lt;/author&gt;&lt;author&gt;Adam J. Kleinschmit&lt;/author&gt;&lt;author&gt;Archana Lal&lt;/author&gt;&lt;author&gt;Thiru Vanniasinkam&lt;/author&gt;&lt;author&gt;Danielle L. J. Condry&lt;/author&gt;&lt;author&gt;Rebekah T. Taylor&lt;/author&gt;&lt;author&gt;Louis B. Justement&lt;/author&gt;&lt;author&gt;Sumali Pandey&lt;/author&gt;&lt;/authors&gt;&lt;/contributors&gt;&lt;titles&gt;&lt;title&gt;Immune Literacy: a Call to Action for a System-Level Change&lt;/title&gt;&lt;secondary-title&gt;Journal of Microbiology &amp;amp;amp; Biology Education&lt;/secondary-title&gt;&lt;/titles&gt;&lt;periodical&gt;&lt;full-title&gt;Journal of Microbiology &amp;amp;amp; Biology Education&lt;/full-title&gt;&lt;/periodical&gt;&lt;pages&gt;e00203-22&lt;/pages&gt;&lt;volume&gt;24&lt;/volume&gt;&lt;number&gt;1&lt;/number&gt;&lt;dates&gt;&lt;year&gt;2023&lt;/year&gt;&lt;/dates&gt;&lt;urls&gt;&lt;related-urls&gt;&lt;url&gt;https://journals.asm.org/doi/abs/10.1128/jmbe.00203-22&lt;/url&gt;&lt;/related-urls&gt;&lt;/urls&gt;&lt;electronic-resource-num&gt;doi:10.1128/jmbe.00203-22&lt;/electronic-resource-num&gt;&lt;/record&gt;&lt;/Cite&gt;&lt;/EndNote&gt;</w:instrText>
      </w:r>
      <w:r w:rsidR="00715C5D" w:rsidRPr="00F634FD">
        <w:fldChar w:fldCharType="separate"/>
      </w:r>
      <w:r w:rsidR="00CF3D8F" w:rsidRPr="00F634FD">
        <w:t>[119]</w:t>
      </w:r>
      <w:r w:rsidR="00715C5D" w:rsidRPr="00F634FD">
        <w:fldChar w:fldCharType="end"/>
      </w:r>
      <w:r w:rsidR="00715C5D" w:rsidRPr="00F634FD">
        <w:t xml:space="preserve">. </w:t>
      </w:r>
      <w:r w:rsidR="000D35B4" w:rsidRPr="00F634FD">
        <w:t>Th</w:t>
      </w:r>
      <w:r w:rsidR="00AC48CA" w:rsidRPr="00F634FD">
        <w:t xml:space="preserve">ese </w:t>
      </w:r>
      <w:r w:rsidR="000D35B4" w:rsidRPr="00F634FD">
        <w:t>issue</w:t>
      </w:r>
      <w:r w:rsidR="00AC48CA" w:rsidRPr="00F634FD">
        <w:t>s</w:t>
      </w:r>
      <w:r w:rsidR="000D35B4" w:rsidRPr="00F634FD">
        <w:t xml:space="preserve"> must be addressed before </w:t>
      </w:r>
      <w:r w:rsidR="00824CF2" w:rsidRPr="00F634FD">
        <w:t>PCHPs</w:t>
      </w:r>
      <w:r w:rsidR="000D35B4" w:rsidRPr="00F634FD">
        <w:t xml:space="preserve"> </w:t>
      </w:r>
      <w:r w:rsidR="00A51E9B" w:rsidRPr="00F634FD">
        <w:t>can safely</w:t>
      </w:r>
      <w:r w:rsidR="00824CF2" w:rsidRPr="00F634FD">
        <w:t xml:space="preserve"> and confidently</w:t>
      </w:r>
      <w:r w:rsidR="00A51E9B" w:rsidRPr="00F634FD">
        <w:t xml:space="preserve"> </w:t>
      </w:r>
      <w:r w:rsidR="000D35B4" w:rsidRPr="00F634FD">
        <w:t>advise the community about</w:t>
      </w:r>
      <w:r w:rsidR="00A51E9B" w:rsidRPr="00F634FD">
        <w:t xml:space="preserve"> basic</w:t>
      </w:r>
      <w:r w:rsidR="000D35B4" w:rsidRPr="00F634FD">
        <w:t xml:space="preserve"> nutrition</w:t>
      </w:r>
      <w:r w:rsidR="00A51E9B" w:rsidRPr="00F634FD">
        <w:t xml:space="preserve"> and know when </w:t>
      </w:r>
      <w:r w:rsidR="00D809ED" w:rsidRPr="00F634FD">
        <w:t xml:space="preserve">they should </w:t>
      </w:r>
      <w:r w:rsidR="00A51E9B" w:rsidRPr="00F634FD">
        <w:t xml:space="preserve">refer to an </w:t>
      </w:r>
      <w:r w:rsidR="00A51E9B" w:rsidRPr="00F634FD">
        <w:lastRenderedPageBreak/>
        <w:t>expert</w:t>
      </w:r>
      <w:r w:rsidR="000D35B4" w:rsidRPr="00F634FD">
        <w:t xml:space="preserve">. </w:t>
      </w:r>
      <w:r w:rsidR="006D04A7" w:rsidRPr="00F634FD">
        <w:t xml:space="preserve">Integrating evidence-based nutrition </w:t>
      </w:r>
      <w:r w:rsidR="002C1883" w:rsidRPr="00F634FD">
        <w:t xml:space="preserve">courses </w:t>
      </w:r>
      <w:r w:rsidR="006D04A7" w:rsidRPr="00F634FD">
        <w:t xml:space="preserve">into health professional education, using a range of delivery and communication options, can prompt </w:t>
      </w:r>
      <w:r w:rsidR="00332231" w:rsidRPr="00F634FD">
        <w:t xml:space="preserve">greater </w:t>
      </w:r>
      <w:r w:rsidR="00C21C9D" w:rsidRPr="00F634FD">
        <w:t>competence</w:t>
      </w:r>
      <w:r w:rsidR="00332231" w:rsidRPr="00F634FD">
        <w:t xml:space="preserve"> </w:t>
      </w:r>
      <w:r w:rsidR="00EF6E61" w:rsidRPr="00F634FD">
        <w:t>and confidence when</w:t>
      </w:r>
      <w:r w:rsidR="00332231" w:rsidRPr="00F634FD">
        <w:t xml:space="preserve"> providing </w:t>
      </w:r>
      <w:r w:rsidR="006D04A7" w:rsidRPr="00F634FD">
        <w:t>nutrition</w:t>
      </w:r>
      <w:r w:rsidR="00AC4DCE" w:rsidRPr="00F634FD">
        <w:t>al advice</w:t>
      </w:r>
      <w:r w:rsidR="006D04A7" w:rsidRPr="00F634FD">
        <w:t xml:space="preserve"> </w:t>
      </w:r>
      <w:r w:rsidR="00E95E63" w:rsidRPr="00F634FD">
        <w:fldChar w:fldCharType="begin">
          <w:fldData xml:space="preserve">PEVuZE5vdGU+PENpdGU+PEF1dGhvcj5Ob3dzb248L0F1dGhvcj48WWVhcj4yMDIwPC9ZZWFyPjxS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</w:fldData>
        </w:fldChar>
      </w:r>
      <w:r w:rsidR="00CF3D8F" w:rsidRPr="00F634FD">
        <w:instrText xml:space="preserve"> ADDIN EN.CITE </w:instrText>
      </w:r>
      <w:r w:rsidR="00CF3D8F" w:rsidRPr="00F634FD">
        <w:fldChar w:fldCharType="begin">
          <w:fldData xml:space="preserve">PEVuZE5vdGU+PENpdGU+PEF1dGhvcj5Ob3dzb248L0F1dGhvcj48WWVhcj4yMDIwPC9ZZWFyPjxS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</w:fldData>
        </w:fldChar>
      </w:r>
      <w:r w:rsidR="00CF3D8F" w:rsidRPr="00F634FD">
        <w:instrText xml:space="preserve"> ADDIN EN.CITE.DATA </w:instrText>
      </w:r>
      <w:r w:rsidR="00CF3D8F" w:rsidRPr="00F634FD">
        <w:fldChar w:fldCharType="end"/>
      </w:r>
      <w:r w:rsidR="00E95E63" w:rsidRPr="00F634FD">
        <w:fldChar w:fldCharType="separate"/>
      </w:r>
      <w:r w:rsidR="00CF3D8F" w:rsidRPr="00F634FD">
        <w:t>[120,121]</w:t>
      </w:r>
      <w:r w:rsidR="00E95E63" w:rsidRPr="00F634FD">
        <w:fldChar w:fldCharType="end"/>
      </w:r>
      <w:r w:rsidR="006D04A7" w:rsidRPr="00F634FD">
        <w:t xml:space="preserve">. </w:t>
      </w:r>
      <w:r w:rsidR="006345C2" w:rsidRPr="00F634FD">
        <w:t>The</w:t>
      </w:r>
      <w:r w:rsidR="00EB3F3C" w:rsidRPr="00F634FD">
        <w:t>re is</w:t>
      </w:r>
      <w:r w:rsidR="006345C2" w:rsidRPr="00F634FD">
        <w:t xml:space="preserve"> a range of solutions that could be used to help educate PHCPs about the impact </w:t>
      </w:r>
      <w:r w:rsidR="00757B76" w:rsidRPr="00F634FD">
        <w:t xml:space="preserve">of </w:t>
      </w:r>
      <w:r w:rsidR="006345C2" w:rsidRPr="00F634FD">
        <w:t>nutrition on the immune system and the potential public health benefits of daily immune support through nutrition.</w:t>
      </w:r>
      <w:r w:rsidR="00F938D1" w:rsidRPr="00F634FD">
        <w:t xml:space="preserve"> These might include, for example, the creation of live and virtual communities for PHCPs, </w:t>
      </w:r>
      <w:r w:rsidR="00A54FC8" w:rsidRPr="00F634FD">
        <w:t>continuous training via online resources or participation in scientific events</w:t>
      </w:r>
      <w:r w:rsidR="00F938D1" w:rsidRPr="00F634FD">
        <w:t xml:space="preserve">. </w:t>
      </w:r>
      <w:r w:rsidR="00DF2016" w:rsidRPr="00F634FD">
        <w:t>Educational materials with guidance to empower PHCPs during discussions about dietary supplements are</w:t>
      </w:r>
      <w:r w:rsidR="00E65A7D" w:rsidRPr="00F634FD">
        <w:t xml:space="preserve"> also</w:t>
      </w:r>
      <w:r w:rsidR="00DF2016" w:rsidRPr="00F634FD">
        <w:t xml:space="preserve"> already available</w:t>
      </w:r>
      <w:r w:rsidR="00583847" w:rsidRPr="00F634FD">
        <w:t xml:space="preserve"> (such as the Operation Supplement Safety document developed by the US Department of Defense</w:t>
      </w:r>
      <w:r w:rsidR="00BB26FC" w:rsidRPr="00F634FD">
        <w:t xml:space="preserve"> </w:t>
      </w:r>
      <w:r w:rsidR="00D20ED0" w:rsidRPr="00F634FD">
        <w:fldChar w:fldCharType="begin"/>
      </w:r>
      <w:r w:rsidR="00CF3D8F" w:rsidRPr="00F634FD">
        <w:instrText xml:space="preserve"> ADDIN EN.CITE &lt;EndNote&gt;&lt;Cite&gt;&lt;Author&gt;US Department of Defense&lt;/Author&gt;&lt;Year&gt;2023&lt;/Year&gt;&lt;RecNum&gt;516&lt;/RecNum&gt;&lt;DisplayText&gt;[122]&lt;/DisplayText&gt;&lt;record&gt;&lt;rec-number&gt;516&lt;/rec-number&gt;&lt;foreign-keys&gt;&lt;key app="EN" db-id="ree0texe25affuezd5bpvrpbr2a0pvpwd9ts" timestamp="1699704283"&gt;516&lt;/key&gt;&lt;/foreign-keys&gt;&lt;ref-type name="Electronic Article"&gt;43&lt;/ref-type&gt;&lt;contributors&gt;&lt;authors&gt;&lt;author&gt;US Department of Defense, &lt;/author&gt;&lt;/authors&gt;&lt;/contributors&gt;&lt;titles&gt;&lt;title&gt;Operation Supplement Safety. The Department of Defense Dietary Supplement Program&lt;/title&gt;&lt;/titles&gt;&lt;dates&gt;&lt;year&gt;2023&lt;/year&gt;&lt;pub-dates&gt;&lt;date&gt;11 Nov 2023&lt;/date&gt;&lt;/pub-dates&gt;&lt;/dates&gt;&lt;urls&gt;&lt;related-urls&gt;&lt;url&gt;https://www.opss.org/&lt;/url&gt;&lt;/related-urls&gt;&lt;/urls&gt;&lt;/record&gt;&lt;/Cite&gt;&lt;/EndNote&gt;</w:instrText>
      </w:r>
      <w:r w:rsidR="00D20ED0" w:rsidRPr="00F634FD">
        <w:fldChar w:fldCharType="separate"/>
      </w:r>
      <w:r w:rsidR="00CF3D8F" w:rsidRPr="00F634FD">
        <w:t>[122]</w:t>
      </w:r>
      <w:r w:rsidR="00D20ED0" w:rsidRPr="00F634FD">
        <w:fldChar w:fldCharType="end"/>
      </w:r>
      <w:r w:rsidR="00426F18">
        <w:t>)</w:t>
      </w:r>
      <w:r w:rsidR="00DF2016" w:rsidRPr="00F634FD">
        <w:t xml:space="preserve">. </w:t>
      </w:r>
      <w:r w:rsidR="008A3A91" w:rsidRPr="00F634FD">
        <w:t>The ensuing knowledge</w:t>
      </w:r>
      <w:r w:rsidR="00BD5307" w:rsidRPr="00F634FD">
        <w:t>,</w:t>
      </w:r>
      <w:r w:rsidR="00757B76" w:rsidRPr="00F634FD">
        <w:t xml:space="preserve"> </w:t>
      </w:r>
      <w:r w:rsidR="00FF72CD" w:rsidRPr="00F634FD">
        <w:t>combined with</w:t>
      </w:r>
      <w:r w:rsidR="00757B76" w:rsidRPr="00F634FD">
        <w:t xml:space="preserve"> </w:t>
      </w:r>
      <w:r w:rsidR="00FF72CD" w:rsidRPr="00F634FD">
        <w:t>effective</w:t>
      </w:r>
      <w:r w:rsidR="00757B76" w:rsidRPr="00F634FD">
        <w:t xml:space="preserve"> community communication tools</w:t>
      </w:r>
      <w:r w:rsidR="00BD5307" w:rsidRPr="00F634FD">
        <w:t>,</w:t>
      </w:r>
      <w:r w:rsidR="008A3A91" w:rsidRPr="00F634FD">
        <w:t xml:space="preserve"> can be used </w:t>
      </w:r>
      <w:r w:rsidR="00757B76" w:rsidRPr="00F634FD">
        <w:t>by PHCP</w:t>
      </w:r>
      <w:r w:rsidR="00075664" w:rsidRPr="00F634FD">
        <w:t>s</w:t>
      </w:r>
      <w:r w:rsidR="00757B76" w:rsidRPr="00F634FD">
        <w:t xml:space="preserve"> </w:t>
      </w:r>
      <w:r w:rsidR="008A3A91" w:rsidRPr="00F634FD">
        <w:t>to directly inform the community about the benefits of daily nutritional self-care to support immunity.</w:t>
      </w:r>
      <w:r w:rsidR="00F938D1" w:rsidRPr="00F634FD">
        <w:t xml:space="preserve"> </w:t>
      </w:r>
      <w:r w:rsidR="00751995" w:rsidRPr="00F634FD">
        <w:t xml:space="preserve">Such </w:t>
      </w:r>
      <w:r w:rsidR="00603229" w:rsidRPr="00F634FD">
        <w:t>community</w:t>
      </w:r>
      <w:r w:rsidR="0011173E" w:rsidRPr="00F634FD">
        <w:t xml:space="preserve"> </w:t>
      </w:r>
      <w:r w:rsidR="00751995" w:rsidRPr="00F634FD">
        <w:t xml:space="preserve">tools might encompass </w:t>
      </w:r>
      <w:r w:rsidR="00F938D1" w:rsidRPr="00F634FD">
        <w:t xml:space="preserve">succinct and accessible online and print resources (e.g., leaflets, websites, </w:t>
      </w:r>
      <w:r w:rsidR="006E5281" w:rsidRPr="00F634FD">
        <w:t xml:space="preserve">and </w:t>
      </w:r>
      <w:r w:rsidR="00F938D1" w:rsidRPr="00F634FD">
        <w:t>social media posts on topics such as new information on micronutrients, dietary choices during different life stages, and effects of nutrition on immune function)</w:t>
      </w:r>
      <w:r w:rsidR="00A54FC8" w:rsidRPr="00F634FD">
        <w:t>;</w:t>
      </w:r>
      <w:r w:rsidR="00F938D1" w:rsidRPr="00F634FD">
        <w:t xml:space="preserve"> </w:t>
      </w:r>
      <w:r w:rsidR="00A54FC8" w:rsidRPr="00F634FD">
        <w:t xml:space="preserve">practical interactive, and case-based information-sharing sessions that offer bidirectional communication between speakers and audiences; </w:t>
      </w:r>
      <w:r w:rsidR="00F938D1" w:rsidRPr="00F634FD">
        <w:t xml:space="preserve">diagnostic aids within pharmacies </w:t>
      </w:r>
      <w:r w:rsidR="00FA0517" w:rsidRPr="00F634FD">
        <w:t xml:space="preserve">that are </w:t>
      </w:r>
      <w:r w:rsidR="00F938D1" w:rsidRPr="00F634FD">
        <w:t xml:space="preserve">accessible to the community </w:t>
      </w:r>
      <w:r w:rsidR="00A54FC8" w:rsidRPr="00F634FD">
        <w:t>(</w:t>
      </w:r>
      <w:r w:rsidR="00F938D1" w:rsidRPr="00F634FD">
        <w:t>featur</w:t>
      </w:r>
      <w:r w:rsidR="00A54FC8" w:rsidRPr="00F634FD">
        <w:t>ing</w:t>
      </w:r>
      <w:r w:rsidR="00F938D1" w:rsidRPr="00F634FD">
        <w:t xml:space="preserve"> simple nutritional assessment tools and integration with wearable technologies</w:t>
      </w:r>
      <w:r w:rsidR="00A54FC8" w:rsidRPr="00F634FD">
        <w:t>)</w:t>
      </w:r>
      <w:r w:rsidR="00F938D1" w:rsidRPr="00F634FD">
        <w:t xml:space="preserve">. </w:t>
      </w:r>
      <w:r w:rsidR="00CF5332" w:rsidRPr="00F634FD">
        <w:t>These educational initiatives should be supported by</w:t>
      </w:r>
      <w:r w:rsidR="00757B76" w:rsidRPr="00F634FD">
        <w:t xml:space="preserve"> a number of stakeholders</w:t>
      </w:r>
      <w:r w:rsidR="00BD5307" w:rsidRPr="00F634FD">
        <w:t>,</w:t>
      </w:r>
      <w:r w:rsidR="00757B76" w:rsidRPr="00F634FD">
        <w:t xml:space="preserve"> such as health systems, PHCP associations, insurance companies</w:t>
      </w:r>
      <w:r w:rsidR="00BD5307" w:rsidRPr="00F634FD">
        <w:t>,</w:t>
      </w:r>
      <w:r w:rsidR="00757B76" w:rsidRPr="00F634FD">
        <w:t xml:space="preserve"> and </w:t>
      </w:r>
      <w:r w:rsidR="00CB3133" w:rsidRPr="00F634FD">
        <w:t>the s</w:t>
      </w:r>
      <w:r w:rsidR="00757B76" w:rsidRPr="00F634FD">
        <w:t>elf-care</w:t>
      </w:r>
      <w:r w:rsidR="00CB3133" w:rsidRPr="00F634FD">
        <w:t xml:space="preserve"> </w:t>
      </w:r>
      <w:r w:rsidR="00CF5332" w:rsidRPr="00F634FD">
        <w:t xml:space="preserve">industry </w:t>
      </w:r>
      <w:r w:rsidR="003C2BEA" w:rsidRPr="00F634FD">
        <w:t>wherever possible</w:t>
      </w:r>
      <w:r w:rsidR="001005B3" w:rsidRPr="00F634FD">
        <w:t xml:space="preserve">, by presenting </w:t>
      </w:r>
      <w:r w:rsidR="003C2BEA" w:rsidRPr="00F634FD">
        <w:t xml:space="preserve">scientific research </w:t>
      </w:r>
      <w:r w:rsidR="001005B3" w:rsidRPr="00F634FD">
        <w:t>on nutrition and immune health</w:t>
      </w:r>
      <w:r w:rsidR="00990122" w:rsidRPr="00F634FD">
        <w:t>,</w:t>
      </w:r>
      <w:r w:rsidR="003C2BEA" w:rsidRPr="00F634FD">
        <w:t xml:space="preserve"> </w:t>
      </w:r>
      <w:r w:rsidR="001005B3" w:rsidRPr="00F634FD">
        <w:t xml:space="preserve">using </w:t>
      </w:r>
      <w:r w:rsidR="003C2BEA" w:rsidRPr="00F634FD">
        <w:t>online resources to reach PHCPs and the public</w:t>
      </w:r>
      <w:r w:rsidR="00990122" w:rsidRPr="00F634FD">
        <w:t>, and helping to monitor and fact-check misinformation online to ensure that people receive accurate advice on why and how to support their immune system through nutrition</w:t>
      </w:r>
      <w:r w:rsidR="00CF5332" w:rsidRPr="00F634FD">
        <w:t>.</w:t>
      </w:r>
    </w:p>
    <w:p w14:paraId="0F3AB725" w14:textId="4FFFFAF0" w:rsidR="00522CCE" w:rsidRPr="00F634FD" w:rsidRDefault="00E06A44" w:rsidP="00AC3DEB">
      <w:pPr>
        <w:pStyle w:val="Heading1"/>
      </w:pPr>
      <w:r w:rsidRPr="00F634FD">
        <w:t>CONCLUSIONS</w:t>
      </w:r>
    </w:p>
    <w:p w14:paraId="6AD56A25" w14:textId="3E9E8FC1" w:rsidR="00E9380D" w:rsidRPr="00F634FD" w:rsidRDefault="00133C7F" w:rsidP="00AC3DEB">
      <w:r w:rsidRPr="00F634FD">
        <w:t xml:space="preserve">The immune system is important to the body’s function and resilience to challenges, and this goes beyond </w:t>
      </w:r>
      <w:r w:rsidR="00A56E24" w:rsidRPr="00F634FD">
        <w:t>defence</w:t>
      </w:r>
      <w:r w:rsidRPr="00F634FD">
        <w:t xml:space="preserve"> against pathogens. Consequently, immune impairments result in loss of homeostasis and resilience and an increased risk of </w:t>
      </w:r>
      <w:r w:rsidR="006E285A" w:rsidRPr="00F634FD">
        <w:t>various</w:t>
      </w:r>
      <w:r w:rsidRPr="00F634FD">
        <w:t xml:space="preserve"> diseases. Multiple nutrients are vital </w:t>
      </w:r>
      <w:r w:rsidR="00976E54" w:rsidRPr="00F634FD">
        <w:t xml:space="preserve">to </w:t>
      </w:r>
      <w:r w:rsidRPr="00F634FD">
        <w:t>support immune system function. Hence</w:t>
      </w:r>
      <w:r w:rsidR="00F91F86" w:rsidRPr="00F634FD">
        <w:t>,</w:t>
      </w:r>
      <w:r w:rsidRPr="00F634FD">
        <w:t xml:space="preserve"> a poor diet is linked with immune impairments and increased susceptibility to infection. However, such immune impairments are also part of the link between poor diet and many chronic non-communicable diseases.</w:t>
      </w:r>
      <w:r w:rsidR="00FD6EFE" w:rsidRPr="00F634FD">
        <w:t xml:space="preserve"> Diet is important in the supply of optimal nutrition</w:t>
      </w:r>
      <w:r w:rsidR="00081385" w:rsidRPr="00F634FD">
        <w:t>;</w:t>
      </w:r>
      <w:r w:rsidR="00FD6EFE" w:rsidRPr="00F634FD">
        <w:t xml:space="preserve"> even so, many people</w:t>
      </w:r>
      <w:r w:rsidR="00081385" w:rsidRPr="00F634FD">
        <w:t xml:space="preserve"> –</w:t>
      </w:r>
      <w:r w:rsidR="00FD6EFE" w:rsidRPr="00F634FD">
        <w:t xml:space="preserve"> even in well developed countries</w:t>
      </w:r>
      <w:r w:rsidR="00081385" w:rsidRPr="00F634FD">
        <w:t xml:space="preserve"> –</w:t>
      </w:r>
      <w:r w:rsidR="00FD6EFE" w:rsidRPr="00F634FD">
        <w:t xml:space="preserve"> have </w:t>
      </w:r>
      <w:r w:rsidR="00FD6EFE" w:rsidRPr="00F634FD">
        <w:lastRenderedPageBreak/>
        <w:t>ins</w:t>
      </w:r>
      <w:r w:rsidR="00081385" w:rsidRPr="00F634FD">
        <w:t>u</w:t>
      </w:r>
      <w:r w:rsidR="00FD6EFE" w:rsidRPr="00F634FD">
        <w:t xml:space="preserve">fficient intakes of many micronutrients. </w:t>
      </w:r>
      <w:r w:rsidRPr="00F634FD">
        <w:t xml:space="preserve">Micronutrient supplements can help to fill nutrient gaps for immune support where diet is insufficient. </w:t>
      </w:r>
      <w:r w:rsidR="007F70F3" w:rsidRPr="00F634FD">
        <w:t xml:space="preserve">There is a public health need to galvanize the community into taking </w:t>
      </w:r>
      <w:r w:rsidR="00094607" w:rsidRPr="00F634FD">
        <w:t xml:space="preserve">daily </w:t>
      </w:r>
      <w:r w:rsidR="007F70F3" w:rsidRPr="00F634FD">
        <w:t>care of their immune system through nutrition support.</w:t>
      </w:r>
      <w:r w:rsidR="00522CCE" w:rsidRPr="00F634FD">
        <w:t xml:space="preserve"> </w:t>
      </w:r>
      <w:r w:rsidR="00F91F86" w:rsidRPr="00F634FD">
        <w:t>PHCPs</w:t>
      </w:r>
      <w:r w:rsidR="00E9380D" w:rsidRPr="00F634FD">
        <w:t xml:space="preserve"> already play a central role in educating the community, and should be encouraged</w:t>
      </w:r>
      <w:r w:rsidR="008F1320" w:rsidRPr="00F634FD">
        <w:t xml:space="preserve"> </w:t>
      </w:r>
      <w:r w:rsidR="00E9380D" w:rsidRPr="00F634FD">
        <w:t>to proactively promote</w:t>
      </w:r>
      <w:r w:rsidR="00094607" w:rsidRPr="00F634FD">
        <w:t xml:space="preserve"> nutritional immun</w:t>
      </w:r>
      <w:r w:rsidR="00F91F86" w:rsidRPr="00F634FD">
        <w:t>e</w:t>
      </w:r>
      <w:r w:rsidR="00094607" w:rsidRPr="00F634FD">
        <w:t xml:space="preserve"> self-care</w:t>
      </w:r>
      <w:r w:rsidR="00E9380D" w:rsidRPr="00F634FD">
        <w:t xml:space="preserve">. </w:t>
      </w:r>
      <w:r w:rsidR="00DB1C76" w:rsidRPr="00F634FD">
        <w:t xml:space="preserve">However, </w:t>
      </w:r>
      <w:r w:rsidR="00E9380D" w:rsidRPr="00F634FD">
        <w:t xml:space="preserve">there is a need to empower and </w:t>
      </w:r>
      <w:r w:rsidR="009A0D72" w:rsidRPr="00F634FD">
        <w:t>assist</w:t>
      </w:r>
      <w:r w:rsidR="00E9380D" w:rsidRPr="00F634FD">
        <w:t xml:space="preserve"> </w:t>
      </w:r>
      <w:r w:rsidR="00DB1C76" w:rsidRPr="00F634FD">
        <w:t xml:space="preserve">PCHPs </w:t>
      </w:r>
      <w:r w:rsidR="00E9380D" w:rsidRPr="00F634FD">
        <w:t>by investing in training and providing succinct and reliable information about the immune system and the</w:t>
      </w:r>
      <w:r w:rsidR="00526923" w:rsidRPr="00F634FD">
        <w:t xml:space="preserve"> vital</w:t>
      </w:r>
      <w:r w:rsidR="00E9380D" w:rsidRPr="00F634FD">
        <w:t xml:space="preserve"> role</w:t>
      </w:r>
      <w:r w:rsidR="00526923" w:rsidRPr="00F634FD">
        <w:t>s</w:t>
      </w:r>
      <w:r w:rsidR="00E9380D" w:rsidRPr="00F634FD">
        <w:t xml:space="preserve"> of nutrition </w:t>
      </w:r>
      <w:r w:rsidR="00173431" w:rsidRPr="00F634FD">
        <w:t>–</w:t>
      </w:r>
      <w:r w:rsidR="007F70F3" w:rsidRPr="00F634FD">
        <w:t xml:space="preserve"> including the use of a </w:t>
      </w:r>
      <w:r w:rsidR="00173431" w:rsidRPr="00F634FD">
        <w:t xml:space="preserve">multiple micronutrient </w:t>
      </w:r>
      <w:r w:rsidR="007F70F3" w:rsidRPr="00F634FD">
        <w:t xml:space="preserve">supplement </w:t>
      </w:r>
      <w:r w:rsidR="008C2572" w:rsidRPr="00F634FD">
        <w:t xml:space="preserve">to help </w:t>
      </w:r>
      <w:r w:rsidR="007367CF" w:rsidRPr="00F634FD">
        <w:t>close any nutri</w:t>
      </w:r>
      <w:r w:rsidR="00F91F86" w:rsidRPr="00F634FD">
        <w:t>ent</w:t>
      </w:r>
      <w:r w:rsidR="007367CF" w:rsidRPr="00F634FD">
        <w:t xml:space="preserve"> gaps</w:t>
      </w:r>
      <w:r w:rsidR="00526923" w:rsidRPr="00F634FD">
        <w:t xml:space="preserve"> that could impair immune function</w:t>
      </w:r>
      <w:r w:rsidR="007F70F3" w:rsidRPr="00F634FD">
        <w:t>.</w:t>
      </w:r>
    </w:p>
    <w:p w14:paraId="743F9F13" w14:textId="77777777" w:rsidR="00AC3DEB" w:rsidRPr="00F634FD" w:rsidRDefault="00E06A44" w:rsidP="00AC3DEB">
      <w:pPr>
        <w:pStyle w:val="Heading1"/>
      </w:pPr>
      <w:r w:rsidRPr="00F634FD">
        <w:t>Acknowledgments</w:t>
      </w:r>
    </w:p>
    <w:p w14:paraId="349CB7CA" w14:textId="0BE1E5F5" w:rsidR="00E06A44" w:rsidRPr="00F634FD" w:rsidRDefault="00E06A44" w:rsidP="00AC3DEB">
      <w:r w:rsidRPr="00F634FD">
        <w:t xml:space="preserve">The outline of the publication was developed with input from all authors, based on an expert webinar meeting and the subsequent conclusions concerning the role of nutrition in immune support. The draft manuscript was prepared by Deborah Nock (Medical WriteAway, Norwich, UK), who provided editorial support during all review rounds. </w:t>
      </w:r>
    </w:p>
    <w:p w14:paraId="4966B736" w14:textId="77777777" w:rsidR="00AC3DEB" w:rsidRPr="00F634FD" w:rsidRDefault="008C3D87" w:rsidP="00AC3DEB">
      <w:pPr>
        <w:pStyle w:val="Heading1"/>
      </w:pPr>
      <w:r w:rsidRPr="00F634FD">
        <w:t>Competing Interest</w:t>
      </w:r>
      <w:r w:rsidR="00A21996" w:rsidRPr="00F634FD">
        <w:t>s</w:t>
      </w:r>
    </w:p>
    <w:p w14:paraId="1B2DBDAA" w14:textId="0479A2C9" w:rsidR="008C3D87" w:rsidRPr="00F634FD" w:rsidRDefault="008C3D87" w:rsidP="00AC3DEB">
      <w:r w:rsidRPr="00F634FD">
        <w:t xml:space="preserve">P.C.C. acts as an ad hoc adviser/consultant to BASF AS, DSM, Danone-Nutricia, Cargill, Nutrileads, Bayer Consumer Care, Haleon Wellness (formerly GSK Consumer Healthcare), and Fresenius Kabi; has received speaking honoraria from DSM, Danone-Nutricia, Fresenius Kabi, Bayer Consumer Care, GSK Consumer Healthcare, Biogredia, Pepsico, Proctor &amp; Gamble and Abbott; has current research funding from Bayer Consumer Care and Tate and Lyle; and is using study materials from DSM and Tate and Lyle in current human trials. </w:t>
      </w:r>
    </w:p>
    <w:p w14:paraId="44D1D8A2" w14:textId="77777777" w:rsidR="008C3D87" w:rsidRPr="00F634FD" w:rsidRDefault="008C3D87" w:rsidP="00AC3DEB">
      <w:r w:rsidRPr="00F634FD">
        <w:t>A.B.-F. has received fees for oral presentations at Bayer Hispania SL Congresses.</w:t>
      </w:r>
    </w:p>
    <w:p w14:paraId="41708955" w14:textId="77777777" w:rsidR="008C3D87" w:rsidRPr="00F634FD" w:rsidRDefault="008C3D87" w:rsidP="00AC3DEB">
      <w:r w:rsidRPr="00F634FD">
        <w:t xml:space="preserve">D.R.F. acts an ad hoc adviser/consultant to Marjan, Mantecorp, Novo Nordisk, Arese,Apsen, Pfizer, Nestlé, Abbot, Cellera. </w:t>
      </w:r>
    </w:p>
    <w:p w14:paraId="15514A7D" w14:textId="77777777" w:rsidR="008C3D87" w:rsidRPr="00F634FD" w:rsidRDefault="008C3D87" w:rsidP="00AC3DEB">
      <w:r w:rsidRPr="00F634FD">
        <w:t>The funder, Bayer Consumer Care Ltd, employs A.P. and had a role in the writing and review of the manuscript and the decision to publish the manuscript.</w:t>
      </w:r>
    </w:p>
    <w:p w14:paraId="6AA35142" w14:textId="77777777" w:rsidR="008C3D87" w:rsidRPr="00F634FD" w:rsidRDefault="008C3D87" w:rsidP="00AC3DEB">
      <w:r w:rsidRPr="00F634FD">
        <w:lastRenderedPageBreak/>
        <w:t>All authors received financial support for participating in the related webinar funded by Bayer Consumer Health AG.</w:t>
      </w:r>
    </w:p>
    <w:p w14:paraId="1671457E" w14:textId="77777777" w:rsidR="008C3D87" w:rsidRPr="00F634FD" w:rsidRDefault="008C3D87" w:rsidP="00AC3DEB">
      <w:r w:rsidRPr="00F634FD">
        <w:t>T. B., C.G.C.L., Z.-Y.C., D.C., W.L.K., S.N.M., P.A.S. declare no conflicts of interest.</w:t>
      </w:r>
    </w:p>
    <w:p w14:paraId="72725352" w14:textId="77777777" w:rsidR="00AC3DEB" w:rsidRPr="00F634FD" w:rsidRDefault="008C3D87" w:rsidP="00AC3DEB">
      <w:pPr>
        <w:pStyle w:val="Heading1"/>
      </w:pPr>
      <w:r w:rsidRPr="00F634FD">
        <w:t>Funding</w:t>
      </w:r>
    </w:p>
    <w:p w14:paraId="00198B59" w14:textId="1613034D" w:rsidR="008C3D87" w:rsidRPr="00F634FD" w:rsidRDefault="008C3D87" w:rsidP="00AC3DEB">
      <w:r w:rsidRPr="00F634FD">
        <w:t>This writing of this article was funded by Bayer Consumer Care, Basel, Switzerland, including the services of the medical writer.</w:t>
      </w:r>
    </w:p>
    <w:p w14:paraId="31B5E6AD" w14:textId="77777777" w:rsidR="00AC3DEB" w:rsidRPr="00F634FD" w:rsidRDefault="00F12D44" w:rsidP="00AC3DEB">
      <w:pPr>
        <w:pStyle w:val="Heading1"/>
      </w:pPr>
      <w:r w:rsidRPr="00F634FD">
        <w:t>Author Contributions</w:t>
      </w:r>
    </w:p>
    <w:p w14:paraId="6558BB7B" w14:textId="649E8DE1" w:rsidR="00F12D44" w:rsidRPr="00F634FD" w:rsidRDefault="00D81603" w:rsidP="00AC3DEB">
      <w:r w:rsidRPr="00F634FD">
        <w:t>Co</w:t>
      </w:r>
      <w:r w:rsidR="00F00FF2" w:rsidRPr="00F634FD">
        <w:t xml:space="preserve">nceptualization, </w:t>
      </w:r>
      <w:r w:rsidR="00D54022" w:rsidRPr="00F634FD">
        <w:t>all authors; collection, analyses or interpretation of data, all authors; review outline, all authors; writing—original draft preparation, Deborah Nock</w:t>
      </w:r>
      <w:r w:rsidR="00A04D5F" w:rsidRPr="00F634FD">
        <w:t xml:space="preserve"> (medical writer)</w:t>
      </w:r>
      <w:r w:rsidR="00D54022" w:rsidRPr="00F634FD">
        <w:t>; writing—review and editing: all authors</w:t>
      </w:r>
      <w:r w:rsidR="00A04D5F" w:rsidRPr="00F634FD">
        <w:t>,</w:t>
      </w:r>
      <w:r w:rsidR="00D54022" w:rsidRPr="00F634FD">
        <w:t xml:space="preserve"> supported by Deborah Nock</w:t>
      </w:r>
      <w:r w:rsidR="00F00FF2" w:rsidRPr="00F634FD">
        <w:t xml:space="preserve">; validation, </w:t>
      </w:r>
      <w:r w:rsidR="00D54022" w:rsidRPr="00F634FD">
        <w:t>all authors</w:t>
      </w:r>
      <w:r w:rsidR="00F00FF2" w:rsidRPr="00F634FD">
        <w:t xml:space="preserve">; project administration, </w:t>
      </w:r>
      <w:r w:rsidR="00D54022" w:rsidRPr="00F634FD">
        <w:t>A</w:t>
      </w:r>
      <w:r w:rsidR="00F00FF2" w:rsidRPr="00F634FD">
        <w:t>.</w:t>
      </w:r>
      <w:r w:rsidR="00D54022" w:rsidRPr="00F634FD">
        <w:t>P</w:t>
      </w:r>
      <w:r w:rsidR="00F00FF2" w:rsidRPr="00F634FD">
        <w:t xml:space="preserve">.; funding acquisition, </w:t>
      </w:r>
      <w:r w:rsidR="00D54022" w:rsidRPr="00F634FD">
        <w:t>A</w:t>
      </w:r>
      <w:r w:rsidR="00F00FF2" w:rsidRPr="00F634FD">
        <w:t>.</w:t>
      </w:r>
      <w:r w:rsidR="00D54022" w:rsidRPr="00F634FD">
        <w:t>P</w:t>
      </w:r>
      <w:r w:rsidR="00F00FF2" w:rsidRPr="00F634FD">
        <w:t>.</w:t>
      </w:r>
      <w:r w:rsidR="00D54022" w:rsidRPr="00F634FD">
        <w:t xml:space="preserve"> </w:t>
      </w:r>
      <w:r w:rsidR="00F00FF2" w:rsidRPr="00F634FD">
        <w:t>All authors have read and agreed to the published version of the manuscript.</w:t>
      </w:r>
    </w:p>
    <w:p w14:paraId="11C34C88" w14:textId="77777777" w:rsidR="00AC3DEB" w:rsidRPr="00F634FD" w:rsidRDefault="00A21996" w:rsidP="00AC3DEB">
      <w:pPr>
        <w:pStyle w:val="Heading1"/>
      </w:pPr>
      <w:bookmarkStart w:id="16" w:name="_Hlk89945590"/>
      <w:bookmarkStart w:id="17" w:name="_Hlk60054323"/>
      <w:r w:rsidRPr="00F634FD">
        <w:t>Data sharing</w:t>
      </w:r>
    </w:p>
    <w:p w14:paraId="6535177E" w14:textId="25B0FC14" w:rsidR="00A21996" w:rsidRPr="00F634FD" w:rsidRDefault="00A21996" w:rsidP="00AC3DEB">
      <w:r w:rsidRPr="00F634FD">
        <w:t>Not applicable.</w:t>
      </w:r>
    </w:p>
    <w:p w14:paraId="35758A9F" w14:textId="77777777" w:rsidR="00AC3DEB" w:rsidRPr="00F634FD" w:rsidRDefault="00A21996" w:rsidP="00AC3DEB">
      <w:pPr>
        <w:pStyle w:val="Heading1"/>
      </w:pPr>
      <w:r w:rsidRPr="00F634FD">
        <w:t>Patient consent</w:t>
      </w:r>
    </w:p>
    <w:p w14:paraId="577FF3E0" w14:textId="29850255" w:rsidR="00A21996" w:rsidRPr="00F634FD" w:rsidRDefault="00A21996" w:rsidP="00AC3DEB">
      <w:r w:rsidRPr="00F634FD">
        <w:t>Not applicable</w:t>
      </w:r>
      <w:r w:rsidR="00EE7A7D" w:rsidRPr="00F634FD">
        <w:t xml:space="preserve">, as there was no patient or public involvement in this </w:t>
      </w:r>
      <w:r w:rsidR="003514B4" w:rsidRPr="00F634FD">
        <w:t>review</w:t>
      </w:r>
      <w:r w:rsidR="00EE7A7D" w:rsidRPr="00F634FD">
        <w:t>.</w:t>
      </w:r>
    </w:p>
    <w:p w14:paraId="027EA560" w14:textId="77777777" w:rsidR="00AC3DEB" w:rsidRPr="00F634FD" w:rsidRDefault="00A21996" w:rsidP="00AC3DEB">
      <w:pPr>
        <w:pStyle w:val="Heading1"/>
      </w:pPr>
      <w:r w:rsidRPr="00F634FD">
        <w:t>Ethical approval</w:t>
      </w:r>
    </w:p>
    <w:p w14:paraId="377CD819" w14:textId="1DD4A9B1" w:rsidR="00B422E5" w:rsidRPr="00F634FD" w:rsidRDefault="00B422E5" w:rsidP="00AC3DEB">
      <w:r w:rsidRPr="00F634FD">
        <w:t>Not applicable.</w:t>
      </w:r>
    </w:p>
    <w:bookmarkEnd w:id="16"/>
    <w:bookmarkEnd w:id="17"/>
    <w:p w14:paraId="017D5EF4" w14:textId="77777777" w:rsidR="00A22650" w:rsidRPr="00F634FD" w:rsidRDefault="00A22650">
      <w:pPr>
        <w:spacing w:after="0" w:line="240" w:lineRule="auto"/>
        <w:rPr>
          <w:b/>
          <w:bCs/>
          <w:caps/>
        </w:rPr>
      </w:pPr>
      <w:r w:rsidRPr="00F634FD">
        <w:br w:type="page"/>
      </w:r>
    </w:p>
    <w:p w14:paraId="0A9E7FEE" w14:textId="271F6DCB" w:rsidR="00F12D44" w:rsidRPr="00F634FD" w:rsidRDefault="00E06A44" w:rsidP="00AC3DEB">
      <w:pPr>
        <w:pStyle w:val="Heading1"/>
      </w:pPr>
      <w:r w:rsidRPr="00F634FD">
        <w:lastRenderedPageBreak/>
        <w:t>REFERENCES</w:t>
      </w:r>
    </w:p>
    <w:p w14:paraId="372C5741" w14:textId="77777777" w:rsidR="002F638D" w:rsidRPr="00F634FD" w:rsidRDefault="00F30582" w:rsidP="002F638D">
      <w:pPr>
        <w:pStyle w:val="EndNoteBibliography"/>
        <w:spacing w:after="0"/>
        <w:ind w:left="420" w:hanging="420"/>
      </w:pPr>
      <w:r w:rsidRPr="00F634FD">
        <w:fldChar w:fldCharType="begin"/>
      </w:r>
      <w:r w:rsidRPr="00F634FD">
        <w:instrText xml:space="preserve"> ADDIN EN.REFLIST </w:instrText>
      </w:r>
      <w:r w:rsidRPr="00F634FD">
        <w:fldChar w:fldCharType="separate"/>
      </w:r>
      <w:r w:rsidR="002F638D" w:rsidRPr="00F634FD">
        <w:t>1.</w:t>
      </w:r>
      <w:r w:rsidR="002F638D" w:rsidRPr="00F634FD">
        <w:tab/>
        <w:t>International Pharmaceutical Federation (FIP). Empowering self-care. A handbook for pharmacists. The Hague: International Pharmaceutical Federation 2022.</w:t>
      </w:r>
    </w:p>
    <w:p w14:paraId="70CAE660" w14:textId="24930D3A" w:rsidR="002F638D" w:rsidRPr="00F634FD" w:rsidRDefault="002F638D" w:rsidP="002F638D">
      <w:pPr>
        <w:pStyle w:val="EndNoteBibliography"/>
        <w:spacing w:after="0"/>
        <w:ind w:left="420" w:hanging="420"/>
      </w:pPr>
      <w:r w:rsidRPr="00F634FD">
        <w:t>2.</w:t>
      </w:r>
      <w:r w:rsidRPr="00F634FD">
        <w:tab/>
        <w:t xml:space="preserve">World Health Organization. Regional Office for South-East Asia. Self care for health. 2014. </w:t>
      </w:r>
      <w:hyperlink r:id="rId20" w:history="1">
        <w:r w:rsidRPr="00F634FD">
          <w:rPr>
            <w:rStyle w:val="Hyperlink"/>
          </w:rPr>
          <w:t>https://apps.who.int/iris/handle/10665/205887</w:t>
        </w:r>
      </w:hyperlink>
      <w:r w:rsidRPr="00F634FD">
        <w:t xml:space="preserve"> (accessed 20 April 2023).</w:t>
      </w:r>
    </w:p>
    <w:p w14:paraId="7531134B" w14:textId="6933977E" w:rsidR="002F638D" w:rsidRPr="00F634FD" w:rsidRDefault="002F638D" w:rsidP="002F638D">
      <w:pPr>
        <w:pStyle w:val="EndNoteBibliography"/>
        <w:spacing w:after="0"/>
        <w:ind w:left="420" w:hanging="420"/>
      </w:pPr>
      <w:r w:rsidRPr="00F634FD">
        <w:t>3.</w:t>
      </w:r>
      <w:r w:rsidRPr="00F634FD">
        <w:tab/>
        <w:t xml:space="preserve">World Health Organization. Health </w:t>
      </w:r>
      <w:r w:rsidR="00426F18">
        <w:t>W</w:t>
      </w:r>
      <w:r w:rsidRPr="00F634FD">
        <w:t xml:space="preserve">orkforce. 2023. </w:t>
      </w:r>
      <w:hyperlink r:id="rId21" w:history="1">
        <w:r w:rsidRPr="00F634FD">
          <w:rPr>
            <w:rStyle w:val="Hyperlink"/>
          </w:rPr>
          <w:t>https://www.who.int/health-topics/health-workforce</w:t>
        </w:r>
      </w:hyperlink>
      <w:r w:rsidRPr="00F634FD">
        <w:t xml:space="preserve"> (accessed 20 April 2023).</w:t>
      </w:r>
    </w:p>
    <w:p w14:paraId="2C43A005" w14:textId="4D622533" w:rsidR="002F638D" w:rsidRPr="00F634FD" w:rsidRDefault="002F638D" w:rsidP="002F638D">
      <w:pPr>
        <w:pStyle w:val="EndNoteBibliography"/>
        <w:spacing w:after="0"/>
        <w:ind w:left="420" w:hanging="420"/>
      </w:pPr>
      <w:r w:rsidRPr="00F634FD">
        <w:t>4.</w:t>
      </w:r>
      <w:r w:rsidRPr="00F634FD">
        <w:tab/>
        <w:t>Bell J, Dziekan G, Pollack C, Mahachai V. Self-</w:t>
      </w:r>
      <w:r w:rsidR="00426F18" w:rsidRPr="00F634FD">
        <w:t>care in the twenty first century: a vital role for the pharma</w:t>
      </w:r>
      <w:r w:rsidRPr="00F634FD">
        <w:t xml:space="preserve">cist. </w:t>
      </w:r>
      <w:r w:rsidRPr="00D01E87">
        <w:rPr>
          <w:i/>
          <w:iCs/>
        </w:rPr>
        <w:t>Adv Therap</w:t>
      </w:r>
      <w:r w:rsidRPr="00F634FD">
        <w:t xml:space="preserve"> 2016;33:1691-703.</w:t>
      </w:r>
    </w:p>
    <w:p w14:paraId="091BFCB8" w14:textId="3BC0429B" w:rsidR="002F638D" w:rsidRPr="00F634FD" w:rsidRDefault="002F638D" w:rsidP="002F638D">
      <w:pPr>
        <w:pStyle w:val="EndNoteBibliography"/>
        <w:spacing w:after="0"/>
        <w:ind w:left="420" w:hanging="420"/>
      </w:pPr>
      <w:r w:rsidRPr="00F634FD">
        <w:t>5.</w:t>
      </w:r>
      <w:r w:rsidRPr="00F634FD">
        <w:tab/>
        <w:t xml:space="preserve">Hawthorn F. Taking care, taking control: self-care attitudes 2022. </w:t>
      </w:r>
      <w:hyperlink r:id="rId22" w:history="1">
        <w:r w:rsidRPr="00F634FD">
          <w:rPr>
            <w:rStyle w:val="Hyperlink"/>
          </w:rPr>
          <w:t>https://www.pagb.co.uk/content/uploads/2022/11/Taking-care-taking-control.-Self-care-attitudes-2022.pdf</w:t>
        </w:r>
      </w:hyperlink>
      <w:r w:rsidRPr="00F634FD">
        <w:t xml:space="preserve"> (accessed 20 Apr 2023).</w:t>
      </w:r>
    </w:p>
    <w:p w14:paraId="1C5C4F0B" w14:textId="5631D4C2" w:rsidR="002F638D" w:rsidRPr="00F634FD" w:rsidRDefault="002F638D" w:rsidP="002F638D">
      <w:pPr>
        <w:pStyle w:val="EndNoteBibliography"/>
        <w:spacing w:after="0"/>
        <w:ind w:left="420" w:hanging="420"/>
      </w:pPr>
      <w:r w:rsidRPr="00F634FD">
        <w:t>6.</w:t>
      </w:r>
      <w:r w:rsidRPr="00F634FD">
        <w:tab/>
        <w:t xml:space="preserve">GSK. Standing with Pharmacists in the Age of Self-Care. Report from a GSK Virtual Roundtable. October 2021. </w:t>
      </w:r>
      <w:hyperlink r:id="rId23" w:history="1">
        <w:r w:rsidRPr="00F634FD">
          <w:rPr>
            <w:rStyle w:val="Hyperlink"/>
          </w:rPr>
          <w:t>https://www.selfcarefederation.org/resources/gsk-virtual-roundtable-report-standing-pharmacists-age-self-care</w:t>
        </w:r>
      </w:hyperlink>
      <w:r w:rsidRPr="00F634FD">
        <w:t xml:space="preserve"> (accessed 20 Apr 2023).</w:t>
      </w:r>
    </w:p>
    <w:p w14:paraId="6E215B10" w14:textId="244EC508" w:rsidR="002F638D" w:rsidRPr="00F634FD" w:rsidRDefault="002F638D" w:rsidP="002F638D">
      <w:pPr>
        <w:pStyle w:val="EndNoteBibliography"/>
        <w:spacing w:after="0"/>
        <w:ind w:left="420" w:hanging="420"/>
      </w:pPr>
      <w:r w:rsidRPr="00F634FD">
        <w:t>7.</w:t>
      </w:r>
      <w:r w:rsidRPr="00F634FD">
        <w:tab/>
        <w:t xml:space="preserve">Sørensen K, Pelikan JM, Röthlin F, et al. Health literacy in Europe: </w:t>
      </w:r>
      <w:r w:rsidR="00D01E87">
        <w:t>C</w:t>
      </w:r>
      <w:r w:rsidRPr="00F634FD">
        <w:t xml:space="preserve">omparative results of the European health literacy survey (HLS-EU). </w:t>
      </w:r>
      <w:r w:rsidRPr="00D01E87">
        <w:rPr>
          <w:i/>
          <w:iCs/>
        </w:rPr>
        <w:t>Eur J Public Health</w:t>
      </w:r>
      <w:r w:rsidRPr="00F634FD">
        <w:t xml:space="preserve"> 2015;25:1053-8.</w:t>
      </w:r>
    </w:p>
    <w:p w14:paraId="1C09F028" w14:textId="49F584F8" w:rsidR="002F638D" w:rsidRPr="00F634FD" w:rsidRDefault="002F638D" w:rsidP="002F638D">
      <w:pPr>
        <w:pStyle w:val="EndNoteBibliography"/>
        <w:spacing w:after="0"/>
        <w:ind w:left="420" w:hanging="420"/>
      </w:pPr>
      <w:r w:rsidRPr="00F634FD">
        <w:t>8.</w:t>
      </w:r>
      <w:r w:rsidRPr="00F634FD">
        <w:tab/>
        <w:t xml:space="preserve">Calder PC, Carr AC, Gombart AF, Eggersdorfer M. Optimal </w:t>
      </w:r>
      <w:r w:rsidR="00D01E87" w:rsidRPr="00F634FD">
        <w:t>nutritional status for a well-functioning immune system is an important factor to protect against viral inf</w:t>
      </w:r>
      <w:r w:rsidRPr="00F634FD">
        <w:t xml:space="preserve">ections. </w:t>
      </w:r>
      <w:r w:rsidRPr="00D01E87">
        <w:rPr>
          <w:i/>
          <w:iCs/>
        </w:rPr>
        <w:t>Nutrients</w:t>
      </w:r>
      <w:r w:rsidRPr="00F634FD">
        <w:t xml:space="preserve"> 2020;12:1181.</w:t>
      </w:r>
    </w:p>
    <w:p w14:paraId="229FE89F" w14:textId="6E44A09D" w:rsidR="002F638D" w:rsidRPr="00F634FD" w:rsidRDefault="002F638D" w:rsidP="002F638D">
      <w:pPr>
        <w:pStyle w:val="EndNoteBibliography"/>
        <w:spacing w:after="0"/>
        <w:ind w:left="420" w:hanging="420"/>
      </w:pPr>
      <w:r w:rsidRPr="00F634FD">
        <w:t>9.</w:t>
      </w:r>
      <w:r w:rsidRPr="00F634FD">
        <w:tab/>
        <w:t xml:space="preserve">Childs CE, Calder PC, Miles EA. Diet and </w:t>
      </w:r>
      <w:r w:rsidR="00D01E87" w:rsidRPr="00F634FD">
        <w:t>immune fu</w:t>
      </w:r>
      <w:r w:rsidRPr="00F634FD">
        <w:t xml:space="preserve">nction. </w:t>
      </w:r>
      <w:r w:rsidRPr="00D01E87">
        <w:rPr>
          <w:i/>
          <w:iCs/>
        </w:rPr>
        <w:t>Nutrients</w:t>
      </w:r>
      <w:r w:rsidRPr="00F634FD">
        <w:t xml:space="preserve"> 2019;11:1933.</w:t>
      </w:r>
    </w:p>
    <w:p w14:paraId="3B904380" w14:textId="068D9C5F" w:rsidR="002F638D" w:rsidRPr="00F634FD" w:rsidRDefault="002F638D" w:rsidP="002F638D">
      <w:pPr>
        <w:pStyle w:val="EndNoteBibliography"/>
        <w:spacing w:after="0"/>
        <w:ind w:left="420" w:hanging="420"/>
      </w:pPr>
      <w:r w:rsidRPr="00F634FD">
        <w:t>10.</w:t>
      </w:r>
      <w:r w:rsidRPr="00F634FD">
        <w:tab/>
        <w:t xml:space="preserve">Calder PC. Feeding the immune system. </w:t>
      </w:r>
      <w:r w:rsidRPr="00D01E87">
        <w:rPr>
          <w:i/>
          <w:iCs/>
        </w:rPr>
        <w:t>Proc Nutr Soc</w:t>
      </w:r>
      <w:r w:rsidRPr="00F634FD">
        <w:t xml:space="preserve"> 2013;72:299-309.</w:t>
      </w:r>
    </w:p>
    <w:p w14:paraId="6B385E97" w14:textId="77777777" w:rsidR="002F638D" w:rsidRPr="00F634FD" w:rsidRDefault="002F638D" w:rsidP="002F638D">
      <w:pPr>
        <w:pStyle w:val="EndNoteBibliography"/>
        <w:spacing w:after="0"/>
        <w:ind w:left="420" w:hanging="420"/>
      </w:pPr>
      <w:r w:rsidRPr="00F634FD">
        <w:t>11.</w:t>
      </w:r>
      <w:r w:rsidRPr="00F634FD">
        <w:tab/>
        <w:t xml:space="preserve">Narasimhan M, Allotey P, Hardon A. Self care interventions to advance health and wellbeing: a conceptual framework to inform normative guidance. </w:t>
      </w:r>
      <w:r w:rsidRPr="00D01E87">
        <w:rPr>
          <w:i/>
          <w:iCs/>
        </w:rPr>
        <w:t>BMJ (Clinical research ed)</w:t>
      </w:r>
      <w:r w:rsidRPr="00F634FD">
        <w:t xml:space="preserve"> 2019;365:l688.</w:t>
      </w:r>
    </w:p>
    <w:p w14:paraId="2FF5D78B" w14:textId="6CF25973" w:rsidR="002F638D" w:rsidRPr="00F634FD" w:rsidRDefault="002F638D" w:rsidP="002F638D">
      <w:pPr>
        <w:pStyle w:val="EndNoteBibliography"/>
        <w:spacing w:after="0"/>
        <w:ind w:left="420" w:hanging="420"/>
      </w:pPr>
      <w:r w:rsidRPr="00F634FD">
        <w:t>12.</w:t>
      </w:r>
      <w:r w:rsidRPr="00F634FD">
        <w:tab/>
        <w:t xml:space="preserve">Greaves CJ, Campbell JL. Supporting self-care in general practice. </w:t>
      </w:r>
      <w:r w:rsidRPr="00D01E87">
        <w:rPr>
          <w:i/>
          <w:iCs/>
        </w:rPr>
        <w:t>Br J Gen Pract</w:t>
      </w:r>
      <w:r w:rsidRPr="00F634FD">
        <w:t xml:space="preserve"> 2007;57:814-21.</w:t>
      </w:r>
    </w:p>
    <w:p w14:paraId="02EB67F5" w14:textId="4DA95D84" w:rsidR="002F638D" w:rsidRPr="00F634FD" w:rsidRDefault="002F638D" w:rsidP="002F638D">
      <w:pPr>
        <w:pStyle w:val="EndNoteBibliography"/>
        <w:spacing w:after="0"/>
        <w:ind w:left="420" w:hanging="420"/>
      </w:pPr>
      <w:r w:rsidRPr="00F634FD">
        <w:t>13.</w:t>
      </w:r>
      <w:r w:rsidRPr="00F634FD">
        <w:tab/>
        <w:t xml:space="preserve">Sattler S. The </w:t>
      </w:r>
      <w:r w:rsidR="00D01E87" w:rsidRPr="00F634FD">
        <w:t>role of the immune system beyond the fight against in</w:t>
      </w:r>
      <w:r w:rsidRPr="00F634FD">
        <w:t xml:space="preserve">fection. </w:t>
      </w:r>
      <w:r w:rsidRPr="00D01E87">
        <w:rPr>
          <w:i/>
          <w:iCs/>
        </w:rPr>
        <w:t>Adv Exp Med Biol</w:t>
      </w:r>
      <w:r w:rsidRPr="00F634FD">
        <w:t xml:space="preserve"> 2017;1003:3-14.</w:t>
      </w:r>
    </w:p>
    <w:p w14:paraId="3488DF8D" w14:textId="6A8018C7" w:rsidR="002F638D" w:rsidRPr="00F634FD" w:rsidRDefault="002F638D" w:rsidP="002F638D">
      <w:pPr>
        <w:pStyle w:val="EndNoteBibliography"/>
        <w:spacing w:after="0"/>
        <w:ind w:left="420" w:hanging="420"/>
      </w:pPr>
      <w:r w:rsidRPr="00F634FD">
        <w:t>14.</w:t>
      </w:r>
      <w:r w:rsidRPr="00F634FD">
        <w:tab/>
        <w:t>Rankin LC, Artis D. Beyond</w:t>
      </w:r>
      <w:r w:rsidR="00D01E87" w:rsidRPr="00F634FD">
        <w:t xml:space="preserve"> host de</w:t>
      </w:r>
      <w:r w:rsidRPr="00F634FD">
        <w:t xml:space="preserve">fense: Emerging </w:t>
      </w:r>
      <w:r w:rsidR="00D01E87" w:rsidRPr="00F634FD">
        <w:t>functions of the immune system in regulating complex tissue physi</w:t>
      </w:r>
      <w:r w:rsidRPr="00F634FD">
        <w:t>ology.</w:t>
      </w:r>
      <w:r w:rsidRPr="00D01E87">
        <w:rPr>
          <w:i/>
          <w:iCs/>
        </w:rPr>
        <w:t xml:space="preserve"> Cell</w:t>
      </w:r>
      <w:r w:rsidRPr="00F634FD">
        <w:t xml:space="preserve"> 2018;173:554-67.</w:t>
      </w:r>
    </w:p>
    <w:p w14:paraId="523BF116" w14:textId="369038FC" w:rsidR="002F638D" w:rsidRPr="00F634FD" w:rsidRDefault="002F638D" w:rsidP="002F638D">
      <w:pPr>
        <w:pStyle w:val="EndNoteBibliography"/>
        <w:spacing w:after="0"/>
        <w:ind w:left="420" w:hanging="420"/>
      </w:pPr>
      <w:r w:rsidRPr="00F634FD">
        <w:lastRenderedPageBreak/>
        <w:t>15.</w:t>
      </w:r>
      <w:r w:rsidRPr="00F634FD">
        <w:tab/>
        <w:t xml:space="preserve">Marques RE, Marques PE, Guabiraba R, Teixeira MM. Exploring the </w:t>
      </w:r>
      <w:r w:rsidR="00D01E87" w:rsidRPr="00F634FD">
        <w:t>homeostatic and sensory roles of the immune sy</w:t>
      </w:r>
      <w:r w:rsidRPr="00F634FD">
        <w:t xml:space="preserve">stem. </w:t>
      </w:r>
      <w:r w:rsidRPr="00D01E87">
        <w:rPr>
          <w:i/>
          <w:iCs/>
        </w:rPr>
        <w:t>Front Immunol</w:t>
      </w:r>
      <w:r w:rsidRPr="00F634FD">
        <w:t xml:space="preserve"> 2016;7:125.</w:t>
      </w:r>
    </w:p>
    <w:p w14:paraId="789C0EFE" w14:textId="74E9B634" w:rsidR="002F638D" w:rsidRPr="00F634FD" w:rsidRDefault="002F638D" w:rsidP="002F638D">
      <w:pPr>
        <w:pStyle w:val="EndNoteBibliography"/>
        <w:spacing w:after="0"/>
        <w:ind w:left="420" w:hanging="420"/>
      </w:pPr>
      <w:r w:rsidRPr="00F634FD">
        <w:t>16.</w:t>
      </w:r>
      <w:r w:rsidRPr="00F634FD">
        <w:tab/>
        <w:t xml:space="preserve">Alonso-Fernández P, De la Fuente M. Role of the immune system in aging and longevity. </w:t>
      </w:r>
      <w:r w:rsidRPr="00D01E87">
        <w:rPr>
          <w:i/>
          <w:iCs/>
        </w:rPr>
        <w:t xml:space="preserve">Curr Aging Sci </w:t>
      </w:r>
      <w:r w:rsidRPr="00F634FD">
        <w:t>2011;4:78-100.</w:t>
      </w:r>
    </w:p>
    <w:p w14:paraId="6BF4678C" w14:textId="77777777" w:rsidR="002F638D" w:rsidRPr="004E44C3" w:rsidRDefault="002F638D" w:rsidP="002F638D">
      <w:pPr>
        <w:pStyle w:val="EndNoteBibliography"/>
        <w:spacing w:after="0"/>
        <w:ind w:left="420" w:hanging="420"/>
        <w:rPr>
          <w:lang w:val="fr-FR"/>
        </w:rPr>
      </w:pPr>
      <w:r w:rsidRPr="00F634FD">
        <w:t>17.</w:t>
      </w:r>
      <w:r w:rsidRPr="00F634FD">
        <w:tab/>
        <w:t xml:space="preserve">Ganeshan K, Chawla A. Metabolic regulation of immune responses. </w:t>
      </w:r>
      <w:r w:rsidRPr="00D01E87">
        <w:rPr>
          <w:i/>
          <w:iCs/>
          <w:lang w:val="fr-FR"/>
        </w:rPr>
        <w:t>Annu Rev Immunol</w:t>
      </w:r>
      <w:r w:rsidRPr="004E44C3">
        <w:rPr>
          <w:lang w:val="fr-FR"/>
        </w:rPr>
        <w:t xml:space="preserve"> 2014;32:609-34.</w:t>
      </w:r>
    </w:p>
    <w:p w14:paraId="017C3BB9" w14:textId="77777777" w:rsidR="002F638D" w:rsidRPr="00F634FD" w:rsidRDefault="002F638D" w:rsidP="002F638D">
      <w:pPr>
        <w:pStyle w:val="EndNoteBibliography"/>
        <w:spacing w:after="0"/>
        <w:ind w:left="420" w:hanging="420"/>
      </w:pPr>
      <w:r w:rsidRPr="004E44C3">
        <w:rPr>
          <w:lang w:val="fr-FR"/>
        </w:rPr>
        <w:t>18.</w:t>
      </w:r>
      <w:r w:rsidRPr="004E44C3">
        <w:rPr>
          <w:lang w:val="fr-FR"/>
        </w:rPr>
        <w:tab/>
        <w:t xml:space="preserve">Breda CNS, Davanzo GG, Basso PJ, et al. </w:t>
      </w:r>
      <w:r w:rsidRPr="00F634FD">
        <w:t xml:space="preserve">Mitochondria as central hub of the immune system. </w:t>
      </w:r>
      <w:r w:rsidRPr="00D01E87">
        <w:rPr>
          <w:i/>
          <w:iCs/>
        </w:rPr>
        <w:t>Redox Biol</w:t>
      </w:r>
      <w:r w:rsidRPr="00F634FD">
        <w:t xml:space="preserve"> 2019;26:101255.</w:t>
      </w:r>
    </w:p>
    <w:p w14:paraId="36C02980" w14:textId="77777777" w:rsidR="002F638D" w:rsidRPr="00F634FD" w:rsidRDefault="002F638D" w:rsidP="002F638D">
      <w:pPr>
        <w:pStyle w:val="EndNoteBibliography"/>
        <w:spacing w:after="0"/>
        <w:ind w:left="420" w:hanging="420"/>
      </w:pPr>
      <w:r w:rsidRPr="00F634FD">
        <w:t>19.</w:t>
      </w:r>
      <w:r w:rsidRPr="00F634FD">
        <w:tab/>
        <w:t xml:space="preserve">Schwartz M, Cahalon L. The vicious cycle governing the brain-immune system relationship in neurodegenerative diseases. </w:t>
      </w:r>
      <w:r w:rsidRPr="00D01E87">
        <w:rPr>
          <w:i/>
          <w:iCs/>
        </w:rPr>
        <w:t xml:space="preserve">Curr Opin Immunol </w:t>
      </w:r>
      <w:r w:rsidRPr="00F634FD">
        <w:t>2022;76:102182.</w:t>
      </w:r>
    </w:p>
    <w:p w14:paraId="428EB74B" w14:textId="1349BC81" w:rsidR="002F638D" w:rsidRPr="00F634FD" w:rsidRDefault="002F638D" w:rsidP="002F638D">
      <w:pPr>
        <w:pStyle w:val="EndNoteBibliography"/>
        <w:spacing w:after="0"/>
        <w:ind w:left="420" w:hanging="420"/>
      </w:pPr>
      <w:r w:rsidRPr="00F634FD">
        <w:t>20.</w:t>
      </w:r>
      <w:r w:rsidRPr="00F634FD">
        <w:tab/>
        <w:t xml:space="preserve">Wiertsema SP, van Bergenhenegouwen J, Garssen J, Knippels LMJ. The </w:t>
      </w:r>
      <w:r w:rsidR="00D01E87" w:rsidRPr="00F634FD">
        <w:t>interplay between the gut microbiome and the immune system in the context of infectious diseases throughout life and the role of nutrition in optimizing treatment strat</w:t>
      </w:r>
      <w:r w:rsidRPr="00F634FD">
        <w:t xml:space="preserve">egies. </w:t>
      </w:r>
      <w:r w:rsidRPr="00D01E87">
        <w:rPr>
          <w:i/>
          <w:iCs/>
        </w:rPr>
        <w:t>Nutrients</w:t>
      </w:r>
      <w:r w:rsidRPr="00F634FD">
        <w:t xml:space="preserve"> 2021;13:886.</w:t>
      </w:r>
    </w:p>
    <w:p w14:paraId="2C973C5C" w14:textId="6683705B" w:rsidR="002F638D" w:rsidRPr="00F634FD" w:rsidRDefault="002F638D" w:rsidP="002F638D">
      <w:pPr>
        <w:pStyle w:val="EndNoteBibliography"/>
        <w:spacing w:after="0"/>
        <w:ind w:left="420" w:hanging="420"/>
      </w:pPr>
      <w:r w:rsidRPr="00F634FD">
        <w:t>21.</w:t>
      </w:r>
      <w:r w:rsidRPr="00F634FD">
        <w:tab/>
        <w:t xml:space="preserve">Rurik JG, Aghajanian H, Epstein JA. Immune </w:t>
      </w:r>
      <w:r w:rsidR="00D01E87" w:rsidRPr="00F634FD">
        <w:t>cells and immunotherapy for cardiac injury and r</w:t>
      </w:r>
      <w:r w:rsidRPr="00F634FD">
        <w:t xml:space="preserve">epair. </w:t>
      </w:r>
      <w:r w:rsidRPr="00D01E87">
        <w:rPr>
          <w:i/>
          <w:iCs/>
        </w:rPr>
        <w:t>Circ Res</w:t>
      </w:r>
      <w:r w:rsidRPr="00F634FD">
        <w:t xml:space="preserve"> 2021;128:1766-79.</w:t>
      </w:r>
    </w:p>
    <w:p w14:paraId="7492A566" w14:textId="0A0BBDAF" w:rsidR="002F638D" w:rsidRPr="00F634FD" w:rsidRDefault="002F638D" w:rsidP="002F638D">
      <w:pPr>
        <w:pStyle w:val="EndNoteBibliography"/>
        <w:spacing w:after="0"/>
        <w:ind w:left="420" w:hanging="420"/>
      </w:pPr>
      <w:r w:rsidRPr="00F634FD">
        <w:t>22.</w:t>
      </w:r>
      <w:r w:rsidRPr="00F634FD">
        <w:tab/>
        <w:t xml:space="preserve">Swirski FK, Nahrendorf M. Cardioimmunology: the immune system in cardiac homeostasis and disease. </w:t>
      </w:r>
      <w:r w:rsidRPr="00D01E87">
        <w:rPr>
          <w:i/>
          <w:iCs/>
        </w:rPr>
        <w:t>Nat Rev Immunol</w:t>
      </w:r>
      <w:r w:rsidRPr="00F634FD">
        <w:t xml:space="preserve"> 2018;18:733-44.</w:t>
      </w:r>
    </w:p>
    <w:p w14:paraId="0AD4C26C" w14:textId="7A469898" w:rsidR="002F638D" w:rsidRPr="00F634FD" w:rsidRDefault="002F638D" w:rsidP="002F638D">
      <w:pPr>
        <w:pStyle w:val="EndNoteBibliography"/>
        <w:spacing w:after="0"/>
        <w:ind w:left="420" w:hanging="420"/>
      </w:pPr>
      <w:r w:rsidRPr="00F634FD">
        <w:t>23.</w:t>
      </w:r>
      <w:r w:rsidRPr="00F634FD">
        <w:tab/>
        <w:t xml:space="preserve">Ziemkiewicz N, Hilliard G, Pullen NA, Garg K. The </w:t>
      </w:r>
      <w:r w:rsidR="00D01E87" w:rsidRPr="00F634FD">
        <w:t>role of innate and adaptive immune cells in skeletal muscle regener</w:t>
      </w:r>
      <w:r w:rsidRPr="00F634FD">
        <w:t>ation.</w:t>
      </w:r>
      <w:r w:rsidRPr="00D01E87">
        <w:rPr>
          <w:i/>
          <w:iCs/>
        </w:rPr>
        <w:t xml:space="preserve"> Int J Mol Sci </w:t>
      </w:r>
      <w:r w:rsidRPr="00F634FD">
        <w:t>2021;22:3265.</w:t>
      </w:r>
    </w:p>
    <w:p w14:paraId="04064734" w14:textId="6C23792B" w:rsidR="002F638D" w:rsidRPr="00F634FD" w:rsidRDefault="002F638D" w:rsidP="002F638D">
      <w:pPr>
        <w:pStyle w:val="EndNoteBibliography"/>
        <w:spacing w:after="0"/>
        <w:ind w:left="420" w:hanging="420"/>
      </w:pPr>
      <w:r w:rsidRPr="00F634FD">
        <w:t>24.</w:t>
      </w:r>
      <w:r w:rsidRPr="00F634FD">
        <w:tab/>
        <w:t xml:space="preserve">Nelke C, Dziewas R, Minnerup J, et al. Skeletal muscle as potential central link between sarcopenia and immune senescence. </w:t>
      </w:r>
      <w:r w:rsidRPr="00D01E87">
        <w:rPr>
          <w:i/>
          <w:iCs/>
        </w:rPr>
        <w:t>eBioMed</w:t>
      </w:r>
      <w:r w:rsidRPr="00F634FD">
        <w:t xml:space="preserve"> 2019;49:381-88.</w:t>
      </w:r>
    </w:p>
    <w:p w14:paraId="3F90F8B8" w14:textId="33066044" w:rsidR="002F638D" w:rsidRPr="00F634FD" w:rsidRDefault="002F638D" w:rsidP="002F638D">
      <w:pPr>
        <w:pStyle w:val="EndNoteBibliography"/>
        <w:spacing w:after="0"/>
        <w:ind w:left="420" w:hanging="420"/>
      </w:pPr>
      <w:r w:rsidRPr="00F634FD">
        <w:t>25.</w:t>
      </w:r>
      <w:r w:rsidRPr="00F634FD">
        <w:tab/>
        <w:t xml:space="preserve">Mori G, D'Amelio P, Faccio R, Brunetti G. The </w:t>
      </w:r>
      <w:r w:rsidR="00D01E87">
        <w:t>i</w:t>
      </w:r>
      <w:r w:rsidRPr="00F634FD">
        <w:t xml:space="preserve">nterplay between the bone and the immune system. </w:t>
      </w:r>
      <w:r w:rsidRPr="00D01E87">
        <w:rPr>
          <w:i/>
          <w:iCs/>
        </w:rPr>
        <w:t>Clin Dev Immunol</w:t>
      </w:r>
      <w:r w:rsidRPr="00F634FD">
        <w:t xml:space="preserve"> 2013;2013:720504.</w:t>
      </w:r>
    </w:p>
    <w:p w14:paraId="585A7446" w14:textId="62A777BD" w:rsidR="002F638D" w:rsidRPr="00F634FD" w:rsidRDefault="002F638D" w:rsidP="002F638D">
      <w:pPr>
        <w:pStyle w:val="EndNoteBibliography"/>
        <w:spacing w:after="0"/>
        <w:ind w:left="420" w:hanging="420"/>
      </w:pPr>
      <w:r w:rsidRPr="00F634FD">
        <w:t>26.</w:t>
      </w:r>
      <w:r w:rsidRPr="00F634FD">
        <w:tab/>
        <w:t xml:space="preserve">Medzhitov R. The spectrum of inflammatory responses. </w:t>
      </w:r>
      <w:r w:rsidRPr="00D01E87">
        <w:rPr>
          <w:i/>
          <w:iCs/>
        </w:rPr>
        <w:t>Science</w:t>
      </w:r>
      <w:r w:rsidRPr="00F634FD">
        <w:t xml:space="preserve"> 2021;374:1070-75.</w:t>
      </w:r>
    </w:p>
    <w:p w14:paraId="1C9212D4" w14:textId="1BA73471" w:rsidR="002F638D" w:rsidRPr="00F634FD" w:rsidRDefault="002F638D" w:rsidP="002F638D">
      <w:pPr>
        <w:pStyle w:val="EndNoteBibliography"/>
        <w:spacing w:after="0"/>
        <w:ind w:left="420" w:hanging="420"/>
      </w:pPr>
      <w:r w:rsidRPr="00F634FD">
        <w:t>27.</w:t>
      </w:r>
      <w:r w:rsidRPr="00F634FD">
        <w:tab/>
        <w:t xml:space="preserve">Kotas ME, Medzhitov R. Homeostasis, inflammation, and disease susceptibility. </w:t>
      </w:r>
      <w:r w:rsidRPr="00D01E87">
        <w:rPr>
          <w:i/>
          <w:iCs/>
        </w:rPr>
        <w:t>Cell</w:t>
      </w:r>
      <w:r w:rsidRPr="00F634FD">
        <w:t xml:space="preserve"> 2015;160:816-27.</w:t>
      </w:r>
    </w:p>
    <w:p w14:paraId="326CAD0E" w14:textId="23D2DEAA" w:rsidR="002F638D" w:rsidRPr="00F634FD" w:rsidRDefault="002F638D" w:rsidP="002F638D">
      <w:pPr>
        <w:pStyle w:val="EndNoteBibliography"/>
        <w:spacing w:after="0"/>
        <w:ind w:left="420" w:hanging="420"/>
      </w:pPr>
      <w:r w:rsidRPr="00F634FD">
        <w:t>28.</w:t>
      </w:r>
      <w:r w:rsidRPr="00F634FD">
        <w:tab/>
        <w:t>Araújo J, Cai J, Stevens J. Prevalence of</w:t>
      </w:r>
      <w:r w:rsidR="00D01E87" w:rsidRPr="00F634FD">
        <w:t xml:space="preserve"> optimal metabolic he</w:t>
      </w:r>
      <w:r w:rsidRPr="00F634FD">
        <w:t xml:space="preserve">alth in American </w:t>
      </w:r>
      <w:r w:rsidR="00D01E87">
        <w:t>a</w:t>
      </w:r>
      <w:r w:rsidRPr="00F634FD">
        <w:t xml:space="preserve">dults: National Health and Nutrition Examination Survey 2009–2016. </w:t>
      </w:r>
      <w:r w:rsidRPr="00D01E87">
        <w:rPr>
          <w:i/>
          <w:iCs/>
        </w:rPr>
        <w:t>Metabol Synd Relat Disord</w:t>
      </w:r>
      <w:r w:rsidRPr="00F634FD">
        <w:t xml:space="preserve"> 2019;17:46-52.</w:t>
      </w:r>
    </w:p>
    <w:p w14:paraId="515F4025" w14:textId="7951D28C" w:rsidR="002F638D" w:rsidRPr="00F634FD" w:rsidRDefault="002F638D" w:rsidP="002F638D">
      <w:pPr>
        <w:pStyle w:val="EndNoteBibliography"/>
        <w:spacing w:after="0"/>
        <w:ind w:left="420" w:hanging="420"/>
      </w:pPr>
      <w:r w:rsidRPr="00F634FD">
        <w:t>29.</w:t>
      </w:r>
      <w:r w:rsidRPr="00F634FD">
        <w:tab/>
        <w:t xml:space="preserve">Zmora N, Bashiardes S, Levy M, Elinav E. The </w:t>
      </w:r>
      <w:r w:rsidR="00D01E87" w:rsidRPr="00F634FD">
        <w:t>role of the immune system in metabolic health and dise</w:t>
      </w:r>
      <w:r w:rsidRPr="00F634FD">
        <w:t xml:space="preserve">ase. </w:t>
      </w:r>
      <w:r w:rsidRPr="00D01E87">
        <w:rPr>
          <w:i/>
          <w:iCs/>
        </w:rPr>
        <w:t>Cell Metab</w:t>
      </w:r>
      <w:r w:rsidRPr="00F634FD">
        <w:t xml:space="preserve"> 2017;25:506-21.</w:t>
      </w:r>
    </w:p>
    <w:p w14:paraId="20E1D76F" w14:textId="72D9510C" w:rsidR="002F638D" w:rsidRPr="00F634FD" w:rsidRDefault="002F638D" w:rsidP="002F638D">
      <w:pPr>
        <w:pStyle w:val="EndNoteBibliography"/>
        <w:spacing w:after="0"/>
        <w:ind w:left="420" w:hanging="420"/>
      </w:pPr>
      <w:r w:rsidRPr="00F634FD">
        <w:lastRenderedPageBreak/>
        <w:t>30.</w:t>
      </w:r>
      <w:r w:rsidRPr="00F634FD">
        <w:tab/>
        <w:t xml:space="preserve">Lee AH, Dixit VD. Dietary </w:t>
      </w:r>
      <w:r w:rsidR="00D01E87" w:rsidRPr="00F634FD">
        <w:t>regulation of im</w:t>
      </w:r>
      <w:r w:rsidRPr="00F634FD">
        <w:t xml:space="preserve">munity. </w:t>
      </w:r>
      <w:r w:rsidRPr="00D01E87">
        <w:rPr>
          <w:i/>
          <w:iCs/>
        </w:rPr>
        <w:t>Immunity</w:t>
      </w:r>
      <w:r w:rsidRPr="00F634FD">
        <w:t xml:space="preserve"> 2020;53:510-23.</w:t>
      </w:r>
    </w:p>
    <w:p w14:paraId="4A130561" w14:textId="43872BC0" w:rsidR="002F638D" w:rsidRPr="00F634FD" w:rsidRDefault="002F638D" w:rsidP="002F638D">
      <w:pPr>
        <w:pStyle w:val="EndNoteBibliography"/>
        <w:spacing w:after="0"/>
        <w:ind w:left="420" w:hanging="420"/>
      </w:pPr>
      <w:r w:rsidRPr="00F634FD">
        <w:t>31.</w:t>
      </w:r>
      <w:r w:rsidRPr="00F634FD">
        <w:tab/>
        <w:t>Lercher A, Baazim H, Bergthaler A. Systemic</w:t>
      </w:r>
      <w:r w:rsidR="00D01E87" w:rsidRPr="00F634FD">
        <w:t xml:space="preserve"> immunometabolism: challenges and opp</w:t>
      </w:r>
      <w:r w:rsidRPr="00F634FD">
        <w:t xml:space="preserve">ortunities. </w:t>
      </w:r>
      <w:r w:rsidRPr="00D01E87">
        <w:rPr>
          <w:i/>
          <w:iCs/>
        </w:rPr>
        <w:t>Immunity</w:t>
      </w:r>
      <w:r w:rsidRPr="00F634FD">
        <w:t xml:space="preserve"> 2020;53:496-509.</w:t>
      </w:r>
    </w:p>
    <w:p w14:paraId="663C1F9C" w14:textId="0D9EE2CE" w:rsidR="002F638D" w:rsidRPr="00F634FD" w:rsidRDefault="002F638D" w:rsidP="002F638D">
      <w:pPr>
        <w:pStyle w:val="EndNoteBibliography"/>
        <w:spacing w:after="0"/>
        <w:ind w:left="420" w:hanging="420"/>
      </w:pPr>
      <w:r w:rsidRPr="00F634FD">
        <w:t>32.</w:t>
      </w:r>
      <w:r w:rsidRPr="00F634FD">
        <w:tab/>
        <w:t xml:space="preserve">Ryan DG, O'Neill LAJ. Krebs Cycle </w:t>
      </w:r>
      <w:r w:rsidR="00D01E87" w:rsidRPr="00F634FD">
        <w:t>reborn in macrophage immu</w:t>
      </w:r>
      <w:r w:rsidRPr="00F634FD">
        <w:t xml:space="preserve">nometabolism. </w:t>
      </w:r>
      <w:r w:rsidRPr="00D01E87">
        <w:rPr>
          <w:i/>
          <w:iCs/>
        </w:rPr>
        <w:t>Annu Rev Immunol</w:t>
      </w:r>
      <w:r w:rsidRPr="00F634FD">
        <w:t xml:space="preserve"> 2020;38:289-313.</w:t>
      </w:r>
    </w:p>
    <w:p w14:paraId="23DCBB28" w14:textId="67FAEEF0" w:rsidR="002F638D" w:rsidRPr="00F634FD" w:rsidRDefault="002F638D" w:rsidP="002F638D">
      <w:pPr>
        <w:pStyle w:val="EndNoteBibliography"/>
        <w:spacing w:after="0"/>
        <w:ind w:left="420" w:hanging="420"/>
      </w:pPr>
      <w:r w:rsidRPr="00F634FD">
        <w:t>33.</w:t>
      </w:r>
      <w:r w:rsidRPr="00F634FD">
        <w:tab/>
        <w:t>Michailidou Z, Gomez-Salazar M, Alexaki VI. Innate I</w:t>
      </w:r>
      <w:r w:rsidR="00D01E87" w:rsidRPr="00F634FD">
        <w:t>mmune cells in the adipose tissue in health and metabolic dis</w:t>
      </w:r>
      <w:r w:rsidRPr="00F634FD">
        <w:t xml:space="preserve">ease. </w:t>
      </w:r>
      <w:r w:rsidRPr="00D01E87">
        <w:rPr>
          <w:i/>
          <w:iCs/>
        </w:rPr>
        <w:t>J Innate Immun</w:t>
      </w:r>
      <w:r w:rsidRPr="00F634FD">
        <w:t xml:space="preserve"> 2022;14:4-30.</w:t>
      </w:r>
    </w:p>
    <w:p w14:paraId="3596DA1C" w14:textId="36DD576D" w:rsidR="002F638D" w:rsidRPr="00F634FD" w:rsidRDefault="002F638D" w:rsidP="002F638D">
      <w:pPr>
        <w:pStyle w:val="EndNoteBibliography"/>
        <w:spacing w:after="0"/>
        <w:ind w:left="420" w:hanging="420"/>
      </w:pPr>
      <w:r w:rsidRPr="00F634FD">
        <w:t>34.</w:t>
      </w:r>
      <w:r w:rsidRPr="00F634FD">
        <w:tab/>
        <w:t xml:space="preserve">Daemen S, Schilling JD. The </w:t>
      </w:r>
      <w:r w:rsidR="00D01E87" w:rsidRPr="00F634FD">
        <w:t>interplay between tissue niche and macrophage cellular metabolism in obes</w:t>
      </w:r>
      <w:r w:rsidRPr="00F634FD">
        <w:t>ity. Front Immunol 2019;10:3133.</w:t>
      </w:r>
    </w:p>
    <w:p w14:paraId="5B1BD28A" w14:textId="318E0CB7" w:rsidR="002F638D" w:rsidRPr="00D01E87" w:rsidRDefault="002F638D" w:rsidP="002F638D">
      <w:pPr>
        <w:pStyle w:val="EndNoteBibliography"/>
        <w:spacing w:after="0"/>
        <w:ind w:left="420" w:hanging="420"/>
      </w:pPr>
      <w:r w:rsidRPr="00F634FD">
        <w:t>35.</w:t>
      </w:r>
      <w:r w:rsidRPr="00F634FD">
        <w:tab/>
        <w:t xml:space="preserve">Thyagarajan B, Foster MT. Beiging of white adipose tissue as a therapeutic strategy for weight loss in humans. </w:t>
      </w:r>
      <w:r w:rsidRPr="00D01E87">
        <w:rPr>
          <w:i/>
          <w:iCs/>
        </w:rPr>
        <w:t>Horm Mol Biol Clin Investig</w:t>
      </w:r>
      <w:r w:rsidRPr="00F634FD">
        <w:t xml:space="preserve"> 2017;31</w:t>
      </w:r>
      <w:r w:rsidR="00D01E87">
        <w:t>:</w:t>
      </w:r>
      <w:r w:rsidR="00D01E87" w:rsidRPr="00D01E87">
        <w:rPr>
          <w:noProof w:val="0"/>
          <w:color w:val="auto"/>
        </w:rPr>
        <w:t>20170016</w:t>
      </w:r>
      <w:r w:rsidR="00D01E87">
        <w:rPr>
          <w:noProof w:val="0"/>
          <w:color w:val="auto"/>
        </w:rPr>
        <w:t>.</w:t>
      </w:r>
    </w:p>
    <w:p w14:paraId="3496493D" w14:textId="5F6ED1E4" w:rsidR="002F638D" w:rsidRPr="00F634FD" w:rsidRDefault="002F638D" w:rsidP="002F638D">
      <w:pPr>
        <w:pStyle w:val="EndNoteBibliography"/>
        <w:spacing w:after="0"/>
        <w:ind w:left="420" w:hanging="420"/>
      </w:pPr>
      <w:r w:rsidRPr="00F634FD">
        <w:t>36.</w:t>
      </w:r>
      <w:r w:rsidRPr="00F634FD">
        <w:tab/>
        <w:t>Matejuk A, Vandenbark AA, Offner H. Cross-</w:t>
      </w:r>
      <w:r w:rsidR="00D01E87">
        <w:t>t</w:t>
      </w:r>
      <w:r w:rsidRPr="00F634FD">
        <w:t xml:space="preserve">alk of the CNS </w:t>
      </w:r>
      <w:r w:rsidR="00D01E87" w:rsidRPr="00F634FD">
        <w:t>with immune cells and functions in health and dise</w:t>
      </w:r>
      <w:r w:rsidRPr="00F634FD">
        <w:t xml:space="preserve">ase. </w:t>
      </w:r>
      <w:r w:rsidRPr="00D01E87">
        <w:rPr>
          <w:i/>
          <w:iCs/>
        </w:rPr>
        <w:t xml:space="preserve">Front Neurol </w:t>
      </w:r>
      <w:r w:rsidRPr="00F634FD">
        <w:t>2021;12:672455.</w:t>
      </w:r>
    </w:p>
    <w:p w14:paraId="3119691A" w14:textId="0A228249" w:rsidR="002F638D" w:rsidRPr="00F634FD" w:rsidRDefault="002F638D" w:rsidP="002F638D">
      <w:pPr>
        <w:pStyle w:val="EndNoteBibliography"/>
        <w:spacing w:after="0"/>
        <w:ind w:left="420" w:hanging="420"/>
      </w:pPr>
      <w:r w:rsidRPr="00F634FD">
        <w:t>37.</w:t>
      </w:r>
      <w:r w:rsidRPr="00F634FD">
        <w:tab/>
        <w:t xml:space="preserve">Schwartz M, Kipnis J, Rivest S, Prat A. How do immune cells support and shape the brain in health, disease, and aging? </w:t>
      </w:r>
      <w:r w:rsidRPr="00D01E87">
        <w:rPr>
          <w:i/>
          <w:iCs/>
        </w:rPr>
        <w:t>J Neurosci</w:t>
      </w:r>
      <w:r w:rsidRPr="00F634FD">
        <w:t xml:space="preserve"> 2013;33:17587-96.</w:t>
      </w:r>
    </w:p>
    <w:p w14:paraId="0EC6C6D2" w14:textId="1A1AE89F" w:rsidR="002F638D" w:rsidRPr="00F634FD" w:rsidRDefault="002F638D" w:rsidP="002F638D">
      <w:pPr>
        <w:pStyle w:val="EndNoteBibliography"/>
        <w:spacing w:after="0"/>
        <w:ind w:left="420" w:hanging="420"/>
      </w:pPr>
      <w:r w:rsidRPr="00F634FD">
        <w:t>38.</w:t>
      </w:r>
      <w:r w:rsidRPr="00F634FD">
        <w:tab/>
        <w:t xml:space="preserve">Cathomas F, Murrough JW, Nestler EJ, et al. Neurobiology of </w:t>
      </w:r>
      <w:r w:rsidR="00D01E87">
        <w:t>r</w:t>
      </w:r>
      <w:r w:rsidRPr="00F634FD">
        <w:t xml:space="preserve">esilience: Interface </w:t>
      </w:r>
      <w:r w:rsidR="00D01E87" w:rsidRPr="00F634FD">
        <w:t>between mind and b</w:t>
      </w:r>
      <w:r w:rsidRPr="00F634FD">
        <w:t xml:space="preserve">ody. </w:t>
      </w:r>
      <w:r w:rsidRPr="00D01E87">
        <w:rPr>
          <w:i/>
          <w:iCs/>
        </w:rPr>
        <w:t>Biol Psychiatry</w:t>
      </w:r>
      <w:r w:rsidRPr="00F634FD">
        <w:t xml:space="preserve"> 2019;86:410-20.</w:t>
      </w:r>
    </w:p>
    <w:p w14:paraId="1AFCBA8E" w14:textId="1B87E9CC" w:rsidR="002F638D" w:rsidRPr="00F634FD" w:rsidRDefault="002F638D" w:rsidP="002F638D">
      <w:pPr>
        <w:pStyle w:val="EndNoteBibliography"/>
        <w:spacing w:after="0"/>
        <w:ind w:left="420" w:hanging="420"/>
      </w:pPr>
      <w:r w:rsidRPr="00F634FD">
        <w:t>39.</w:t>
      </w:r>
      <w:r w:rsidRPr="00F634FD">
        <w:tab/>
        <w:t xml:space="preserve">Baruch K, Ron-Harel N, Gal H, et al. CNS-specific immunity at the choroid plexus shifts toward destructive Th2 inflammation in brain aging. </w:t>
      </w:r>
      <w:r w:rsidRPr="00D01E87">
        <w:rPr>
          <w:i/>
          <w:iCs/>
        </w:rPr>
        <w:t>Proc Natl Acad Sci U S A</w:t>
      </w:r>
      <w:r w:rsidRPr="00F634FD">
        <w:t xml:space="preserve"> 2013;110:2264-9.</w:t>
      </w:r>
    </w:p>
    <w:p w14:paraId="26647362" w14:textId="3A677DCF" w:rsidR="002F638D" w:rsidRPr="004E44C3" w:rsidRDefault="002F638D" w:rsidP="002F638D">
      <w:pPr>
        <w:pStyle w:val="EndNoteBibliography"/>
        <w:spacing w:after="0"/>
        <w:ind w:left="420" w:hanging="420"/>
        <w:rPr>
          <w:lang w:val="fr-FR"/>
        </w:rPr>
      </w:pPr>
      <w:r w:rsidRPr="00F634FD">
        <w:t>40.</w:t>
      </w:r>
      <w:r w:rsidRPr="00F634FD">
        <w:tab/>
        <w:t xml:space="preserve">Kunis G, Baruch K, Rosenzweig N, et al. IFN-γ-dependent activation of the brain's choroid plexus for CNS immune surveillance and repair. </w:t>
      </w:r>
      <w:r w:rsidRPr="00CD4FC5">
        <w:rPr>
          <w:i/>
          <w:iCs/>
          <w:lang w:val="fr-FR"/>
        </w:rPr>
        <w:t>Brain</w:t>
      </w:r>
      <w:r w:rsidRPr="004E44C3">
        <w:rPr>
          <w:lang w:val="fr-FR"/>
        </w:rPr>
        <w:t xml:space="preserve"> 2013;136:3427-40.</w:t>
      </w:r>
    </w:p>
    <w:p w14:paraId="244B3B75" w14:textId="5BA5B0CC" w:rsidR="002F638D" w:rsidRPr="00F634FD" w:rsidRDefault="002F638D" w:rsidP="002F638D">
      <w:pPr>
        <w:pStyle w:val="EndNoteBibliography"/>
        <w:spacing w:after="0"/>
        <w:ind w:left="420" w:hanging="420"/>
      </w:pPr>
      <w:r w:rsidRPr="004E44C3">
        <w:rPr>
          <w:lang w:val="fr-FR"/>
        </w:rPr>
        <w:t>41.</w:t>
      </w:r>
      <w:r w:rsidRPr="004E44C3">
        <w:rPr>
          <w:lang w:val="fr-FR"/>
        </w:rPr>
        <w:tab/>
        <w:t xml:space="preserve">Moalem G, Leibowitz-Amit R, Yoles E, et al. </w:t>
      </w:r>
      <w:r w:rsidRPr="00F634FD">
        <w:t xml:space="preserve">Autoimmune T cells protect neurons from secondary degeneration after central nervous system axotomy. </w:t>
      </w:r>
      <w:r w:rsidRPr="00CD4FC5">
        <w:rPr>
          <w:i/>
          <w:iCs/>
        </w:rPr>
        <w:t>Nat Med</w:t>
      </w:r>
      <w:r w:rsidRPr="00F634FD">
        <w:t xml:space="preserve"> 1999;5:49-55.</w:t>
      </w:r>
    </w:p>
    <w:p w14:paraId="164F085E" w14:textId="093B5F4F" w:rsidR="002F638D" w:rsidRPr="004E44C3" w:rsidRDefault="002F638D" w:rsidP="002F638D">
      <w:pPr>
        <w:pStyle w:val="EndNoteBibliography"/>
        <w:spacing w:after="0"/>
        <w:ind w:left="420" w:hanging="420"/>
        <w:rPr>
          <w:lang w:val="fr-FR"/>
        </w:rPr>
      </w:pPr>
      <w:r w:rsidRPr="00F634FD">
        <w:t>42.</w:t>
      </w:r>
      <w:r w:rsidRPr="00F634FD">
        <w:tab/>
        <w:t xml:space="preserve">Shechter R, London A, Varol C, et al. Infiltrating blood-derived macrophages are vital cells playing an anti-inflammatory role in recovery from spinal cord injury in mice. </w:t>
      </w:r>
      <w:r w:rsidRPr="00CD4FC5">
        <w:rPr>
          <w:i/>
          <w:iCs/>
          <w:lang w:val="fr-FR"/>
        </w:rPr>
        <w:t>PLoS Med</w:t>
      </w:r>
      <w:r w:rsidRPr="004E44C3">
        <w:rPr>
          <w:lang w:val="fr-FR"/>
        </w:rPr>
        <w:t xml:space="preserve"> 2009;6:e1000113.</w:t>
      </w:r>
    </w:p>
    <w:p w14:paraId="3E3A7872" w14:textId="5B219617" w:rsidR="002F638D" w:rsidRPr="00F634FD" w:rsidRDefault="002F638D" w:rsidP="002F638D">
      <w:pPr>
        <w:pStyle w:val="EndNoteBibliography"/>
        <w:spacing w:after="0"/>
        <w:ind w:left="420" w:hanging="420"/>
      </w:pPr>
      <w:r w:rsidRPr="004E44C3">
        <w:rPr>
          <w:lang w:val="fr-FR"/>
        </w:rPr>
        <w:t>43.</w:t>
      </w:r>
      <w:r w:rsidRPr="004E44C3">
        <w:rPr>
          <w:lang w:val="fr-FR"/>
        </w:rPr>
        <w:tab/>
        <w:t xml:space="preserve">Rapalino O, Lazarov-Spiegler O, Agranov E, et al. </w:t>
      </w:r>
      <w:r w:rsidRPr="00F634FD">
        <w:t xml:space="preserve">Implantation of stimulated homologous macrophages results in partial recovery of paraplegic rats. </w:t>
      </w:r>
      <w:r w:rsidRPr="00CD4FC5">
        <w:rPr>
          <w:i/>
          <w:iCs/>
        </w:rPr>
        <w:t>Nat Med</w:t>
      </w:r>
      <w:r w:rsidRPr="00F634FD">
        <w:t xml:space="preserve"> 1998;4:814-21.</w:t>
      </w:r>
    </w:p>
    <w:p w14:paraId="0C8766FD" w14:textId="10A3F0D4" w:rsidR="002F638D" w:rsidRPr="00F634FD" w:rsidRDefault="002F638D" w:rsidP="002F638D">
      <w:pPr>
        <w:pStyle w:val="EndNoteBibliography"/>
        <w:spacing w:after="0"/>
        <w:ind w:left="420" w:hanging="420"/>
      </w:pPr>
      <w:r w:rsidRPr="00F634FD">
        <w:lastRenderedPageBreak/>
        <w:t>44.</w:t>
      </w:r>
      <w:r w:rsidRPr="00F634FD">
        <w:tab/>
        <w:t xml:space="preserve">Shechter R, Miller O, Yovel G, et al. Recruitment of </w:t>
      </w:r>
      <w:r w:rsidR="00CD4FC5">
        <w:t>b</w:t>
      </w:r>
      <w:r w:rsidRPr="00F634FD">
        <w:t xml:space="preserve">eneficial M2 </w:t>
      </w:r>
      <w:r w:rsidR="00CD4FC5" w:rsidRPr="00F634FD">
        <w:t>macrophages to injured spinal cord is orchestrated by remote brain choroid pl</w:t>
      </w:r>
      <w:r w:rsidRPr="00F634FD">
        <w:t xml:space="preserve">exus. </w:t>
      </w:r>
      <w:r w:rsidRPr="00CD4FC5">
        <w:rPr>
          <w:i/>
          <w:iCs/>
        </w:rPr>
        <w:t>Immunity</w:t>
      </w:r>
      <w:r w:rsidRPr="00F634FD">
        <w:t xml:space="preserve"> 2013;38</w:t>
      </w:r>
      <w:r w:rsidR="00CD4FC5">
        <w:t>:555-69.</w:t>
      </w:r>
    </w:p>
    <w:p w14:paraId="65C8CDE0" w14:textId="6DEE203F" w:rsidR="002F638D" w:rsidRPr="004E44C3" w:rsidRDefault="002F638D" w:rsidP="002F638D">
      <w:pPr>
        <w:pStyle w:val="EndNoteBibliography"/>
        <w:spacing w:after="0"/>
        <w:ind w:left="420" w:hanging="420"/>
        <w:rPr>
          <w:lang w:val="fr-FR"/>
        </w:rPr>
      </w:pPr>
      <w:r w:rsidRPr="00F634FD">
        <w:t>45.</w:t>
      </w:r>
      <w:r w:rsidRPr="00F634FD">
        <w:tab/>
        <w:t xml:space="preserve">Dantzer R. Neuroimmune </w:t>
      </w:r>
      <w:r w:rsidR="00CD4FC5">
        <w:t>i</w:t>
      </w:r>
      <w:r w:rsidRPr="00F634FD">
        <w:t xml:space="preserve">nteractions: From the </w:t>
      </w:r>
      <w:r w:rsidR="00CD4FC5" w:rsidRPr="00F634FD">
        <w:t>brain to the immune system and vice v</w:t>
      </w:r>
      <w:r w:rsidRPr="00F634FD">
        <w:t xml:space="preserve">ersa. </w:t>
      </w:r>
      <w:r w:rsidRPr="00CD4FC5">
        <w:rPr>
          <w:i/>
          <w:iCs/>
          <w:lang w:val="fr-FR"/>
        </w:rPr>
        <w:t>Physiol Rev</w:t>
      </w:r>
      <w:r w:rsidRPr="004E44C3">
        <w:rPr>
          <w:lang w:val="fr-FR"/>
        </w:rPr>
        <w:t xml:space="preserve"> 2018;98:477-504.</w:t>
      </w:r>
    </w:p>
    <w:p w14:paraId="40EBF2DC" w14:textId="62D15390" w:rsidR="002F638D" w:rsidRPr="00F634FD" w:rsidRDefault="002F638D" w:rsidP="002F638D">
      <w:pPr>
        <w:pStyle w:val="EndNoteBibliography"/>
        <w:spacing w:after="0"/>
        <w:ind w:left="420" w:hanging="420"/>
      </w:pPr>
      <w:r w:rsidRPr="004E44C3">
        <w:rPr>
          <w:lang w:val="fr-FR"/>
        </w:rPr>
        <w:t>46.</w:t>
      </w:r>
      <w:r w:rsidRPr="004E44C3">
        <w:rPr>
          <w:lang w:val="fr-FR"/>
        </w:rPr>
        <w:tab/>
        <w:t xml:space="preserve">Ziv Y, Ron N, Butovsky O, et al. </w:t>
      </w:r>
      <w:r w:rsidRPr="00F634FD">
        <w:t xml:space="preserve">Immune cells contribute to the maintenance of neurogenesis and spatial learning abilities in adulthood. </w:t>
      </w:r>
      <w:r w:rsidRPr="00CD4FC5">
        <w:rPr>
          <w:i/>
          <w:iCs/>
        </w:rPr>
        <w:t xml:space="preserve">Nat Neurosci </w:t>
      </w:r>
      <w:r w:rsidRPr="00F634FD">
        <w:t>2006;9:268-75.</w:t>
      </w:r>
    </w:p>
    <w:p w14:paraId="6BA9C20B" w14:textId="1EB6CA68" w:rsidR="002F638D" w:rsidRPr="004E44C3" w:rsidRDefault="002F638D" w:rsidP="002F638D">
      <w:pPr>
        <w:pStyle w:val="EndNoteBibliography"/>
        <w:spacing w:after="0"/>
        <w:ind w:left="420" w:hanging="420"/>
        <w:rPr>
          <w:lang w:val="fr-FR"/>
        </w:rPr>
      </w:pPr>
      <w:r w:rsidRPr="00F634FD">
        <w:t>47.</w:t>
      </w:r>
      <w:r w:rsidRPr="00F634FD">
        <w:tab/>
        <w:t xml:space="preserve">Stowell RD, Sipe GO, Dawes RP, et al. Noradrenergic signaling in the wakeful state inhibits microglial surveillance and synaptic plasticity in the mouse visual cortex. </w:t>
      </w:r>
      <w:r w:rsidRPr="00CD4FC5">
        <w:rPr>
          <w:i/>
          <w:iCs/>
          <w:lang w:val="fr-FR"/>
        </w:rPr>
        <w:t>Nature Neurosci</w:t>
      </w:r>
      <w:r w:rsidRPr="004E44C3">
        <w:rPr>
          <w:lang w:val="fr-FR"/>
        </w:rPr>
        <w:t xml:space="preserve"> 2019;22:1782-92.</w:t>
      </w:r>
    </w:p>
    <w:p w14:paraId="35ADE05D" w14:textId="7E8698BF" w:rsidR="002F638D" w:rsidRPr="00F634FD" w:rsidRDefault="002F638D" w:rsidP="002F638D">
      <w:pPr>
        <w:pStyle w:val="EndNoteBibliography"/>
        <w:spacing w:after="0"/>
        <w:ind w:left="420" w:hanging="420"/>
      </w:pPr>
      <w:r w:rsidRPr="004E44C3">
        <w:rPr>
          <w:lang w:val="fr-FR"/>
        </w:rPr>
        <w:t>48.</w:t>
      </w:r>
      <w:r w:rsidRPr="004E44C3">
        <w:rPr>
          <w:lang w:val="fr-FR"/>
        </w:rPr>
        <w:tab/>
        <w:t xml:space="preserve">De Luca SN, Soch A, Sominsky L, et al. </w:t>
      </w:r>
      <w:r w:rsidRPr="00F634FD">
        <w:t xml:space="preserve">Glial remodeling enhances short-term memory performance in Wistar rats. </w:t>
      </w:r>
      <w:r w:rsidRPr="00CD4FC5">
        <w:rPr>
          <w:i/>
          <w:iCs/>
        </w:rPr>
        <w:t>J Neuroinflamm</w:t>
      </w:r>
      <w:r w:rsidRPr="00F634FD">
        <w:t xml:space="preserve"> 2020;17:52.</w:t>
      </w:r>
    </w:p>
    <w:p w14:paraId="74F3CEC1" w14:textId="7A44B45A" w:rsidR="002F638D" w:rsidRPr="00F634FD" w:rsidRDefault="002F638D" w:rsidP="002F638D">
      <w:pPr>
        <w:pStyle w:val="EndNoteBibliography"/>
        <w:spacing w:after="0"/>
        <w:ind w:left="420" w:hanging="420"/>
      </w:pPr>
      <w:r w:rsidRPr="00F634FD">
        <w:t>49.</w:t>
      </w:r>
      <w:r w:rsidRPr="00F634FD">
        <w:tab/>
        <w:t xml:space="preserve">Derecki NC, Cardani AN, Yang CH, et al. Regulation of learning and memory by meningeal immunity: a key role for IL-4. </w:t>
      </w:r>
      <w:r w:rsidRPr="00CD4FC5">
        <w:rPr>
          <w:i/>
          <w:iCs/>
        </w:rPr>
        <w:t>J Exp Med</w:t>
      </w:r>
      <w:r w:rsidRPr="00F634FD">
        <w:t xml:space="preserve"> 2010;207:1067-80.</w:t>
      </w:r>
    </w:p>
    <w:p w14:paraId="33A85429" w14:textId="77777777" w:rsidR="002F638D" w:rsidRPr="00F634FD" w:rsidRDefault="002F638D" w:rsidP="002F638D">
      <w:pPr>
        <w:pStyle w:val="EndNoteBibliography"/>
        <w:spacing w:after="0"/>
        <w:ind w:left="420" w:hanging="420"/>
      </w:pPr>
      <w:r w:rsidRPr="00F634FD">
        <w:t>50.</w:t>
      </w:r>
      <w:r w:rsidRPr="00F634FD">
        <w:tab/>
        <w:t xml:space="preserve">Dantzer R, Cohen S, Russo SJ, Dinan TG. Resilience and immunity. </w:t>
      </w:r>
      <w:r w:rsidRPr="00CD4FC5">
        <w:rPr>
          <w:i/>
          <w:iCs/>
        </w:rPr>
        <w:t>Brain Behav Immun</w:t>
      </w:r>
      <w:r w:rsidRPr="00F634FD">
        <w:t xml:space="preserve"> 2018;74:28-42.</w:t>
      </w:r>
    </w:p>
    <w:p w14:paraId="66DC3E7F" w14:textId="6AF8583F" w:rsidR="002F638D" w:rsidRPr="00F634FD" w:rsidRDefault="002F638D" w:rsidP="002F638D">
      <w:pPr>
        <w:pStyle w:val="EndNoteBibliography"/>
        <w:spacing w:after="0"/>
        <w:ind w:left="420" w:hanging="420"/>
      </w:pPr>
      <w:r w:rsidRPr="00F634FD">
        <w:t>51.</w:t>
      </w:r>
      <w:r w:rsidRPr="00F634FD">
        <w:tab/>
        <w:t xml:space="preserve">Baruch K, Deczkowska A, David E, et al. Aging. Aging-induced type I interferon response at the choroid plexus negatively affects brain function. </w:t>
      </w:r>
      <w:r w:rsidRPr="00CD4FC5">
        <w:rPr>
          <w:i/>
          <w:iCs/>
        </w:rPr>
        <w:t>Science</w:t>
      </w:r>
      <w:r w:rsidRPr="00F634FD">
        <w:t xml:space="preserve"> 2014;346:89-93.</w:t>
      </w:r>
    </w:p>
    <w:p w14:paraId="50CB68E3" w14:textId="7918089B" w:rsidR="002F638D" w:rsidRPr="004E44C3" w:rsidRDefault="002F638D" w:rsidP="002F638D">
      <w:pPr>
        <w:pStyle w:val="EndNoteBibliography"/>
        <w:spacing w:after="0"/>
        <w:ind w:left="420" w:hanging="420"/>
        <w:rPr>
          <w:lang w:val="fr-FR"/>
        </w:rPr>
      </w:pPr>
      <w:r w:rsidRPr="00F634FD">
        <w:t>52.</w:t>
      </w:r>
      <w:r w:rsidRPr="00F634FD">
        <w:tab/>
        <w:t xml:space="preserve">Weiskopf D, Weinberger B, Grubeck-Loebenstein B. The aging of the immune system. </w:t>
      </w:r>
      <w:r w:rsidRPr="00CD4FC5">
        <w:rPr>
          <w:i/>
          <w:iCs/>
          <w:lang w:val="fr-FR"/>
        </w:rPr>
        <w:t>Transpl Int</w:t>
      </w:r>
      <w:r w:rsidRPr="004E44C3">
        <w:rPr>
          <w:lang w:val="fr-FR"/>
        </w:rPr>
        <w:t xml:space="preserve"> 2009;22:1041-50.</w:t>
      </w:r>
    </w:p>
    <w:p w14:paraId="0079C410" w14:textId="7993DF4D" w:rsidR="002F638D" w:rsidRPr="00F634FD" w:rsidRDefault="002F638D" w:rsidP="002F638D">
      <w:pPr>
        <w:pStyle w:val="EndNoteBibliography"/>
        <w:spacing w:after="0"/>
        <w:ind w:left="420" w:hanging="420"/>
      </w:pPr>
      <w:r w:rsidRPr="004E44C3">
        <w:rPr>
          <w:lang w:val="fr-FR"/>
        </w:rPr>
        <w:t>53.</w:t>
      </w:r>
      <w:r w:rsidRPr="004E44C3">
        <w:rPr>
          <w:lang w:val="fr-FR"/>
        </w:rPr>
        <w:tab/>
        <w:t xml:space="preserve">Dvir-Szternfeld R, Castellani G, Arad M, et al. </w:t>
      </w:r>
      <w:r w:rsidRPr="00F634FD">
        <w:t xml:space="preserve">Alzheimer’s disease modification mediated by bone marrow-derived macrophages via a TREM2-independent pathway in mouse model of amyloidosis. </w:t>
      </w:r>
      <w:r w:rsidRPr="00CD4FC5">
        <w:rPr>
          <w:i/>
          <w:iCs/>
        </w:rPr>
        <w:t>Nat</w:t>
      </w:r>
      <w:r w:rsidRPr="00F634FD">
        <w:t xml:space="preserve"> </w:t>
      </w:r>
      <w:r w:rsidRPr="00CD4FC5">
        <w:rPr>
          <w:i/>
          <w:iCs/>
        </w:rPr>
        <w:t>Aging</w:t>
      </w:r>
      <w:r w:rsidRPr="00F634FD">
        <w:t xml:space="preserve"> 2022;2:60-73.</w:t>
      </w:r>
    </w:p>
    <w:p w14:paraId="0F224A13" w14:textId="6BA4273E" w:rsidR="002F638D" w:rsidRPr="00F634FD" w:rsidRDefault="002F638D" w:rsidP="002F638D">
      <w:pPr>
        <w:pStyle w:val="EndNoteBibliography"/>
        <w:spacing w:after="0"/>
        <w:ind w:left="420" w:hanging="420"/>
      </w:pPr>
      <w:r w:rsidRPr="00F634FD">
        <w:t>54.</w:t>
      </w:r>
      <w:r w:rsidRPr="00F634FD">
        <w:tab/>
        <w:t xml:space="preserve">Dantzer R, O'Connor JC, Freund GG, et al. From inflammation to sickness and depression: when the immune system subjugates the brain. </w:t>
      </w:r>
      <w:r w:rsidRPr="00CD4FC5">
        <w:rPr>
          <w:i/>
          <w:iCs/>
        </w:rPr>
        <w:t>Nat Rev Neurosci</w:t>
      </w:r>
      <w:r w:rsidRPr="00F634FD">
        <w:t xml:space="preserve"> 2008;9:46-56.</w:t>
      </w:r>
    </w:p>
    <w:p w14:paraId="3844AFE7" w14:textId="66357F40" w:rsidR="002F638D" w:rsidRPr="00F634FD" w:rsidRDefault="002F638D" w:rsidP="002F638D">
      <w:pPr>
        <w:pStyle w:val="EndNoteBibliography"/>
        <w:spacing w:after="0"/>
        <w:ind w:left="420" w:hanging="420"/>
      </w:pPr>
      <w:r w:rsidRPr="00F634FD">
        <w:t>55.</w:t>
      </w:r>
      <w:r w:rsidRPr="00F634FD">
        <w:tab/>
        <w:t xml:space="preserve">Godbout JP, Glaser R. Stress-induced immune dysregulation: implications for wound healing, infectious disease and cancer. </w:t>
      </w:r>
      <w:r w:rsidRPr="00CD4FC5">
        <w:rPr>
          <w:i/>
          <w:iCs/>
        </w:rPr>
        <w:t xml:space="preserve">J Neuroimmune Pharmacol </w:t>
      </w:r>
      <w:r w:rsidRPr="00F634FD">
        <w:t>2006;1:421-7.</w:t>
      </w:r>
    </w:p>
    <w:p w14:paraId="7B608413" w14:textId="0B298C4C" w:rsidR="002F638D" w:rsidRPr="00F634FD" w:rsidRDefault="002F638D" w:rsidP="002F638D">
      <w:pPr>
        <w:pStyle w:val="EndNoteBibliography"/>
        <w:spacing w:after="0"/>
        <w:ind w:left="420" w:hanging="420"/>
      </w:pPr>
      <w:r w:rsidRPr="00F634FD">
        <w:t>56.</w:t>
      </w:r>
      <w:r w:rsidRPr="00F634FD">
        <w:tab/>
        <w:t xml:space="preserve">Zheng D, Liwinski T, Elinav E. Interaction between microbiota and immunity in health and disease. </w:t>
      </w:r>
      <w:r w:rsidRPr="00CD4FC5">
        <w:rPr>
          <w:i/>
          <w:iCs/>
        </w:rPr>
        <w:t>Cell Res</w:t>
      </w:r>
      <w:r w:rsidRPr="00F634FD">
        <w:t xml:space="preserve"> 2020;30:492-506.</w:t>
      </w:r>
    </w:p>
    <w:p w14:paraId="58AE7ADB" w14:textId="077EF198" w:rsidR="002F638D" w:rsidRPr="00F634FD" w:rsidRDefault="002F638D" w:rsidP="002F638D">
      <w:pPr>
        <w:pStyle w:val="EndNoteBibliography"/>
        <w:spacing w:after="0"/>
        <w:ind w:left="420" w:hanging="420"/>
      </w:pPr>
      <w:r w:rsidRPr="00F634FD">
        <w:t>57.</w:t>
      </w:r>
      <w:r w:rsidRPr="00F634FD">
        <w:tab/>
        <w:t xml:space="preserve">Belkaid Y, Hand TW. Role of the microbiota in immunity and inflammation. </w:t>
      </w:r>
      <w:r w:rsidRPr="00CD4FC5">
        <w:rPr>
          <w:i/>
          <w:iCs/>
        </w:rPr>
        <w:t>Cell</w:t>
      </w:r>
      <w:r w:rsidRPr="00F634FD">
        <w:t xml:space="preserve"> 2014;157:121-41.</w:t>
      </w:r>
    </w:p>
    <w:p w14:paraId="38C907DE" w14:textId="34838232" w:rsidR="002F638D" w:rsidRPr="00F634FD" w:rsidRDefault="002F638D" w:rsidP="002F638D">
      <w:pPr>
        <w:pStyle w:val="EndNoteBibliography"/>
        <w:spacing w:after="0"/>
        <w:ind w:left="420" w:hanging="420"/>
      </w:pPr>
      <w:r w:rsidRPr="00F634FD">
        <w:lastRenderedPageBreak/>
        <w:t>58.</w:t>
      </w:r>
      <w:r w:rsidRPr="00F634FD">
        <w:tab/>
        <w:t xml:space="preserve">Dal Lin C, Tona F, Osto E. The crosstalk between the cardiovascular and the immune system. </w:t>
      </w:r>
      <w:r w:rsidRPr="00CD4FC5">
        <w:rPr>
          <w:i/>
          <w:iCs/>
        </w:rPr>
        <w:t>Vasc Biol</w:t>
      </w:r>
      <w:r w:rsidRPr="00F634FD">
        <w:t xml:space="preserve"> 2019;1:H83-8.</w:t>
      </w:r>
    </w:p>
    <w:p w14:paraId="33574D2A" w14:textId="77777777" w:rsidR="002F638D" w:rsidRPr="00F634FD" w:rsidRDefault="002F638D" w:rsidP="002F638D">
      <w:pPr>
        <w:pStyle w:val="EndNoteBibliography"/>
        <w:spacing w:after="0"/>
        <w:ind w:left="420" w:hanging="420"/>
      </w:pPr>
      <w:r w:rsidRPr="00F634FD">
        <w:t>59.</w:t>
      </w:r>
      <w:r w:rsidRPr="00F634FD">
        <w:tab/>
        <w:t xml:space="preserve">Abrams ET, Miller EM. The roles of the immune system in women's reproduction: evolutionary constraints and life history trade-offs. </w:t>
      </w:r>
      <w:r w:rsidRPr="00CD4FC5">
        <w:rPr>
          <w:i/>
          <w:iCs/>
        </w:rPr>
        <w:t xml:space="preserve">Am J Phys Anthropol </w:t>
      </w:r>
      <w:r w:rsidRPr="00F634FD">
        <w:t>2011;146 Suppl 53:134-54.</w:t>
      </w:r>
    </w:p>
    <w:p w14:paraId="7DE7A243" w14:textId="450FB54E" w:rsidR="002F638D" w:rsidRPr="004E44C3" w:rsidRDefault="002F638D" w:rsidP="002F638D">
      <w:pPr>
        <w:pStyle w:val="EndNoteBibliography"/>
        <w:spacing w:after="0"/>
        <w:ind w:left="420" w:hanging="420"/>
        <w:rPr>
          <w:lang w:val="fr-FR"/>
        </w:rPr>
      </w:pPr>
      <w:r w:rsidRPr="00F634FD">
        <w:t>60.</w:t>
      </w:r>
      <w:r w:rsidRPr="00F634FD">
        <w:tab/>
        <w:t>Fulop T, Larbi A, Dupuis G, et al. Immunosenescence and</w:t>
      </w:r>
      <w:r w:rsidR="00CD4FC5" w:rsidRPr="00F634FD">
        <w:t xml:space="preserve"> inflamm-aging as two sides of the same coin: friends or foe</w:t>
      </w:r>
      <w:r w:rsidRPr="00F634FD">
        <w:t xml:space="preserve">s? </w:t>
      </w:r>
      <w:r w:rsidRPr="00CD4FC5">
        <w:rPr>
          <w:i/>
          <w:iCs/>
          <w:lang w:val="fr-FR"/>
        </w:rPr>
        <w:t>Front Immunol</w:t>
      </w:r>
      <w:r w:rsidRPr="004E44C3">
        <w:rPr>
          <w:lang w:val="fr-FR"/>
        </w:rPr>
        <w:t xml:space="preserve"> 2017;8:1960.</w:t>
      </w:r>
    </w:p>
    <w:p w14:paraId="22F61045" w14:textId="5E15A4BA" w:rsidR="002F638D" w:rsidRPr="00F634FD" w:rsidRDefault="002F638D" w:rsidP="002F638D">
      <w:pPr>
        <w:pStyle w:val="EndNoteBibliography"/>
        <w:spacing w:after="0"/>
        <w:ind w:left="420" w:hanging="420"/>
      </w:pPr>
      <w:r w:rsidRPr="004E44C3">
        <w:rPr>
          <w:lang w:val="fr-FR"/>
        </w:rPr>
        <w:t>61.</w:t>
      </w:r>
      <w:r w:rsidRPr="004E44C3">
        <w:rPr>
          <w:lang w:val="fr-FR"/>
        </w:rPr>
        <w:tab/>
        <w:t xml:space="preserve">Furman D, Campisi J, Verdin E, et al. </w:t>
      </w:r>
      <w:r w:rsidRPr="00F634FD">
        <w:t xml:space="preserve">Chronic inflammation in the etiology of disease across the life span. </w:t>
      </w:r>
      <w:r w:rsidRPr="00CD4FC5">
        <w:rPr>
          <w:i/>
          <w:iCs/>
        </w:rPr>
        <w:t>Nat Med</w:t>
      </w:r>
      <w:r w:rsidRPr="00F634FD">
        <w:t xml:space="preserve"> 2019;25</w:t>
      </w:r>
      <w:r w:rsidR="00CD4FC5">
        <w:t>:</w:t>
      </w:r>
      <w:r w:rsidRPr="00F634FD">
        <w:t>1822-32.</w:t>
      </w:r>
    </w:p>
    <w:p w14:paraId="27E13E4D" w14:textId="77777777" w:rsidR="002F638D" w:rsidRPr="00F634FD" w:rsidRDefault="002F638D" w:rsidP="002F638D">
      <w:pPr>
        <w:pStyle w:val="EndNoteBibliography"/>
        <w:spacing w:after="0"/>
        <w:ind w:left="420" w:hanging="420"/>
      </w:pPr>
      <w:r w:rsidRPr="00F634FD">
        <w:t>62.</w:t>
      </w:r>
      <w:r w:rsidRPr="00F634FD">
        <w:tab/>
        <w:t xml:space="preserve">Calder PC, Ahluwalia N, Albers R, et al. A consideration of biomarkers to be used for evaluation of inflammation in human nutritional studies. </w:t>
      </w:r>
      <w:r w:rsidRPr="00CD4FC5">
        <w:rPr>
          <w:i/>
          <w:iCs/>
        </w:rPr>
        <w:t>Br J Nutr</w:t>
      </w:r>
      <w:r w:rsidRPr="00F634FD">
        <w:t xml:space="preserve"> 2013;109 Suppl 1:S1-34.</w:t>
      </w:r>
    </w:p>
    <w:p w14:paraId="6DCFA871" w14:textId="77777777" w:rsidR="002F638D" w:rsidRPr="00F634FD" w:rsidRDefault="002F638D" w:rsidP="002F638D">
      <w:pPr>
        <w:pStyle w:val="EndNoteBibliography"/>
        <w:spacing w:after="0"/>
        <w:ind w:left="420" w:hanging="420"/>
      </w:pPr>
      <w:r w:rsidRPr="00F634FD">
        <w:t>63.</w:t>
      </w:r>
      <w:r w:rsidRPr="00F634FD">
        <w:tab/>
        <w:t xml:space="preserve">Sendama W. The effect of ageing on the resolution of inflammation. </w:t>
      </w:r>
      <w:r w:rsidRPr="00CD4FC5">
        <w:rPr>
          <w:i/>
          <w:iCs/>
        </w:rPr>
        <w:t>Ageing Res Rev</w:t>
      </w:r>
      <w:r w:rsidRPr="00F634FD">
        <w:t xml:space="preserve"> 2020;57:101000.</w:t>
      </w:r>
    </w:p>
    <w:p w14:paraId="2C4F5FAC" w14:textId="77777777" w:rsidR="002F638D" w:rsidRPr="00F634FD" w:rsidRDefault="002F638D" w:rsidP="002F638D">
      <w:pPr>
        <w:pStyle w:val="EndNoteBibliography"/>
        <w:spacing w:after="0"/>
        <w:ind w:left="420" w:hanging="420"/>
      </w:pPr>
      <w:r w:rsidRPr="00F634FD">
        <w:t>64.</w:t>
      </w:r>
      <w:r w:rsidRPr="00F634FD">
        <w:tab/>
        <w:t xml:space="preserve">Franceschi C, Campisi J. Chronic inflammation (inflammaging) and its potential contribution to age-associated diseases. </w:t>
      </w:r>
      <w:r w:rsidRPr="00CD4FC5">
        <w:rPr>
          <w:i/>
          <w:iCs/>
        </w:rPr>
        <w:t>J Gerontol A Biol Sci Med Sci</w:t>
      </w:r>
      <w:r w:rsidRPr="00F634FD">
        <w:t xml:space="preserve"> 2014;69 Suppl 1:S4-9.</w:t>
      </w:r>
    </w:p>
    <w:p w14:paraId="74622658" w14:textId="0DC49004" w:rsidR="002F638D" w:rsidRPr="00F634FD" w:rsidRDefault="002F638D" w:rsidP="002F638D">
      <w:pPr>
        <w:pStyle w:val="EndNoteBibliography"/>
        <w:spacing w:after="0"/>
        <w:ind w:left="420" w:hanging="420"/>
      </w:pPr>
      <w:r w:rsidRPr="00F634FD">
        <w:t>65.</w:t>
      </w:r>
      <w:r w:rsidRPr="00F634FD">
        <w:tab/>
        <w:t>Olivieri F, Prattichizzo F, Grillari J, Balistreri CR. Cellular S</w:t>
      </w:r>
      <w:r w:rsidR="00CD4FC5" w:rsidRPr="00F634FD">
        <w:t>enescence and inflammaging in age-related diseas</w:t>
      </w:r>
      <w:r w:rsidRPr="00F634FD">
        <w:t xml:space="preserve">es. </w:t>
      </w:r>
      <w:r w:rsidRPr="00CD4FC5">
        <w:rPr>
          <w:i/>
          <w:iCs/>
        </w:rPr>
        <w:t>Mediat Inflamm</w:t>
      </w:r>
      <w:r w:rsidRPr="00F634FD">
        <w:t xml:space="preserve"> 2018;2018:9076485.</w:t>
      </w:r>
    </w:p>
    <w:p w14:paraId="71E51C4C" w14:textId="465C8359" w:rsidR="002F638D" w:rsidRPr="00F634FD" w:rsidRDefault="002F638D" w:rsidP="002F638D">
      <w:pPr>
        <w:pStyle w:val="EndNoteBibliography"/>
        <w:spacing w:after="0"/>
        <w:ind w:left="420" w:hanging="420"/>
      </w:pPr>
      <w:r w:rsidRPr="00F634FD">
        <w:t>66.</w:t>
      </w:r>
      <w:r w:rsidRPr="00F634FD">
        <w:tab/>
        <w:t xml:space="preserve">Barnig C, Bezema T, Calder PC, et al. Activation of </w:t>
      </w:r>
      <w:r w:rsidR="00CD4FC5" w:rsidRPr="00F634FD">
        <w:t>resolution pathways to prevent and fight chronic inflammation: lessons from asthma and inflammatory bowel dis</w:t>
      </w:r>
      <w:r w:rsidRPr="00F634FD">
        <w:t xml:space="preserve">ease. </w:t>
      </w:r>
      <w:r w:rsidRPr="00CD4FC5">
        <w:rPr>
          <w:i/>
          <w:iCs/>
        </w:rPr>
        <w:t>Front Immunol</w:t>
      </w:r>
      <w:r w:rsidRPr="00F634FD">
        <w:t xml:space="preserve"> 2019;10:1699.</w:t>
      </w:r>
    </w:p>
    <w:p w14:paraId="3659587C" w14:textId="77777777" w:rsidR="002F638D" w:rsidRPr="00F634FD" w:rsidRDefault="002F638D" w:rsidP="002F638D">
      <w:pPr>
        <w:pStyle w:val="EndNoteBibliography"/>
        <w:spacing w:after="0"/>
        <w:ind w:left="420" w:hanging="420"/>
      </w:pPr>
      <w:r w:rsidRPr="00F634FD">
        <w:t>67.</w:t>
      </w:r>
      <w:r w:rsidRPr="00F634FD">
        <w:tab/>
        <w:t xml:space="preserve">Calder PC, Bosco N, Bourdet-Sicard R, et al. Health relevance of the modification of low grade inflammation in ageing (inflammageing) and the role of nutrition. </w:t>
      </w:r>
      <w:r w:rsidRPr="00CD4FC5">
        <w:rPr>
          <w:i/>
          <w:iCs/>
        </w:rPr>
        <w:t>Ageing Res Rev</w:t>
      </w:r>
      <w:r w:rsidRPr="00F634FD">
        <w:t xml:space="preserve"> 2017;40:95-119.</w:t>
      </w:r>
    </w:p>
    <w:p w14:paraId="67F81C0F" w14:textId="62DC4FA7" w:rsidR="002F638D" w:rsidRPr="00F634FD" w:rsidRDefault="002F638D" w:rsidP="002F638D">
      <w:pPr>
        <w:pStyle w:val="EndNoteBibliography"/>
        <w:spacing w:after="0"/>
        <w:ind w:left="420" w:hanging="420"/>
      </w:pPr>
      <w:r w:rsidRPr="00F634FD">
        <w:t>68.</w:t>
      </w:r>
      <w:r w:rsidRPr="00F634FD">
        <w:tab/>
        <w:t xml:space="preserve">Kennedy BK, Berger SL, Brunet A, et al. Geroscience: linking aging to chronic disease. </w:t>
      </w:r>
      <w:r w:rsidRPr="00CD4FC5">
        <w:rPr>
          <w:i/>
          <w:iCs/>
        </w:rPr>
        <w:t>Cell</w:t>
      </w:r>
      <w:r w:rsidRPr="00F634FD">
        <w:t xml:space="preserve"> 2014;159:709-13.</w:t>
      </w:r>
    </w:p>
    <w:p w14:paraId="7395FFC1" w14:textId="79F26FAE" w:rsidR="002F638D" w:rsidRPr="004E44C3" w:rsidRDefault="002F638D" w:rsidP="002F638D">
      <w:pPr>
        <w:pStyle w:val="EndNoteBibliography"/>
        <w:spacing w:after="0"/>
        <w:ind w:left="420" w:hanging="420"/>
        <w:rPr>
          <w:lang w:val="fr-FR"/>
        </w:rPr>
      </w:pPr>
      <w:r w:rsidRPr="00F634FD">
        <w:t>69.</w:t>
      </w:r>
      <w:r w:rsidRPr="00F634FD">
        <w:tab/>
        <w:t>Jin R, Chan AKY, Wu J, Lee TMC. Relationships between</w:t>
      </w:r>
      <w:r w:rsidR="00CD4FC5" w:rsidRPr="00F634FD">
        <w:t xml:space="preserve"> inflammation and age-related neurocognitive chang</w:t>
      </w:r>
      <w:r w:rsidRPr="00F634FD">
        <w:t xml:space="preserve">es. </w:t>
      </w:r>
      <w:r w:rsidRPr="00CD4FC5">
        <w:rPr>
          <w:i/>
          <w:iCs/>
          <w:lang w:val="fr-FR"/>
        </w:rPr>
        <w:t>Int J Mol Sci</w:t>
      </w:r>
      <w:r w:rsidRPr="004E44C3">
        <w:rPr>
          <w:lang w:val="fr-FR"/>
        </w:rPr>
        <w:t xml:space="preserve"> 2022;23:12573.</w:t>
      </w:r>
    </w:p>
    <w:p w14:paraId="7D5B941F" w14:textId="77777777" w:rsidR="002F638D" w:rsidRPr="00F634FD" w:rsidRDefault="002F638D" w:rsidP="002F638D">
      <w:pPr>
        <w:pStyle w:val="EndNoteBibliography"/>
        <w:spacing w:after="0"/>
        <w:ind w:left="420" w:hanging="420"/>
      </w:pPr>
      <w:r w:rsidRPr="004E44C3">
        <w:rPr>
          <w:lang w:val="fr-FR"/>
        </w:rPr>
        <w:t>70.</w:t>
      </w:r>
      <w:r w:rsidRPr="004E44C3">
        <w:rPr>
          <w:lang w:val="fr-FR"/>
        </w:rPr>
        <w:tab/>
        <w:t xml:space="preserve">Sayed N, Huang Y, Nguyen K, et al. </w:t>
      </w:r>
      <w:r w:rsidRPr="00F634FD">
        <w:t xml:space="preserve">An inflammatory aging clock (iAge) based on deep learning tracks multimorbidity, immunosenescence, frailty and cardiovascular aging. </w:t>
      </w:r>
      <w:r w:rsidRPr="00CD4FC5">
        <w:rPr>
          <w:i/>
          <w:iCs/>
        </w:rPr>
        <w:t xml:space="preserve">Nat Aging </w:t>
      </w:r>
      <w:r w:rsidRPr="00F634FD">
        <w:t>2021;1:598-615.</w:t>
      </w:r>
    </w:p>
    <w:p w14:paraId="01F1E5D9" w14:textId="0528CBC5" w:rsidR="002F638D" w:rsidRPr="00F634FD" w:rsidRDefault="002F638D" w:rsidP="002F638D">
      <w:pPr>
        <w:pStyle w:val="EndNoteBibliography"/>
        <w:spacing w:after="0"/>
        <w:ind w:left="420" w:hanging="420"/>
      </w:pPr>
      <w:r w:rsidRPr="00F634FD">
        <w:t>71.</w:t>
      </w:r>
      <w:r w:rsidRPr="00F634FD">
        <w:tab/>
        <w:t xml:space="preserve">Ayres JS. The </w:t>
      </w:r>
      <w:r w:rsidR="00CD4FC5" w:rsidRPr="00F634FD">
        <w:t>biology of physiological heal</w:t>
      </w:r>
      <w:r w:rsidRPr="00F634FD">
        <w:t xml:space="preserve">th. </w:t>
      </w:r>
      <w:r w:rsidRPr="00CD4FC5">
        <w:rPr>
          <w:i/>
          <w:iCs/>
        </w:rPr>
        <w:t>Cell</w:t>
      </w:r>
      <w:r w:rsidRPr="00F634FD">
        <w:t xml:space="preserve"> 2020;181:250-69.</w:t>
      </w:r>
    </w:p>
    <w:p w14:paraId="26D70444" w14:textId="4FDECFBD" w:rsidR="002F638D" w:rsidRPr="00F634FD" w:rsidRDefault="002F638D" w:rsidP="002F638D">
      <w:pPr>
        <w:pStyle w:val="EndNoteBibliography"/>
        <w:spacing w:after="0"/>
        <w:ind w:left="420" w:hanging="420"/>
      </w:pPr>
      <w:r w:rsidRPr="00F634FD">
        <w:t>72.</w:t>
      </w:r>
      <w:r w:rsidRPr="00F634FD">
        <w:tab/>
        <w:t xml:space="preserve">Fuentes E, Fuentes M, Alarcón M, Palomo I. Immune </w:t>
      </w:r>
      <w:r w:rsidR="00CD4FC5" w:rsidRPr="00F634FD">
        <w:t>system dysfunction in the el</w:t>
      </w:r>
      <w:r w:rsidRPr="00F634FD">
        <w:t xml:space="preserve">derly. </w:t>
      </w:r>
      <w:r w:rsidRPr="00CD4FC5">
        <w:rPr>
          <w:i/>
          <w:iCs/>
        </w:rPr>
        <w:t>An Acad Bras Cienc</w:t>
      </w:r>
      <w:r w:rsidRPr="00F634FD">
        <w:t xml:space="preserve"> 2017;89:285-99.</w:t>
      </w:r>
    </w:p>
    <w:p w14:paraId="5BA02550" w14:textId="1DD713FA" w:rsidR="002F638D" w:rsidRPr="00F634FD" w:rsidRDefault="002F638D" w:rsidP="002F638D">
      <w:pPr>
        <w:pStyle w:val="EndNoteBibliography"/>
        <w:spacing w:after="0"/>
        <w:ind w:left="420" w:hanging="420"/>
      </w:pPr>
      <w:r w:rsidRPr="00F634FD">
        <w:lastRenderedPageBreak/>
        <w:t>73.</w:t>
      </w:r>
      <w:r w:rsidRPr="00F634FD">
        <w:tab/>
        <w:t xml:space="preserve">Straub RH, Cutolo M, Buttgereit F, Pongratz G. Energy regulation and neuroendocrine-immune control in chronic inflammatory diseases. </w:t>
      </w:r>
      <w:r w:rsidRPr="001E0181">
        <w:rPr>
          <w:i/>
          <w:iCs/>
        </w:rPr>
        <w:t>J Intern Med</w:t>
      </w:r>
      <w:r w:rsidRPr="00F634FD">
        <w:t xml:space="preserve"> 2010;267:543-60.</w:t>
      </w:r>
    </w:p>
    <w:p w14:paraId="33AADEC7" w14:textId="77FA4032" w:rsidR="002F638D" w:rsidRPr="00F634FD" w:rsidRDefault="002F638D" w:rsidP="002F638D">
      <w:pPr>
        <w:pStyle w:val="EndNoteBibliography"/>
        <w:spacing w:after="0"/>
        <w:ind w:left="420" w:hanging="420"/>
      </w:pPr>
      <w:r w:rsidRPr="00F634FD">
        <w:t>74.</w:t>
      </w:r>
      <w:r w:rsidRPr="00F634FD">
        <w:tab/>
        <w:t xml:space="preserve">Man K, Kutyavin VI, Chawla A. Tissue </w:t>
      </w:r>
      <w:r w:rsidR="001E0181" w:rsidRPr="00F634FD">
        <w:t>immunometabolism: development, physiology, and path</w:t>
      </w:r>
      <w:r w:rsidRPr="00F634FD">
        <w:t>obiology. Cell Metab 2017;25:11-26.</w:t>
      </w:r>
    </w:p>
    <w:p w14:paraId="23B6673D" w14:textId="19F0004A" w:rsidR="002F638D" w:rsidRPr="00F634FD" w:rsidRDefault="002F638D" w:rsidP="002F638D">
      <w:pPr>
        <w:pStyle w:val="EndNoteBibliography"/>
        <w:spacing w:after="0"/>
        <w:ind w:left="420" w:hanging="420"/>
      </w:pPr>
      <w:r w:rsidRPr="00F634FD">
        <w:t>75.</w:t>
      </w:r>
      <w:r w:rsidRPr="00F634FD">
        <w:tab/>
        <w:t>Berbudi A, Rahmadika N, Tjahjadi AI, Ruslami R. Type 2 Diabetes and i</w:t>
      </w:r>
      <w:r w:rsidR="001E0181" w:rsidRPr="00F634FD">
        <w:t>ts impact on the immune sys</w:t>
      </w:r>
      <w:r w:rsidRPr="00F634FD">
        <w:t xml:space="preserve">tem. </w:t>
      </w:r>
      <w:r w:rsidRPr="001E0181">
        <w:rPr>
          <w:i/>
          <w:iCs/>
        </w:rPr>
        <w:t>Curr Diabetes Rev</w:t>
      </w:r>
      <w:r w:rsidRPr="00F634FD">
        <w:t xml:space="preserve"> 2020;16:442-49.</w:t>
      </w:r>
    </w:p>
    <w:p w14:paraId="3216E456" w14:textId="29F63C87" w:rsidR="002F638D" w:rsidRPr="004E44C3" w:rsidRDefault="002F638D" w:rsidP="002F638D">
      <w:pPr>
        <w:pStyle w:val="EndNoteBibliography"/>
        <w:spacing w:after="0"/>
        <w:ind w:left="420" w:hanging="420"/>
        <w:rPr>
          <w:lang w:val="fr-FR"/>
        </w:rPr>
      </w:pPr>
      <w:r w:rsidRPr="00F634FD">
        <w:t>76.</w:t>
      </w:r>
      <w:r w:rsidRPr="00F634FD">
        <w:tab/>
        <w:t xml:space="preserve">Wu H, Ballantyne CM. Metabolic </w:t>
      </w:r>
      <w:r w:rsidR="001E0181" w:rsidRPr="00F634FD">
        <w:t>inflammation and insulin resistance in obes</w:t>
      </w:r>
      <w:r w:rsidRPr="00F634FD">
        <w:t xml:space="preserve">ity. </w:t>
      </w:r>
      <w:r w:rsidRPr="001E0181">
        <w:rPr>
          <w:i/>
          <w:iCs/>
          <w:lang w:val="fr-FR"/>
        </w:rPr>
        <w:t>Circ Res</w:t>
      </w:r>
      <w:r w:rsidRPr="004E44C3">
        <w:rPr>
          <w:lang w:val="fr-FR"/>
        </w:rPr>
        <w:t xml:space="preserve"> 2020;126:1549-64.</w:t>
      </w:r>
    </w:p>
    <w:p w14:paraId="17F07067" w14:textId="46B07300" w:rsidR="002F638D" w:rsidRPr="00F634FD" w:rsidRDefault="002F638D" w:rsidP="002F638D">
      <w:pPr>
        <w:pStyle w:val="EndNoteBibliography"/>
        <w:spacing w:after="0"/>
        <w:ind w:left="420" w:hanging="420"/>
      </w:pPr>
      <w:r w:rsidRPr="004E44C3">
        <w:rPr>
          <w:lang w:val="fr-FR"/>
        </w:rPr>
        <w:t>77.</w:t>
      </w:r>
      <w:r w:rsidRPr="004E44C3">
        <w:rPr>
          <w:lang w:val="fr-FR"/>
        </w:rPr>
        <w:tab/>
        <w:t xml:space="preserve">Tsalamandris S, Antonopoulos AS, Oikonomou E, et al. </w:t>
      </w:r>
      <w:r w:rsidRPr="00F634FD">
        <w:t xml:space="preserve">The </w:t>
      </w:r>
      <w:r w:rsidR="001E0181" w:rsidRPr="00F634FD">
        <w:t>role of inflammation in diabetes: current concepts and future perspec</w:t>
      </w:r>
      <w:r w:rsidRPr="00F634FD">
        <w:t xml:space="preserve">tives. </w:t>
      </w:r>
      <w:r w:rsidRPr="001E0181">
        <w:rPr>
          <w:i/>
          <w:iCs/>
        </w:rPr>
        <w:t>Eur Cardiol</w:t>
      </w:r>
      <w:r w:rsidRPr="00F634FD">
        <w:t xml:space="preserve"> 2019;14:50-59.</w:t>
      </w:r>
    </w:p>
    <w:p w14:paraId="12ED5318" w14:textId="15AF9290" w:rsidR="002F638D" w:rsidRPr="00F634FD" w:rsidRDefault="002F638D" w:rsidP="002F638D">
      <w:pPr>
        <w:pStyle w:val="EndNoteBibliography"/>
        <w:spacing w:after="0"/>
        <w:ind w:left="420" w:hanging="420"/>
      </w:pPr>
      <w:r w:rsidRPr="00F634FD">
        <w:t>78.</w:t>
      </w:r>
      <w:r w:rsidRPr="00F634FD">
        <w:tab/>
        <w:t xml:space="preserve">Bhagat A, Shrestha P, Kleinerman ES. The </w:t>
      </w:r>
      <w:r w:rsidR="001E0181" w:rsidRPr="00F634FD">
        <w:t>innate immune system in cardiovascular diseases and its role in doxorubicin-induced cardiotoxi</w:t>
      </w:r>
      <w:r w:rsidRPr="00F634FD">
        <w:t>city.</w:t>
      </w:r>
      <w:r w:rsidRPr="001E0181">
        <w:rPr>
          <w:i/>
          <w:iCs/>
        </w:rPr>
        <w:t xml:space="preserve"> Int J Mol Sci</w:t>
      </w:r>
      <w:r w:rsidRPr="00F634FD">
        <w:t xml:space="preserve"> 2022;23:14649.</w:t>
      </w:r>
    </w:p>
    <w:p w14:paraId="0816888F" w14:textId="77777777" w:rsidR="002F638D" w:rsidRPr="00F634FD" w:rsidRDefault="002F638D" w:rsidP="002F638D">
      <w:pPr>
        <w:pStyle w:val="EndNoteBibliography"/>
        <w:spacing w:after="0"/>
        <w:ind w:left="420" w:hanging="420"/>
      </w:pPr>
      <w:r w:rsidRPr="00F634FD">
        <w:t>79.</w:t>
      </w:r>
      <w:r w:rsidRPr="00F634FD">
        <w:tab/>
        <w:t>Sierra F, Kohanski R. Advances in Geroscience. New York, Dordrecht, London: Springer International Publishing 2016.</w:t>
      </w:r>
    </w:p>
    <w:p w14:paraId="790988B8" w14:textId="009A6726" w:rsidR="002F638D" w:rsidRPr="00F634FD" w:rsidRDefault="002F638D" w:rsidP="002F638D">
      <w:pPr>
        <w:pStyle w:val="EndNoteBibliography"/>
        <w:spacing w:after="0"/>
        <w:ind w:left="420" w:hanging="420"/>
      </w:pPr>
      <w:r w:rsidRPr="00F634FD">
        <w:t>80.</w:t>
      </w:r>
      <w:r w:rsidRPr="00F634FD">
        <w:tab/>
        <w:t xml:space="preserve">Nieman DC, Wentz LM. The compelling link between physical activity and the body's defense system. </w:t>
      </w:r>
      <w:r w:rsidRPr="001E0181">
        <w:rPr>
          <w:i/>
          <w:iCs/>
        </w:rPr>
        <w:t>J Sport Health Sci</w:t>
      </w:r>
      <w:r w:rsidRPr="00F634FD">
        <w:t xml:space="preserve"> 2019;8:201-17.</w:t>
      </w:r>
    </w:p>
    <w:p w14:paraId="654A2673" w14:textId="3AC8B6EC" w:rsidR="002F638D" w:rsidRPr="00F634FD" w:rsidRDefault="002F638D" w:rsidP="002F638D">
      <w:pPr>
        <w:pStyle w:val="EndNoteBibliography"/>
        <w:spacing w:after="0"/>
        <w:ind w:left="420" w:hanging="420"/>
      </w:pPr>
      <w:r w:rsidRPr="00F634FD">
        <w:t>81.</w:t>
      </w:r>
      <w:r w:rsidRPr="00F634FD">
        <w:tab/>
        <w:t xml:space="preserve">Weyh C, Krüger K, Strasser B. Physical </w:t>
      </w:r>
      <w:r w:rsidR="001E0181" w:rsidRPr="00F634FD">
        <w:t>activity and diet shape the immune system during ag</w:t>
      </w:r>
      <w:r w:rsidRPr="00F634FD">
        <w:t xml:space="preserve">ing. </w:t>
      </w:r>
      <w:r w:rsidRPr="001E0181">
        <w:rPr>
          <w:i/>
          <w:iCs/>
        </w:rPr>
        <w:t xml:space="preserve">Nutrients </w:t>
      </w:r>
      <w:r w:rsidRPr="00F634FD">
        <w:t>2020;12:622.</w:t>
      </w:r>
    </w:p>
    <w:p w14:paraId="10809C02" w14:textId="73A5837D" w:rsidR="002F638D" w:rsidRPr="00F634FD" w:rsidRDefault="002F638D" w:rsidP="002F638D">
      <w:pPr>
        <w:pStyle w:val="EndNoteBibliography"/>
        <w:spacing w:after="0"/>
        <w:ind w:left="420" w:hanging="420"/>
      </w:pPr>
      <w:r w:rsidRPr="00F634FD">
        <w:t>82.</w:t>
      </w:r>
      <w:r w:rsidRPr="00F634FD">
        <w:tab/>
        <w:t xml:space="preserve">Shao T, Verma HK, Pande B, et al. Physical </w:t>
      </w:r>
      <w:r w:rsidR="001E0181" w:rsidRPr="00F634FD">
        <w:t>activity and nutritional influence on immune function: an important strategy to improve immunity and health st</w:t>
      </w:r>
      <w:r w:rsidRPr="00F634FD">
        <w:t xml:space="preserve">atus. </w:t>
      </w:r>
      <w:r w:rsidRPr="001E0181">
        <w:rPr>
          <w:i/>
          <w:iCs/>
        </w:rPr>
        <w:t>Front Physiol</w:t>
      </w:r>
      <w:r w:rsidRPr="00F634FD">
        <w:t xml:space="preserve"> 2021;12:751374.</w:t>
      </w:r>
    </w:p>
    <w:p w14:paraId="5EFD715E" w14:textId="0ECC6965" w:rsidR="002F638D" w:rsidRPr="00F634FD" w:rsidRDefault="002F638D" w:rsidP="002F638D">
      <w:pPr>
        <w:pStyle w:val="EndNoteBibliography"/>
        <w:spacing w:after="0"/>
        <w:ind w:left="420" w:hanging="420"/>
      </w:pPr>
      <w:r w:rsidRPr="00F634FD">
        <w:t>83.</w:t>
      </w:r>
      <w:r w:rsidRPr="00F634FD">
        <w:tab/>
        <w:t xml:space="preserve">Dimitrov S, Hulteng E, Hong S. Inflammation and exercise: Inhibition of monocytic intracellular TNF production by acute exercise via β2-adrenergic activation. </w:t>
      </w:r>
      <w:r w:rsidRPr="001E0181">
        <w:rPr>
          <w:i/>
          <w:iCs/>
        </w:rPr>
        <w:t>Brain Behav Immun</w:t>
      </w:r>
      <w:r w:rsidRPr="00F634FD">
        <w:t xml:space="preserve"> 2017;61:60-68.</w:t>
      </w:r>
    </w:p>
    <w:p w14:paraId="1943E5D8" w14:textId="77777777" w:rsidR="002F638D" w:rsidRPr="00F634FD" w:rsidRDefault="002F638D" w:rsidP="002F638D">
      <w:pPr>
        <w:pStyle w:val="EndNoteBibliography"/>
        <w:spacing w:after="0"/>
        <w:ind w:left="420" w:hanging="420"/>
      </w:pPr>
      <w:r w:rsidRPr="00F634FD">
        <w:t>84.</w:t>
      </w:r>
      <w:r w:rsidRPr="00F634FD">
        <w:tab/>
        <w:t xml:space="preserve">Campbell J, Turner J. Debunking the myth of exercise-induced immune suppression: Redefining the impact of exercise on immunological health across the lifespan. </w:t>
      </w:r>
      <w:r w:rsidRPr="001E0181">
        <w:rPr>
          <w:i/>
          <w:iCs/>
        </w:rPr>
        <w:t>Front Immunol</w:t>
      </w:r>
      <w:r w:rsidRPr="00F634FD">
        <w:t xml:space="preserve"> 2018;9:648.</w:t>
      </w:r>
    </w:p>
    <w:p w14:paraId="7CEECA27" w14:textId="4A660C51" w:rsidR="002F638D" w:rsidRPr="00F634FD" w:rsidRDefault="002F638D" w:rsidP="002F638D">
      <w:pPr>
        <w:pStyle w:val="EndNoteBibliography"/>
        <w:spacing w:after="0"/>
        <w:ind w:left="420" w:hanging="420"/>
      </w:pPr>
      <w:r w:rsidRPr="00F634FD">
        <w:t>85.</w:t>
      </w:r>
      <w:r w:rsidRPr="00F634FD">
        <w:tab/>
        <w:t xml:space="preserve">Besedovsky L, Lange T, Born J. Sleep and immune function. </w:t>
      </w:r>
      <w:r w:rsidRPr="001E0181">
        <w:rPr>
          <w:i/>
          <w:iCs/>
        </w:rPr>
        <w:t>Pflugers Arch</w:t>
      </w:r>
      <w:r w:rsidRPr="00F634FD">
        <w:t xml:space="preserve"> 2012;463:121-37.</w:t>
      </w:r>
    </w:p>
    <w:p w14:paraId="560589B6" w14:textId="2A914E4C" w:rsidR="002F638D" w:rsidRPr="00F634FD" w:rsidRDefault="002F638D" w:rsidP="002F638D">
      <w:pPr>
        <w:pStyle w:val="EndNoteBibliography"/>
        <w:spacing w:after="0"/>
        <w:ind w:left="420" w:hanging="420"/>
      </w:pPr>
      <w:r w:rsidRPr="00F634FD">
        <w:t>86.</w:t>
      </w:r>
      <w:r w:rsidRPr="00F634FD">
        <w:tab/>
        <w:t xml:space="preserve">Besedovsky L, Lange T, Haack M. The </w:t>
      </w:r>
      <w:r w:rsidR="001E0181" w:rsidRPr="00F634FD">
        <w:t>sleep-immune crosstalk in health and disea</w:t>
      </w:r>
      <w:r w:rsidRPr="00F634FD">
        <w:t xml:space="preserve">se. </w:t>
      </w:r>
      <w:r w:rsidRPr="001E0181">
        <w:rPr>
          <w:i/>
          <w:iCs/>
        </w:rPr>
        <w:t xml:space="preserve">Physiol Rev </w:t>
      </w:r>
      <w:r w:rsidRPr="00F634FD">
        <w:t>2019;99:1325-80.</w:t>
      </w:r>
    </w:p>
    <w:p w14:paraId="5C96DF99" w14:textId="1A34D8B3" w:rsidR="002F638D" w:rsidRPr="00F634FD" w:rsidRDefault="002F638D" w:rsidP="002F638D">
      <w:pPr>
        <w:pStyle w:val="EndNoteBibliography"/>
        <w:spacing w:after="0"/>
        <w:ind w:left="420" w:hanging="420"/>
      </w:pPr>
      <w:r w:rsidRPr="00F634FD">
        <w:lastRenderedPageBreak/>
        <w:t>87.</w:t>
      </w:r>
      <w:r w:rsidRPr="00F634FD">
        <w:tab/>
        <w:t xml:space="preserve">Black DS, Slavich GM. Mindfulness meditation and the immune system: a systematic review of randomized controlled trials. </w:t>
      </w:r>
      <w:r w:rsidRPr="001E0181">
        <w:rPr>
          <w:i/>
          <w:iCs/>
        </w:rPr>
        <w:t>Ann N Y Acad Sci</w:t>
      </w:r>
      <w:r w:rsidRPr="00F634FD">
        <w:t xml:space="preserve"> 2016;1373:13-24.</w:t>
      </w:r>
    </w:p>
    <w:p w14:paraId="3F7043DE" w14:textId="16E7DA6F" w:rsidR="002F638D" w:rsidRPr="00F634FD" w:rsidRDefault="002F638D" w:rsidP="002F638D">
      <w:pPr>
        <w:pStyle w:val="EndNoteBibliography"/>
        <w:spacing w:after="0"/>
        <w:ind w:left="420" w:hanging="420"/>
      </w:pPr>
      <w:r w:rsidRPr="00F634FD">
        <w:t>88.</w:t>
      </w:r>
      <w:r w:rsidRPr="00F634FD">
        <w:tab/>
        <w:t>Wahbeh H, Haywood A, Kaufman K, Zwickey H. Mind-</w:t>
      </w:r>
      <w:r w:rsidR="001E0181" w:rsidRPr="00F634FD">
        <w:t>body medicine and immune system outcomes: a systematic rev</w:t>
      </w:r>
      <w:r w:rsidRPr="00F634FD">
        <w:t xml:space="preserve">iew. </w:t>
      </w:r>
      <w:r w:rsidRPr="001E0181">
        <w:rPr>
          <w:i/>
          <w:iCs/>
        </w:rPr>
        <w:t xml:space="preserve">Open Complement Med J </w:t>
      </w:r>
      <w:r w:rsidRPr="00F634FD">
        <w:t>2009;1:25-34.</w:t>
      </w:r>
    </w:p>
    <w:p w14:paraId="3D80ED6E" w14:textId="39659875" w:rsidR="002F638D" w:rsidRPr="00F634FD" w:rsidRDefault="002F638D" w:rsidP="002F638D">
      <w:pPr>
        <w:pStyle w:val="EndNoteBibliography"/>
        <w:spacing w:after="0"/>
        <w:ind w:left="420" w:hanging="420"/>
      </w:pPr>
      <w:r w:rsidRPr="00F634FD">
        <w:t>89.</w:t>
      </w:r>
      <w:r w:rsidRPr="00F634FD">
        <w:tab/>
        <w:t xml:space="preserve">Anghelescu IG, Edwards D, Seifritz E, Kasper S. Stress management and the role of Rhodiola rosea: a review. </w:t>
      </w:r>
      <w:r w:rsidRPr="001E0181">
        <w:rPr>
          <w:i/>
          <w:iCs/>
        </w:rPr>
        <w:t xml:space="preserve">Int J Psychiatry Clin Pract </w:t>
      </w:r>
      <w:r w:rsidRPr="00F634FD">
        <w:t>2018;22:242-52.</w:t>
      </w:r>
    </w:p>
    <w:p w14:paraId="1A1AC8DE" w14:textId="77777777" w:rsidR="002F638D" w:rsidRPr="00F634FD" w:rsidRDefault="002F638D" w:rsidP="002F638D">
      <w:pPr>
        <w:pStyle w:val="EndNoteBibliography"/>
        <w:spacing w:after="0"/>
        <w:ind w:left="420" w:hanging="420"/>
      </w:pPr>
      <w:r w:rsidRPr="00F634FD">
        <w:t>90.</w:t>
      </w:r>
      <w:r w:rsidRPr="00F634FD">
        <w:tab/>
        <w:t xml:space="preserve">Munteanu C, Schwartz B. The relationship between nutrition and the immune system. </w:t>
      </w:r>
      <w:r w:rsidRPr="001E0181">
        <w:rPr>
          <w:i/>
          <w:iCs/>
        </w:rPr>
        <w:t>Front Nutr</w:t>
      </w:r>
      <w:r w:rsidRPr="00F634FD">
        <w:t xml:space="preserve"> 2022;9:1082500.</w:t>
      </w:r>
    </w:p>
    <w:p w14:paraId="05C52BC3" w14:textId="24A01DE3" w:rsidR="002F638D" w:rsidRPr="00F634FD" w:rsidRDefault="002F638D" w:rsidP="002F638D">
      <w:pPr>
        <w:pStyle w:val="EndNoteBibliography"/>
        <w:spacing w:after="0"/>
        <w:ind w:left="420" w:hanging="420"/>
      </w:pPr>
      <w:r w:rsidRPr="00F634FD">
        <w:t>91.</w:t>
      </w:r>
      <w:r w:rsidRPr="00F634FD">
        <w:tab/>
        <w:t xml:space="preserve">Venter C, Eyerich S, Sarin T, Klatt KC. Nutrition and the </w:t>
      </w:r>
      <w:r w:rsidR="001E0181" w:rsidRPr="00F634FD">
        <w:t>immune system: a complicated t</w:t>
      </w:r>
      <w:r w:rsidRPr="00F634FD">
        <w:t xml:space="preserve">ango. </w:t>
      </w:r>
      <w:r w:rsidRPr="001E0181">
        <w:rPr>
          <w:i/>
          <w:iCs/>
        </w:rPr>
        <w:t xml:space="preserve">Nutrients </w:t>
      </w:r>
      <w:r w:rsidRPr="00F634FD">
        <w:t>2020;12:818.</w:t>
      </w:r>
    </w:p>
    <w:p w14:paraId="6025D161" w14:textId="4782E8C0" w:rsidR="002F638D" w:rsidRPr="00F634FD" w:rsidRDefault="002F638D" w:rsidP="002F638D">
      <w:pPr>
        <w:pStyle w:val="EndNoteBibliography"/>
        <w:spacing w:after="0"/>
        <w:ind w:left="420" w:hanging="420"/>
      </w:pPr>
      <w:r w:rsidRPr="00F634FD">
        <w:t>92.</w:t>
      </w:r>
      <w:r w:rsidRPr="00F634FD">
        <w:tab/>
        <w:t xml:space="preserve">Maggini S, Pierre A, Calder PC. Immune function and micronutrient requirements change over the life course. </w:t>
      </w:r>
      <w:r w:rsidRPr="001E0181">
        <w:rPr>
          <w:i/>
          <w:iCs/>
        </w:rPr>
        <w:t xml:space="preserve">Nutrients </w:t>
      </w:r>
      <w:r w:rsidRPr="00F634FD">
        <w:t>2018;10:1531.</w:t>
      </w:r>
    </w:p>
    <w:p w14:paraId="4CD7B777" w14:textId="77777777" w:rsidR="002F638D" w:rsidRPr="00F634FD" w:rsidRDefault="002F638D" w:rsidP="002F638D">
      <w:pPr>
        <w:pStyle w:val="EndNoteBibliography"/>
        <w:spacing w:after="0"/>
        <w:ind w:left="420" w:hanging="420"/>
      </w:pPr>
      <w:r w:rsidRPr="00F634FD">
        <w:t>93.</w:t>
      </w:r>
      <w:r w:rsidRPr="00F634FD">
        <w:tab/>
        <w:t xml:space="preserve">Wolowczuk I, Verwaerde C, Viltart O, et al. Feeding our immune system: impact on metabolism. </w:t>
      </w:r>
      <w:r w:rsidRPr="001E0181">
        <w:rPr>
          <w:i/>
          <w:iCs/>
        </w:rPr>
        <w:t>Clin Dev Immunol</w:t>
      </w:r>
      <w:r w:rsidRPr="00F634FD">
        <w:t xml:space="preserve"> 2008;2008:639803.</w:t>
      </w:r>
    </w:p>
    <w:p w14:paraId="25C80DC5" w14:textId="2F1151AB" w:rsidR="002F638D" w:rsidRPr="00F634FD" w:rsidRDefault="002F638D" w:rsidP="002F638D">
      <w:pPr>
        <w:pStyle w:val="EndNoteBibliography"/>
        <w:spacing w:after="0"/>
        <w:ind w:left="420" w:hanging="420"/>
      </w:pPr>
      <w:r w:rsidRPr="00F634FD">
        <w:t>94.</w:t>
      </w:r>
      <w:r w:rsidRPr="00F634FD">
        <w:tab/>
        <w:t xml:space="preserve">Mitra S, Paul S, Roy S, et al. Exploring the </w:t>
      </w:r>
      <w:r w:rsidR="001E0181" w:rsidRPr="00F634FD">
        <w:t>immune-boosting functions of vitamins and minerals as nutritional food bioactive compounds: a comprehensive re</w:t>
      </w:r>
      <w:r w:rsidRPr="00F634FD">
        <w:t xml:space="preserve">view. </w:t>
      </w:r>
      <w:r w:rsidRPr="001E0181">
        <w:rPr>
          <w:i/>
          <w:iCs/>
        </w:rPr>
        <w:t xml:space="preserve">Molecules </w:t>
      </w:r>
      <w:r w:rsidRPr="00F634FD">
        <w:t>2022;27:555.</w:t>
      </w:r>
    </w:p>
    <w:p w14:paraId="0CE8E623" w14:textId="19B82C4B" w:rsidR="002F638D" w:rsidRPr="00F634FD" w:rsidRDefault="002F638D" w:rsidP="002F638D">
      <w:pPr>
        <w:pStyle w:val="EndNoteBibliography"/>
        <w:spacing w:after="0"/>
        <w:ind w:left="420" w:hanging="420"/>
      </w:pPr>
      <w:r w:rsidRPr="00F634FD">
        <w:t>95.</w:t>
      </w:r>
      <w:r w:rsidRPr="00F634FD">
        <w:tab/>
        <w:t xml:space="preserve">Gombart AF, Pierre A, Maggini S. A </w:t>
      </w:r>
      <w:r w:rsidR="001E0181" w:rsidRPr="00F634FD">
        <w:t>review of micronutrients and the immune system-working in harmony to reduce the risk of infecti</w:t>
      </w:r>
      <w:r w:rsidRPr="00F634FD">
        <w:t xml:space="preserve">on. </w:t>
      </w:r>
      <w:r w:rsidRPr="001E0181">
        <w:rPr>
          <w:i/>
          <w:iCs/>
        </w:rPr>
        <w:t>Nutrients</w:t>
      </w:r>
      <w:r w:rsidRPr="00F634FD">
        <w:t xml:space="preserve"> 2020;12:236.</w:t>
      </w:r>
    </w:p>
    <w:p w14:paraId="561FD959" w14:textId="19F6BDE4" w:rsidR="002F638D" w:rsidRPr="00F634FD" w:rsidRDefault="002F638D" w:rsidP="002F638D">
      <w:pPr>
        <w:pStyle w:val="EndNoteBibliography"/>
        <w:spacing w:after="0"/>
        <w:ind w:left="420" w:hanging="420"/>
      </w:pPr>
      <w:r w:rsidRPr="00F634FD">
        <w:t>96.</w:t>
      </w:r>
      <w:r w:rsidRPr="00F634FD">
        <w:tab/>
        <w:t xml:space="preserve">Scrimshaw NS, SanGiovanni JP. Synergism of nutrition, infection, and immunity: an overview. </w:t>
      </w:r>
      <w:r w:rsidRPr="001E0181">
        <w:rPr>
          <w:i/>
          <w:iCs/>
        </w:rPr>
        <w:t>Am J Clin Nutr</w:t>
      </w:r>
      <w:r w:rsidRPr="00F634FD">
        <w:t xml:space="preserve"> 1997;66:464s-77s.</w:t>
      </w:r>
    </w:p>
    <w:p w14:paraId="61C78551" w14:textId="4DB3C4C0" w:rsidR="002F638D" w:rsidRPr="004E44C3" w:rsidRDefault="002F638D" w:rsidP="002F638D">
      <w:pPr>
        <w:pStyle w:val="EndNoteBibliography"/>
        <w:spacing w:after="0"/>
        <w:ind w:left="420" w:hanging="420"/>
        <w:rPr>
          <w:lang w:val="fr-FR"/>
        </w:rPr>
      </w:pPr>
      <w:r w:rsidRPr="00F634FD">
        <w:t>97.</w:t>
      </w:r>
      <w:r w:rsidRPr="00F634FD">
        <w:tab/>
        <w:t xml:space="preserve">GBD 2017 Diet Collaborators. Health effects of dietary risks in 195 countries, 1990-2017: a systematic analysis for the Global Burden of Disease Study 2017. </w:t>
      </w:r>
      <w:r w:rsidRPr="001E0181">
        <w:rPr>
          <w:i/>
          <w:iCs/>
          <w:lang w:val="fr-FR"/>
        </w:rPr>
        <w:t>Lancet</w:t>
      </w:r>
      <w:r w:rsidRPr="004E44C3">
        <w:rPr>
          <w:lang w:val="fr-FR"/>
        </w:rPr>
        <w:t xml:space="preserve"> 2019;393:1958-72.</w:t>
      </w:r>
    </w:p>
    <w:p w14:paraId="681A0B80" w14:textId="20F4C809" w:rsidR="002F638D" w:rsidRPr="00F634FD" w:rsidRDefault="002F638D" w:rsidP="002F638D">
      <w:pPr>
        <w:pStyle w:val="EndNoteBibliography"/>
        <w:spacing w:after="0"/>
        <w:ind w:left="420" w:hanging="420"/>
      </w:pPr>
      <w:r w:rsidRPr="004E44C3">
        <w:rPr>
          <w:lang w:val="fr-FR"/>
        </w:rPr>
        <w:t>98.</w:t>
      </w:r>
      <w:r w:rsidRPr="004E44C3">
        <w:rPr>
          <w:lang w:val="fr-FR"/>
        </w:rPr>
        <w:tab/>
        <w:t xml:space="preserve">Fanelli SM, Jonnalagadda SS, Pisegna JL, et al. </w:t>
      </w:r>
      <w:r w:rsidRPr="00F634FD">
        <w:t xml:space="preserve">Poorer </w:t>
      </w:r>
      <w:r w:rsidR="001E0181" w:rsidRPr="00F634FD">
        <w:t>diet quality observed am</w:t>
      </w:r>
      <w:r w:rsidRPr="00F634FD">
        <w:t xml:space="preserve">ong US </w:t>
      </w:r>
      <w:r w:rsidR="001E0181" w:rsidRPr="00F634FD">
        <w:t>adults with a greater number of clinical chronic disease risk fa</w:t>
      </w:r>
      <w:r w:rsidRPr="00F634FD">
        <w:t xml:space="preserve">ctors. </w:t>
      </w:r>
      <w:r w:rsidRPr="001E0181">
        <w:rPr>
          <w:i/>
          <w:iCs/>
        </w:rPr>
        <w:t>J Prim Care Community Health</w:t>
      </w:r>
      <w:r w:rsidRPr="00F634FD">
        <w:t xml:space="preserve"> 2020;11:2150132720945898.</w:t>
      </w:r>
    </w:p>
    <w:p w14:paraId="252DA254" w14:textId="6182109F" w:rsidR="002F638D" w:rsidRPr="00F634FD" w:rsidRDefault="002F638D" w:rsidP="002F638D">
      <w:pPr>
        <w:pStyle w:val="EndNoteBibliography"/>
        <w:spacing w:after="0"/>
        <w:ind w:left="420" w:hanging="420"/>
      </w:pPr>
      <w:r w:rsidRPr="00F634FD">
        <w:t>99.</w:t>
      </w:r>
      <w:r w:rsidRPr="00F634FD">
        <w:tab/>
        <w:t xml:space="preserve">Roth GA, Abate D, Abate KH, et al. Global, regional, and national age-sex-specific mortality for 282 causes of death in 195 countries and territories, 1980-2017: a systematic analysis for the Global Burden of Disease Study 2017. </w:t>
      </w:r>
      <w:r w:rsidRPr="001E0181">
        <w:rPr>
          <w:i/>
          <w:iCs/>
        </w:rPr>
        <w:t>Lancet</w:t>
      </w:r>
      <w:r w:rsidRPr="00F634FD">
        <w:t xml:space="preserve"> 2018;392:1736-88.</w:t>
      </w:r>
    </w:p>
    <w:p w14:paraId="5C788BE5" w14:textId="126E36AB" w:rsidR="002F638D" w:rsidRPr="00F634FD" w:rsidRDefault="002F638D" w:rsidP="002F638D">
      <w:pPr>
        <w:pStyle w:val="EndNoteBibliography"/>
        <w:spacing w:after="0"/>
        <w:ind w:left="420" w:hanging="420"/>
      </w:pPr>
      <w:r w:rsidRPr="00F634FD">
        <w:lastRenderedPageBreak/>
        <w:t>100.</w:t>
      </w:r>
      <w:r w:rsidRPr="00F634FD">
        <w:tab/>
        <w:t xml:space="preserve">Reider CA, Chung RY, Devarshi PP, et al. Inadequacy of </w:t>
      </w:r>
      <w:r w:rsidR="001E0181" w:rsidRPr="00F634FD">
        <w:t>immune health nu</w:t>
      </w:r>
      <w:r w:rsidRPr="00F634FD">
        <w:t xml:space="preserve">trients: Intakes in US Adults, the 2005-2016 NHANES. </w:t>
      </w:r>
      <w:r w:rsidRPr="001E0181">
        <w:rPr>
          <w:i/>
          <w:iCs/>
        </w:rPr>
        <w:t>Nutrients</w:t>
      </w:r>
      <w:r w:rsidRPr="00F634FD">
        <w:t xml:space="preserve"> 2020;12:1735.</w:t>
      </w:r>
    </w:p>
    <w:p w14:paraId="50F764CA" w14:textId="23D74C68" w:rsidR="002F638D" w:rsidRPr="00F634FD" w:rsidRDefault="002F638D" w:rsidP="002F638D">
      <w:pPr>
        <w:pStyle w:val="EndNoteBibliography"/>
        <w:spacing w:after="0"/>
        <w:ind w:left="420" w:hanging="420"/>
      </w:pPr>
      <w:r w:rsidRPr="00F634FD">
        <w:t>101.</w:t>
      </w:r>
      <w:r w:rsidRPr="00F634FD">
        <w:tab/>
        <w:t xml:space="preserve">Bach-Faig A, Ferreres Giménez I, Pueyo Alamán MG. [Immunonutrition and (its impact on) health. Micronutrients and debilitating factors]. </w:t>
      </w:r>
      <w:r w:rsidRPr="001E0181">
        <w:rPr>
          <w:i/>
          <w:iCs/>
        </w:rPr>
        <w:t>Nutr Hosp</w:t>
      </w:r>
      <w:r w:rsidRPr="00F634FD">
        <w:t xml:space="preserve"> 2023;</w:t>
      </w:r>
      <w:r w:rsidR="001E0181">
        <w:t xml:space="preserve"> in press. </w:t>
      </w:r>
    </w:p>
    <w:p w14:paraId="59039AB7" w14:textId="3E31E13A" w:rsidR="002F638D" w:rsidRPr="00F634FD" w:rsidRDefault="002F638D" w:rsidP="002F638D">
      <w:pPr>
        <w:pStyle w:val="EndNoteBibliography"/>
        <w:spacing w:after="0"/>
        <w:ind w:left="420" w:hanging="420"/>
      </w:pPr>
      <w:r w:rsidRPr="00F634FD">
        <w:t>102.</w:t>
      </w:r>
      <w:r w:rsidRPr="00F634FD">
        <w:tab/>
        <w:t xml:space="preserve">Chandler PD, Chen WY, Ajala ON, et al. Effect of </w:t>
      </w:r>
      <w:r w:rsidR="001E0181">
        <w:t>v</w:t>
      </w:r>
      <w:r w:rsidRPr="00F634FD">
        <w:t xml:space="preserve">itamin D3 </w:t>
      </w:r>
      <w:r w:rsidR="001E0181" w:rsidRPr="00F634FD">
        <w:t>supplements on development of advanced cancer: a secondary analysis of th</w:t>
      </w:r>
      <w:r w:rsidRPr="00F634FD">
        <w:t xml:space="preserve">e VITAL </w:t>
      </w:r>
      <w:r w:rsidR="001E0181" w:rsidRPr="00F634FD">
        <w:t>randomized clinical tr</w:t>
      </w:r>
      <w:r w:rsidRPr="00F634FD">
        <w:t xml:space="preserve">ial. </w:t>
      </w:r>
      <w:r w:rsidRPr="001E0181">
        <w:rPr>
          <w:i/>
          <w:iCs/>
        </w:rPr>
        <w:t xml:space="preserve">JAMA Network Open </w:t>
      </w:r>
      <w:r w:rsidRPr="00F634FD">
        <w:t>2020;3:e2025850.</w:t>
      </w:r>
    </w:p>
    <w:p w14:paraId="694D894C" w14:textId="3E2A7992" w:rsidR="002F638D" w:rsidRPr="00F634FD" w:rsidRDefault="002F638D" w:rsidP="002F638D">
      <w:pPr>
        <w:pStyle w:val="EndNoteBibliography"/>
        <w:spacing w:after="0"/>
        <w:ind w:left="420" w:hanging="420"/>
      </w:pPr>
      <w:r w:rsidRPr="00F634FD">
        <w:t>103.</w:t>
      </w:r>
      <w:r w:rsidRPr="00F634FD">
        <w:tab/>
        <w:t xml:space="preserve">Carneiro L, Pellerin L. Nutritional </w:t>
      </w:r>
      <w:r w:rsidR="001E0181" w:rsidRPr="00F634FD">
        <w:t>impact on metabolic homeostasis and brain hea</w:t>
      </w:r>
      <w:r w:rsidRPr="00F634FD">
        <w:t xml:space="preserve">lth. </w:t>
      </w:r>
      <w:r w:rsidRPr="001E0181">
        <w:rPr>
          <w:i/>
          <w:iCs/>
        </w:rPr>
        <w:t>Front Neurosci</w:t>
      </w:r>
      <w:r w:rsidRPr="00F634FD">
        <w:t xml:space="preserve"> 2022;15:767405.</w:t>
      </w:r>
    </w:p>
    <w:p w14:paraId="4E0089EF" w14:textId="609A90AB" w:rsidR="002F638D" w:rsidRPr="00F634FD" w:rsidRDefault="002F638D" w:rsidP="002F638D">
      <w:pPr>
        <w:pStyle w:val="EndNoteBibliography"/>
        <w:spacing w:after="0"/>
        <w:ind w:left="420" w:hanging="420"/>
      </w:pPr>
      <w:r w:rsidRPr="00F634FD">
        <w:t>104.</w:t>
      </w:r>
      <w:r w:rsidRPr="00F634FD">
        <w:tab/>
        <w:t xml:space="preserve">Wu D, Lewis ED, Pae M, Meydani SN. Nutritional </w:t>
      </w:r>
      <w:r w:rsidR="001E0181" w:rsidRPr="00F634FD">
        <w:t>modulation of immune function: analysis of evidence, mechanisms, and clinical relevan</w:t>
      </w:r>
      <w:r w:rsidRPr="00F634FD">
        <w:t xml:space="preserve">ce. </w:t>
      </w:r>
      <w:r w:rsidRPr="001E0181">
        <w:rPr>
          <w:i/>
          <w:iCs/>
        </w:rPr>
        <w:t>Front Immunol</w:t>
      </w:r>
      <w:r w:rsidRPr="00F634FD">
        <w:t xml:space="preserve"> 2019;9:3160.</w:t>
      </w:r>
    </w:p>
    <w:p w14:paraId="12BCDA9C" w14:textId="18A0BC6E" w:rsidR="002F638D" w:rsidRPr="00F634FD" w:rsidRDefault="002F638D" w:rsidP="002F638D">
      <w:pPr>
        <w:pStyle w:val="EndNoteBibliography"/>
        <w:spacing w:after="0"/>
        <w:ind w:left="420" w:hanging="420"/>
      </w:pPr>
      <w:r w:rsidRPr="00F634FD">
        <w:t>105.</w:t>
      </w:r>
      <w:r w:rsidRPr="00F634FD">
        <w:tab/>
        <w:t>Ding S, Jiang H, Fang J. Regulation of</w:t>
      </w:r>
      <w:r w:rsidR="001E0181" w:rsidRPr="00F634FD">
        <w:t xml:space="preserve"> immune function by poly</w:t>
      </w:r>
      <w:r w:rsidRPr="00F634FD">
        <w:t xml:space="preserve">phenols. </w:t>
      </w:r>
      <w:r w:rsidRPr="001E0181">
        <w:rPr>
          <w:i/>
          <w:iCs/>
        </w:rPr>
        <w:t>J Immunol Res</w:t>
      </w:r>
      <w:r w:rsidRPr="00F634FD">
        <w:t xml:space="preserve"> 2018;2018:1264074.</w:t>
      </w:r>
    </w:p>
    <w:p w14:paraId="1CB50217" w14:textId="0290EB35" w:rsidR="002F638D" w:rsidRPr="00F634FD" w:rsidRDefault="002F638D" w:rsidP="002F638D">
      <w:pPr>
        <w:pStyle w:val="EndNoteBibliography"/>
        <w:spacing w:after="0"/>
        <w:ind w:left="420" w:hanging="420"/>
      </w:pPr>
      <w:r w:rsidRPr="00F634FD">
        <w:t>106.</w:t>
      </w:r>
      <w:r w:rsidRPr="00F634FD">
        <w:tab/>
        <w:t xml:space="preserve">Chew BP. Role of carotenoids in the immune response. </w:t>
      </w:r>
      <w:r w:rsidRPr="001E0181">
        <w:rPr>
          <w:i/>
          <w:iCs/>
        </w:rPr>
        <w:t>J Dairy Sci</w:t>
      </w:r>
      <w:r w:rsidRPr="00F634FD">
        <w:t xml:space="preserve"> 1993;76:2804-11.</w:t>
      </w:r>
    </w:p>
    <w:p w14:paraId="2C9C6486" w14:textId="06519178" w:rsidR="002F638D" w:rsidRPr="00F634FD" w:rsidRDefault="002F638D" w:rsidP="002F638D">
      <w:pPr>
        <w:pStyle w:val="EndNoteBibliography"/>
        <w:spacing w:after="0"/>
        <w:ind w:left="420" w:hanging="420"/>
      </w:pPr>
      <w:r w:rsidRPr="00F634FD">
        <w:t>107.</w:t>
      </w:r>
      <w:r w:rsidRPr="00F634FD">
        <w:tab/>
        <w:t xml:space="preserve">Polak E, Stępień AE, Gol O, Tabarkiewicz J. Potential </w:t>
      </w:r>
      <w:r w:rsidR="001E0181" w:rsidRPr="00F634FD">
        <w:t>immunomodulatory effects from consumption of nutrients in whole foods and supplements on the frequency and course of infection: preliminary res</w:t>
      </w:r>
      <w:r w:rsidRPr="00F634FD">
        <w:t xml:space="preserve">ults. </w:t>
      </w:r>
      <w:r w:rsidRPr="001E0181">
        <w:rPr>
          <w:i/>
          <w:iCs/>
        </w:rPr>
        <w:t>Nutrients</w:t>
      </w:r>
      <w:r w:rsidRPr="00F634FD">
        <w:t xml:space="preserve"> 2021;13:1157.</w:t>
      </w:r>
    </w:p>
    <w:p w14:paraId="783B896D" w14:textId="7528BA54" w:rsidR="002F638D" w:rsidRPr="00F634FD" w:rsidRDefault="002F638D" w:rsidP="002F638D">
      <w:pPr>
        <w:pStyle w:val="EndNoteBibliography"/>
        <w:spacing w:after="0"/>
        <w:ind w:left="420" w:hanging="420"/>
      </w:pPr>
      <w:r w:rsidRPr="00F634FD">
        <w:t>108.</w:t>
      </w:r>
      <w:r w:rsidRPr="00F634FD">
        <w:tab/>
        <w:t xml:space="preserve">Guo W, Wu D, Dao MC, et al. A </w:t>
      </w:r>
      <w:r w:rsidR="001E0181" w:rsidRPr="00F634FD">
        <w:t>novel combination of fruits and vegetables prevents diet-induced hepatic steatosis and metabolic dysfunction in m</w:t>
      </w:r>
      <w:r w:rsidRPr="00F634FD">
        <w:t xml:space="preserve">ice. </w:t>
      </w:r>
      <w:r w:rsidRPr="001E0181">
        <w:rPr>
          <w:i/>
          <w:iCs/>
        </w:rPr>
        <w:t>J Nutr</w:t>
      </w:r>
      <w:r w:rsidRPr="00F634FD">
        <w:t xml:space="preserve"> 2020;150:2950-60.</w:t>
      </w:r>
    </w:p>
    <w:p w14:paraId="5FCB9FE8" w14:textId="5BF7E8EC" w:rsidR="002F638D" w:rsidRPr="00F634FD" w:rsidRDefault="002F638D" w:rsidP="002F638D">
      <w:pPr>
        <w:pStyle w:val="EndNoteBibliography"/>
        <w:spacing w:after="0"/>
        <w:ind w:left="420" w:hanging="420"/>
      </w:pPr>
      <w:r w:rsidRPr="00F634FD">
        <w:t>109.</w:t>
      </w:r>
      <w:r w:rsidRPr="00F634FD">
        <w:tab/>
        <w:t xml:space="preserve">Guo W, Kim SH, Wu D, et al. Dietary </w:t>
      </w:r>
      <w:r w:rsidR="001E0181" w:rsidRPr="00F634FD">
        <w:t>fruit and vegetable supplementation suppresses diet-induced atherosclero</w:t>
      </w:r>
      <w:r w:rsidRPr="00F634FD">
        <w:t xml:space="preserve">sis in LDL Receptor </w:t>
      </w:r>
      <w:r w:rsidR="001E0181" w:rsidRPr="00F634FD">
        <w:t>knockout m</w:t>
      </w:r>
      <w:r w:rsidRPr="00F634FD">
        <w:t xml:space="preserve">ice. </w:t>
      </w:r>
      <w:r w:rsidRPr="001E0181">
        <w:rPr>
          <w:i/>
          <w:iCs/>
        </w:rPr>
        <w:t>J Nutr</w:t>
      </w:r>
      <w:r w:rsidRPr="00F634FD">
        <w:t xml:space="preserve"> 2021;151:902-10.</w:t>
      </w:r>
    </w:p>
    <w:p w14:paraId="3BA41673" w14:textId="7AC41C7B" w:rsidR="002F638D" w:rsidRPr="00F634FD" w:rsidRDefault="002F638D" w:rsidP="002F638D">
      <w:pPr>
        <w:pStyle w:val="EndNoteBibliography"/>
        <w:spacing w:after="0"/>
        <w:ind w:left="420" w:hanging="420"/>
      </w:pPr>
      <w:r w:rsidRPr="00F634FD">
        <w:t>110.</w:t>
      </w:r>
      <w:r w:rsidRPr="00F634FD">
        <w:tab/>
        <w:t xml:space="preserve">Beal T, Ortenzi F, Fanzo J. Estimated micronutrient shortfalls of the EAT-Lancet planetary health diet. </w:t>
      </w:r>
      <w:r w:rsidRPr="00521EAF">
        <w:rPr>
          <w:i/>
          <w:iCs/>
        </w:rPr>
        <w:t>Lancet Planetary Health</w:t>
      </w:r>
      <w:r w:rsidRPr="00F634FD">
        <w:t xml:space="preserve"> 2023;7:e233-37.</w:t>
      </w:r>
    </w:p>
    <w:p w14:paraId="67B8E223" w14:textId="59DAB299" w:rsidR="002F638D" w:rsidRPr="00F634FD" w:rsidRDefault="002F638D" w:rsidP="002F638D">
      <w:pPr>
        <w:pStyle w:val="EndNoteBibliography"/>
        <w:spacing w:after="0"/>
        <w:ind w:left="420" w:hanging="420"/>
      </w:pPr>
      <w:r w:rsidRPr="00F634FD">
        <w:t>111.</w:t>
      </w:r>
      <w:r w:rsidRPr="00F634FD">
        <w:tab/>
        <w:t xml:space="preserve">Wishart K. Increased micronutrient requirements during physiologically demanding situations: Review of the current evidence. </w:t>
      </w:r>
      <w:r w:rsidRPr="00521EAF">
        <w:rPr>
          <w:i/>
          <w:iCs/>
        </w:rPr>
        <w:t>Vitamin Miner</w:t>
      </w:r>
      <w:r w:rsidRPr="00F634FD">
        <w:t xml:space="preserve"> 2017;6:1-16.</w:t>
      </w:r>
    </w:p>
    <w:p w14:paraId="7B50B86A" w14:textId="2D1F9EC6" w:rsidR="002F638D" w:rsidRPr="00F634FD" w:rsidRDefault="002F638D" w:rsidP="002F638D">
      <w:pPr>
        <w:pStyle w:val="EndNoteBibliography"/>
        <w:spacing w:after="0"/>
        <w:ind w:left="420" w:hanging="420"/>
      </w:pPr>
      <w:r w:rsidRPr="00F634FD">
        <w:t>112.</w:t>
      </w:r>
      <w:r w:rsidRPr="00F634FD">
        <w:tab/>
        <w:t xml:space="preserve">Schaefer E. Micronutrient deficiency in women living in industrialized countries during the reproductive years: is there a basis for supplementation with multiple micronutrients? </w:t>
      </w:r>
      <w:r w:rsidRPr="00521EAF">
        <w:rPr>
          <w:i/>
          <w:iCs/>
        </w:rPr>
        <w:t>J Nutr Disorders Ther</w:t>
      </w:r>
      <w:r w:rsidRPr="00F634FD">
        <w:t xml:space="preserve"> 2016;6:199.</w:t>
      </w:r>
    </w:p>
    <w:p w14:paraId="74B3B2D2" w14:textId="6C1477E7" w:rsidR="002F638D" w:rsidRPr="00F634FD" w:rsidRDefault="002F638D" w:rsidP="002F638D">
      <w:pPr>
        <w:pStyle w:val="EndNoteBibliography"/>
        <w:spacing w:after="0"/>
        <w:ind w:left="420" w:hanging="420"/>
      </w:pPr>
      <w:r w:rsidRPr="00F634FD">
        <w:lastRenderedPageBreak/>
        <w:t>113.</w:t>
      </w:r>
      <w:r w:rsidRPr="00F634FD">
        <w:tab/>
        <w:t xml:space="preserve">Stevens GA, Beal T, Mbuya MNN, et al. Micronutrient deficiencies among preschool-aged children and women of reproductive age worldwide: a pooled analysis of individual-level data from population-representative surveys. </w:t>
      </w:r>
      <w:r w:rsidRPr="00521EAF">
        <w:rPr>
          <w:i/>
          <w:iCs/>
        </w:rPr>
        <w:t>Lancet Glob Health</w:t>
      </w:r>
      <w:r w:rsidRPr="00F634FD">
        <w:t xml:space="preserve"> 2022;10:e1590-99.</w:t>
      </w:r>
    </w:p>
    <w:p w14:paraId="222E9A5B" w14:textId="4AE580F8" w:rsidR="002F638D" w:rsidRPr="00F634FD" w:rsidRDefault="002F638D" w:rsidP="002F638D">
      <w:pPr>
        <w:pStyle w:val="EndNoteBibliography"/>
        <w:spacing w:after="0"/>
        <w:ind w:left="420" w:hanging="420"/>
      </w:pPr>
      <w:r w:rsidRPr="00F634FD">
        <w:t>114.</w:t>
      </w:r>
      <w:r w:rsidRPr="00F634FD">
        <w:tab/>
        <w:t xml:space="preserve">GBD 2017 Causes of Death Collaborators. Global, regional, and national age-sex-specific mortality for 282 causes of death in 195 countries and territories, 1980-2017: a systematic analysis for the Global Burden of Disease Study 2017. </w:t>
      </w:r>
      <w:r w:rsidRPr="00521EAF">
        <w:rPr>
          <w:i/>
          <w:iCs/>
        </w:rPr>
        <w:t>Lancet</w:t>
      </w:r>
      <w:r w:rsidRPr="00F634FD">
        <w:t xml:space="preserve"> 2018;392:1736-88.</w:t>
      </w:r>
    </w:p>
    <w:p w14:paraId="76FD7DD9" w14:textId="07DA1E76" w:rsidR="002F638D" w:rsidRPr="00F634FD" w:rsidRDefault="002F638D" w:rsidP="002F638D">
      <w:pPr>
        <w:pStyle w:val="EndNoteBibliography"/>
        <w:spacing w:after="0"/>
        <w:ind w:left="420" w:hanging="420"/>
      </w:pPr>
      <w:r w:rsidRPr="00F634FD">
        <w:t>115.</w:t>
      </w:r>
      <w:r w:rsidRPr="00F634FD">
        <w:tab/>
        <w:t xml:space="preserve">Marani M, Katul GG, Pan WK, Parolari AJ. Intensity and frequency of extreme novel epidemics. </w:t>
      </w:r>
      <w:r w:rsidRPr="00521EAF">
        <w:rPr>
          <w:i/>
          <w:iCs/>
        </w:rPr>
        <w:t>Proc</w:t>
      </w:r>
      <w:r w:rsidR="00521EAF" w:rsidRPr="00521EAF">
        <w:rPr>
          <w:i/>
          <w:iCs/>
        </w:rPr>
        <w:t xml:space="preserve"> Natl Aca</w:t>
      </w:r>
      <w:r w:rsidR="00521EAF">
        <w:rPr>
          <w:i/>
          <w:iCs/>
        </w:rPr>
        <w:t>d</w:t>
      </w:r>
      <w:r w:rsidR="00521EAF" w:rsidRPr="00521EAF">
        <w:rPr>
          <w:i/>
          <w:iCs/>
        </w:rPr>
        <w:t xml:space="preserve"> Sci U S A</w:t>
      </w:r>
      <w:r w:rsidR="00521EAF">
        <w:t xml:space="preserve"> </w:t>
      </w:r>
      <w:r w:rsidRPr="00F634FD">
        <w:t>2021;118:e2105482118.</w:t>
      </w:r>
    </w:p>
    <w:p w14:paraId="101BE9BD" w14:textId="77777777" w:rsidR="002F638D" w:rsidRPr="00F634FD" w:rsidRDefault="002F638D" w:rsidP="002F638D">
      <w:pPr>
        <w:pStyle w:val="EndNoteBibliography"/>
        <w:spacing w:after="0"/>
        <w:ind w:left="420" w:hanging="420"/>
      </w:pPr>
      <w:r w:rsidRPr="00F634FD">
        <w:t>116.</w:t>
      </w:r>
      <w:r w:rsidRPr="00F634FD">
        <w:tab/>
        <w:t xml:space="preserve">Mozaffarian D, Angell SY, Lang T, Rivera JA. Role of government policy in nutrition—barriers to and opportunities for healthier eating. </w:t>
      </w:r>
      <w:r w:rsidRPr="00521EAF">
        <w:rPr>
          <w:i/>
          <w:iCs/>
        </w:rPr>
        <w:t>BMJ (Clinical research ed)</w:t>
      </w:r>
      <w:r w:rsidRPr="00F634FD">
        <w:t xml:space="preserve"> 2018;361:k2426.</w:t>
      </w:r>
    </w:p>
    <w:p w14:paraId="3F20E9D6" w14:textId="37EFD3FF" w:rsidR="002F638D" w:rsidRPr="00F634FD" w:rsidRDefault="002F638D" w:rsidP="002F638D">
      <w:pPr>
        <w:pStyle w:val="EndNoteBibliography"/>
        <w:spacing w:after="0"/>
        <w:ind w:left="420" w:hanging="420"/>
      </w:pPr>
      <w:r w:rsidRPr="00F634FD">
        <w:t>117.</w:t>
      </w:r>
      <w:r w:rsidRPr="00F634FD">
        <w:tab/>
        <w:t xml:space="preserve">Moschonis G, Magriplis E, Zampelas A. Novel </w:t>
      </w:r>
      <w:r w:rsidR="00521EAF" w:rsidRPr="00F634FD">
        <w:t>nutrition education approaches for health promotion: from investigating problems to finding solutio</w:t>
      </w:r>
      <w:r w:rsidRPr="00F634FD">
        <w:t xml:space="preserve">ns. </w:t>
      </w:r>
      <w:r w:rsidRPr="00521EAF">
        <w:rPr>
          <w:i/>
          <w:iCs/>
        </w:rPr>
        <w:t>Nutrients</w:t>
      </w:r>
      <w:r w:rsidRPr="00F634FD">
        <w:t xml:space="preserve"> 2021;13:4423.</w:t>
      </w:r>
    </w:p>
    <w:p w14:paraId="7417633B" w14:textId="55113DA3" w:rsidR="002F638D" w:rsidRPr="00F634FD" w:rsidRDefault="002F638D" w:rsidP="002F638D">
      <w:pPr>
        <w:pStyle w:val="EndNoteBibliography"/>
        <w:spacing w:after="0"/>
        <w:ind w:left="420" w:hanging="420"/>
      </w:pPr>
      <w:r w:rsidRPr="00F634FD">
        <w:t>118.</w:t>
      </w:r>
      <w:r w:rsidRPr="00F634FD">
        <w:tab/>
        <w:t xml:space="preserve">Lepre B, Trigueiro H, Johnsen JT, et al. Global architecture for the nutrition training of health professionals: a scoping review and blueprint for next steps. </w:t>
      </w:r>
      <w:r w:rsidRPr="00521EAF">
        <w:rPr>
          <w:i/>
          <w:iCs/>
        </w:rPr>
        <w:t>BMJ Nutr Prev Health</w:t>
      </w:r>
      <w:r w:rsidRPr="00F634FD">
        <w:t xml:space="preserve"> 2022;5:106-17.</w:t>
      </w:r>
    </w:p>
    <w:p w14:paraId="7EA90E1C" w14:textId="68F5A75F" w:rsidR="002F638D" w:rsidRPr="00F634FD" w:rsidRDefault="002F638D" w:rsidP="002F638D">
      <w:pPr>
        <w:pStyle w:val="EndNoteBibliography"/>
        <w:spacing w:after="0"/>
        <w:ind w:left="420" w:hanging="420"/>
      </w:pPr>
      <w:r w:rsidRPr="00F634FD">
        <w:t>119.</w:t>
      </w:r>
      <w:r w:rsidRPr="00F634FD">
        <w:tab/>
        <w:t xml:space="preserve">Mixter PF, Kleinschmit AJ, Lal A, et al. Immune </w:t>
      </w:r>
      <w:r w:rsidR="00521EAF" w:rsidRPr="00F634FD">
        <w:t>literacy: a call to action for a system-level cha</w:t>
      </w:r>
      <w:r w:rsidRPr="00F634FD">
        <w:t xml:space="preserve">nge. </w:t>
      </w:r>
      <w:r w:rsidRPr="00521EAF">
        <w:rPr>
          <w:i/>
          <w:iCs/>
        </w:rPr>
        <w:t>J Microbiol Biol Educ</w:t>
      </w:r>
      <w:r w:rsidRPr="00F634FD">
        <w:t xml:space="preserve"> 2023;24:e00203-22.</w:t>
      </w:r>
    </w:p>
    <w:p w14:paraId="323FD7F8" w14:textId="327D2899" w:rsidR="002F638D" w:rsidRPr="00F634FD" w:rsidRDefault="002F638D" w:rsidP="002F638D">
      <w:pPr>
        <w:pStyle w:val="EndNoteBibliography"/>
        <w:spacing w:after="0"/>
        <w:ind w:left="420" w:hanging="420"/>
      </w:pPr>
      <w:r w:rsidRPr="00F634FD">
        <w:t>120.</w:t>
      </w:r>
      <w:r w:rsidRPr="00F634FD">
        <w:tab/>
        <w:t xml:space="preserve">Nowson C. Opportunities for innovation in nutrition education for health professionals. </w:t>
      </w:r>
      <w:r w:rsidRPr="00521EAF">
        <w:rPr>
          <w:i/>
          <w:iCs/>
        </w:rPr>
        <w:t>BMJ Nutr</w:t>
      </w:r>
      <w:r w:rsidR="00521EAF" w:rsidRPr="00521EAF">
        <w:rPr>
          <w:i/>
          <w:iCs/>
        </w:rPr>
        <w:t xml:space="preserve"> Prev Health</w:t>
      </w:r>
      <w:r w:rsidRPr="00F634FD">
        <w:t xml:space="preserve"> 2020;3:126-28.</w:t>
      </w:r>
    </w:p>
    <w:p w14:paraId="7F579E8E" w14:textId="77777777" w:rsidR="002F638D" w:rsidRPr="00F634FD" w:rsidRDefault="002F638D" w:rsidP="002F638D">
      <w:pPr>
        <w:pStyle w:val="EndNoteBibliography"/>
        <w:spacing w:after="0"/>
        <w:ind w:left="420" w:hanging="420"/>
      </w:pPr>
      <w:r w:rsidRPr="00F634FD">
        <w:t>121.</w:t>
      </w:r>
      <w:r w:rsidRPr="00F634FD">
        <w:tab/>
        <w:t xml:space="preserve">Amoore BY, Gaa PK, Amalba A, Mogre V. Nutrition education intervention improves medical students' dietary habits and their competency and self-efficacy in providing nutrition care: A pre, post and follow-up quasi-experimental study. </w:t>
      </w:r>
      <w:r w:rsidRPr="00521EAF">
        <w:rPr>
          <w:i/>
          <w:iCs/>
        </w:rPr>
        <w:t>Front Nutr</w:t>
      </w:r>
      <w:r w:rsidRPr="00F634FD">
        <w:t xml:space="preserve"> 2023;10:1063316.</w:t>
      </w:r>
    </w:p>
    <w:p w14:paraId="2452AE8A" w14:textId="310FF6D2" w:rsidR="002F638D" w:rsidRPr="00F634FD" w:rsidRDefault="002F638D" w:rsidP="002F638D">
      <w:pPr>
        <w:pStyle w:val="EndNoteBibliography"/>
        <w:ind w:left="420" w:hanging="420"/>
      </w:pPr>
      <w:r w:rsidRPr="00F634FD">
        <w:t>122.</w:t>
      </w:r>
      <w:r w:rsidRPr="00F634FD">
        <w:tab/>
        <w:t xml:space="preserve">US Department of Defense. Operation Supplement Safety. The Department of Defense Dietary Supplement Program. 2023. </w:t>
      </w:r>
      <w:hyperlink r:id="rId24" w:history="1">
        <w:r w:rsidRPr="00F634FD">
          <w:rPr>
            <w:rStyle w:val="Hyperlink"/>
          </w:rPr>
          <w:t>https://www.opss.org/</w:t>
        </w:r>
      </w:hyperlink>
      <w:r w:rsidRPr="00F634FD">
        <w:t xml:space="preserve"> (accessed 11 Nov 2023).</w:t>
      </w:r>
    </w:p>
    <w:p w14:paraId="26D74DAC" w14:textId="1BD0622A" w:rsidR="00C64C60" w:rsidRPr="00F634FD" w:rsidRDefault="00F30582" w:rsidP="00AC3DEB">
      <w:r w:rsidRPr="00F634FD">
        <w:fldChar w:fldCharType="end"/>
      </w:r>
    </w:p>
    <w:p w14:paraId="27256E6B" w14:textId="77777777" w:rsidR="00521EAF" w:rsidRDefault="00521EAF">
      <w:pPr>
        <w:spacing w:after="0" w:line="240" w:lineRule="auto"/>
        <w:rPr>
          <w:b/>
          <w:bCs/>
          <w:caps/>
        </w:rPr>
      </w:pPr>
      <w:r>
        <w:br w:type="page"/>
      </w:r>
    </w:p>
    <w:p w14:paraId="3698341D" w14:textId="068B4011" w:rsidR="008C3D87" w:rsidRPr="00F634FD" w:rsidRDefault="00B638B3" w:rsidP="00AC3DEB">
      <w:pPr>
        <w:pStyle w:val="Heading1"/>
      </w:pPr>
      <w:r w:rsidRPr="00F634FD">
        <w:lastRenderedPageBreak/>
        <w:t>FIGURE LEGENDS</w:t>
      </w:r>
    </w:p>
    <w:p w14:paraId="4B89F90A" w14:textId="087F5170" w:rsidR="00B638B3" w:rsidRPr="00F634FD" w:rsidRDefault="00B638B3" w:rsidP="00AC3DEB">
      <w:r w:rsidRPr="00F634FD">
        <w:rPr>
          <w:b/>
          <w:bCs/>
        </w:rPr>
        <w:t>Figure 1.</w:t>
      </w:r>
      <w:r w:rsidRPr="00F634FD">
        <w:t xml:space="preserve"> The multifaceted roles of the immune system go beyond host </w:t>
      </w:r>
      <w:r w:rsidR="00A56E24" w:rsidRPr="00F634FD">
        <w:t>defence</w:t>
      </w:r>
      <w:r w:rsidRPr="00F634FD">
        <w:t xml:space="preserve"> </w:t>
      </w:r>
      <w:r w:rsidRPr="00F634FD">
        <w:fldChar w:fldCharType="begin">
          <w:fldData xml:space="preserve">PEVuZE5vdGU+PENpdGU+PEF1dGhvcj5HYW5lc2hhbjwvQXV0aG9yPjxZZWFyPjIwMTQ8L1llYXI+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=
</w:fldData>
        </w:fldChar>
      </w:r>
      <w:r w:rsidR="00A55229" w:rsidRPr="00F634FD">
        <w:instrText xml:space="preserve"> ADDIN EN.CITE </w:instrText>
      </w:r>
      <w:r w:rsidR="00A55229" w:rsidRPr="00F634FD">
        <w:fldChar w:fldCharType="begin">
          <w:fldData xml:space="preserve">PEVuZE5vdGU+PENpdGU+PEF1dGhvcj5HYW5lc2hhbjwvQXV0aG9yPjxZZWFyPjIwMTQ8L1llYXI+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=
</w:fldData>
        </w:fldChar>
      </w:r>
      <w:r w:rsidR="00A55229" w:rsidRPr="00F634FD">
        <w:instrText xml:space="preserve"> ADDIN EN.CITE.DATA </w:instrText>
      </w:r>
      <w:r w:rsidR="00A55229" w:rsidRPr="00F634FD">
        <w:fldChar w:fldCharType="end"/>
      </w:r>
      <w:r w:rsidRPr="00F634FD">
        <w:fldChar w:fldCharType="separate"/>
      </w:r>
      <w:r w:rsidR="00A91CA9" w:rsidRPr="00F634FD">
        <w:t>[13,14,17-25]</w:t>
      </w:r>
      <w:r w:rsidRPr="00F634FD">
        <w:fldChar w:fldCharType="end"/>
      </w:r>
      <w:r w:rsidRPr="00F634FD">
        <w:t xml:space="preserve">. Negative feedback mechanisms normally correct small deviations in the body’s steady-state variables to regulate homeostasis – but these may be insufficient to maintain stability if deviations are too large; when this happens, inflammatory cells and signals support homeostatic regulation until homeostasis is restored </w:t>
      </w:r>
      <w:r w:rsidRPr="00F634FD">
        <w:fldChar w:fldCharType="begin"/>
      </w:r>
      <w:r w:rsidR="00A91CA9" w:rsidRPr="00F634FD">
        <w:instrText xml:space="preserve"> ADDIN EN.CITE &lt;EndNote&gt;&lt;Cite&gt;&lt;Author&gt;Medzhitov&lt;/Author&gt;&lt;Year&gt;2021&lt;/Year&gt;&lt;RecNum&gt;13&lt;/RecNum&gt;&lt;DisplayText&gt;[26]&lt;/DisplayText&gt;&lt;record&gt;&lt;rec-number&gt;13&lt;/rec-number&gt;&lt;foreign-keys&gt;&lt;key app="EN" db-id="ree0texe25affuezd5bpvrpbr2a0pvpwd9ts" timestamp="1678789381"&gt;13&lt;/key&gt;&lt;/foreign-keys&gt;&lt;ref-type name="Journal Article"&gt;17&lt;/ref-type&gt;&lt;contributors&gt;&lt;authors&gt;&lt;author&gt;Medzhitov, R.&lt;/author&gt;&lt;/authors&gt;&lt;/contributors&gt;&lt;auth-address&gt;Department of Immunobiology and Howard Hughes Medical Institute, Yale University School of Medicine, New Haven, CT 06510, USA.&lt;/auth-address&gt;&lt;titles&gt;&lt;title&gt;The spectrum of inflammatory responses&lt;/title&gt;&lt;secondary-title&gt;Science&lt;/secondary-title&gt;&lt;/titles&gt;&lt;periodical&gt;&lt;full-title&gt;Science&lt;/full-title&gt;&lt;/periodical&gt;&lt;pages&gt;1070-1075&lt;/pages&gt;&lt;volume&gt;374&lt;/volume&gt;&lt;number&gt;6571&lt;/number&gt;&lt;edition&gt;20211125&lt;/edition&gt;&lt;keywords&gt;&lt;keyword&gt;Animals&lt;/keyword&gt;&lt;keyword&gt;Cytokines/metabolism&lt;/keyword&gt;&lt;keyword&gt;Homeostasis&lt;/keyword&gt;&lt;keyword&gt;Humans&lt;/keyword&gt;&lt;keyword&gt;Infections/immunology/physiopathology&lt;/keyword&gt;&lt;keyword&gt;*Inflammation/immunology/pathology/physiopathology&lt;/keyword&gt;&lt;keyword&gt;Inflammation Mediators/*physiology&lt;/keyword&gt;&lt;keyword&gt;Signal Transduction&lt;/keyword&gt;&lt;/keywords&gt;&lt;dates&gt;&lt;year&gt;2021&lt;/year&gt;&lt;pub-dates&gt;&lt;date&gt;Nov 26&lt;/date&gt;&lt;/pub-dates&gt;&lt;/dates&gt;&lt;isbn&gt;0036-8075&lt;/isbn&gt;&lt;accession-num&gt;34822279&lt;/accession-num&gt;&lt;urls&gt;&lt;/urls&gt;&lt;electronic-resource-num&gt;10.1126/science.abi5200&lt;/electronic-resource-num&gt;&lt;remote-database-provider&gt;NLM&lt;/remote-database-provider&gt;&lt;language&gt;eng&lt;/language&gt;&lt;/record&gt;&lt;/Cite&gt;&lt;/EndNote&gt;</w:instrText>
      </w:r>
      <w:r w:rsidRPr="00F634FD">
        <w:fldChar w:fldCharType="separate"/>
      </w:r>
      <w:r w:rsidR="00A91CA9" w:rsidRPr="00F634FD">
        <w:t>[26]</w:t>
      </w:r>
      <w:r w:rsidRPr="00F634FD">
        <w:fldChar w:fldCharType="end"/>
      </w:r>
      <w:r w:rsidRPr="00F634FD">
        <w:t xml:space="preserve">. </w:t>
      </w:r>
    </w:p>
    <w:p w14:paraId="61718F20" w14:textId="0D9C562A" w:rsidR="00B638B3" w:rsidRPr="00F634FD" w:rsidRDefault="00B638B3" w:rsidP="00AC3DEB">
      <w:r w:rsidRPr="00F634FD">
        <w:rPr>
          <w:b/>
          <w:bCs/>
        </w:rPr>
        <w:t>Figure 2.</w:t>
      </w:r>
      <w:r w:rsidRPr="00F634FD">
        <w:t xml:space="preserve"> </w:t>
      </w:r>
      <w:r w:rsidR="00277D78">
        <w:t>a</w:t>
      </w:r>
      <w:r w:rsidRPr="00F634FD">
        <w:t xml:space="preserve">) The immune system is integrated throughout every part of the body and is constantly on alert for external threats and for any internal challenges or anomalies that might affect homeostasis. </w:t>
      </w:r>
      <w:r w:rsidR="00277D78">
        <w:t>b</w:t>
      </w:r>
      <w:r w:rsidRPr="00F634FD">
        <w:t xml:space="preserve">) When any irregularities are detected or sickness develops, an appropriate immune response is triggered to respond to the problem, restore homeostasis, and thereby maintain health (partly adapted with permission from Ayres </w:t>
      </w:r>
      <w:r w:rsidRPr="00F634FD">
        <w:fldChar w:fldCharType="begin"/>
      </w:r>
      <w:r w:rsidR="00A91CA9" w:rsidRPr="00F634FD">
        <w:instrText xml:space="preserve"> ADDIN EN.CITE &lt;EndNote&gt;&lt;Cite&gt;&lt;Author&gt;Ayres&lt;/Author&gt;&lt;Year&gt;2020&lt;/Year&gt;&lt;RecNum&gt;485&lt;/RecNum&gt;&lt;DisplayText&gt;[71]&lt;/DisplayText&gt;&lt;record&gt;&lt;rec-number&gt;485&lt;/rec-number&gt;&lt;foreign-keys&gt;&lt;key app="EN" db-id="ree0texe25affuezd5bpvrpbr2a0pvpwd9ts" timestamp="1681912818"&gt;485&lt;/key&gt;&lt;/foreign-keys&gt;&lt;ref-type name="Journal Article"&gt;17&lt;/ref-type&gt;&lt;contributors&gt;&lt;authors&gt;&lt;author&gt;Ayres, J. S.&lt;/author&gt;&lt;/authors&gt;&lt;/contributors&gt;&lt;auth-address&gt;Molecular and Systems Physiology Laboratory, Gene Expression Laboratory, NOMIS Center for Immunology and Microbial Pathogenesis, The Salk Institute for Biological Studies, 10010 North Torrey Pines Road, La Jolla, CA 92037, USA. Electronic address: jayres@salk.edu.&lt;/auth-address&gt;&lt;titles&gt;&lt;title&gt;The Biology of Physiological Health&lt;/title&gt;&lt;secondary-title&gt;Cell&lt;/secondary-title&gt;&lt;/titles&gt;&lt;periodical&gt;&lt;full-title&gt;Cell&lt;/full-title&gt;&lt;/periodical&gt;&lt;pages&gt;250-269&lt;/pages&gt;&lt;volume&gt;181&lt;/volume&gt;&lt;number&gt;2&lt;/number&gt;&lt;keywords&gt;&lt;keyword&gt;Adaptation, Physiological/genetics/*physiology&lt;/keyword&gt;&lt;keyword&gt;Health/*trends&lt;/keyword&gt;&lt;keyword&gt;Humans&lt;/keyword&gt;&lt;keyword&gt;Physiological Phenomena/*physiology&lt;/keyword&gt;&lt;/keywords&gt;&lt;dates&gt;&lt;year&gt;2020&lt;/year&gt;&lt;pub-dates&gt;&lt;date&gt;Apr 16&lt;/date&gt;&lt;/pub-dates&gt;&lt;/dates&gt;&lt;isbn&gt;0092-8674 (Print)&amp;#xD;0092-8674&lt;/isbn&gt;&lt;accession-num&gt;32302569&lt;/accession-num&gt;&lt;urls&gt;&lt;/urls&gt;&lt;custom1&gt;Declaration of Interests J.S.A. holds an adjunct faculty position in the Biological Division at UC San Diego. The author has no financial interests to declare.&lt;/custom1&gt;&lt;custom2&gt;PMC7409982&lt;/custom2&gt;&lt;custom6&gt;NIHMS1606536&lt;/custom6&gt;&lt;electronic-resource-num&gt;10.1016/j.cell.2020.03.036&lt;/electronic-resource-num&gt;&lt;remote-database-provider&gt;NLM&lt;/remote-database-provider&gt;&lt;language&gt;eng&lt;/language&gt;&lt;/record&gt;&lt;/Cite&gt;&lt;/EndNote&gt;</w:instrText>
      </w:r>
      <w:r w:rsidRPr="00F634FD">
        <w:fldChar w:fldCharType="separate"/>
      </w:r>
      <w:r w:rsidR="00A91CA9" w:rsidRPr="00F634FD">
        <w:t>[71]</w:t>
      </w:r>
      <w:r w:rsidRPr="00F634FD">
        <w:fldChar w:fldCharType="end"/>
      </w:r>
      <w:r w:rsidRPr="00F634FD">
        <w:t>).</w:t>
      </w:r>
    </w:p>
    <w:p w14:paraId="5C8CB5AF" w14:textId="16C14065" w:rsidR="00B638B3" w:rsidRPr="00C259AE" w:rsidRDefault="00B638B3" w:rsidP="00AC3DEB">
      <w:r w:rsidRPr="00F634FD">
        <w:rPr>
          <w:b/>
          <w:bCs/>
        </w:rPr>
        <w:t>Figure 3.</w:t>
      </w:r>
      <w:r w:rsidRPr="00F634FD">
        <w:t xml:space="preserve"> The immune system can be challenged by many factors throughout life, leading to increased inflammation, damaged cells, and dysregulation of homeostasis that contribute to chronic and age-related disorders such as type 2 diabetes, cardiovascular and cerebrovascular diseases, dementia, cancer, etc. </w:t>
      </w:r>
      <w:r w:rsidRPr="00F634FD">
        <w:fldChar w:fldCharType="begin">
          <w:fldData xml:space="preserve">PEVuZE5vdGU+PENpdGU+PEF1dGhvcj5GdXJtYW48L0F1dGhvcj48WWVhcj4yMDE5PC9ZZWFyPjxS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==
</w:fldData>
        </w:fldChar>
      </w:r>
      <w:r w:rsidR="00A91CA9" w:rsidRPr="00F634FD">
        <w:instrText xml:space="preserve"> ADDIN EN.CITE </w:instrText>
      </w:r>
      <w:r w:rsidR="00A91CA9" w:rsidRPr="00F634FD">
        <w:fldChar w:fldCharType="begin">
          <w:fldData xml:space="preserve">PEVuZE5vdGU+PENpdGU+PEF1dGhvcj5GdXJtYW48L0F1dGhvcj48WWVhcj4yMDE5PC9ZZWFyPjxS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==
</w:fldData>
        </w:fldChar>
      </w:r>
      <w:r w:rsidR="00A91CA9" w:rsidRPr="00F634FD">
        <w:instrText xml:space="preserve"> ADDIN EN.CITE.DATA </w:instrText>
      </w:r>
      <w:r w:rsidR="00A91CA9" w:rsidRPr="00F634FD">
        <w:fldChar w:fldCharType="end"/>
      </w:r>
      <w:r w:rsidRPr="00F634FD">
        <w:fldChar w:fldCharType="separate"/>
      </w:r>
      <w:r w:rsidR="00A91CA9" w:rsidRPr="00F634FD">
        <w:t>[61,72]</w:t>
      </w:r>
      <w:r w:rsidRPr="00F634FD">
        <w:fldChar w:fldCharType="end"/>
      </w:r>
      <w:r w:rsidRPr="00F634FD">
        <w:t>.</w:t>
      </w:r>
    </w:p>
    <w:p w14:paraId="21B938F7" w14:textId="77777777" w:rsidR="00B638B3" w:rsidRPr="00C259AE" w:rsidRDefault="00B638B3" w:rsidP="00AC3DEB"/>
    <w:bookmarkEnd w:id="1"/>
    <w:p w14:paraId="76BC21B7" w14:textId="40D7073A" w:rsidR="00F12D44" w:rsidRPr="00C259AE" w:rsidRDefault="00F12D44" w:rsidP="00AC3DEB"/>
    <w:sectPr w:rsidR="00F12D44" w:rsidRPr="00C259AE" w:rsidSect="006A5B60">
      <w:headerReference w:type="default" r:id="rId25"/>
      <w:footerReference w:type="even" r:id="rId26"/>
      <w:type w:val="continuous"/>
      <w:pgSz w:w="11906" w:h="16838" w:code="9"/>
      <w:pgMar w:top="1440" w:right="1440" w:bottom="1440" w:left="1440" w:header="1021" w:footer="340" w:gutter="0"/>
      <w:pgNumType w:start="1"/>
      <w:cols w:space="425"/>
      <w:titlePg/>
      <w:bidi/>
      <w:docGrid w:type="lines" w:linePitch="326"/>
    </w:sectPr>
  </w:body>
</w:document>
</file>

<file path=word/customizations.xml><?xml version="1.0" encoding="utf-8"?>
<wne:tcg xmlns:r="http://schemas.openxmlformats.org/officeDocument/2006/relationships" xmlns:wne="http://schemas.microsoft.com/office/word/2006/wordml">
  <wne:keymaps>
    <wne:keymap wne:kcmPrimary="0654">
      <wne:acd wne:acdName="acd0"/>
    </wne:keymap>
  </wne:keymaps>
  <wne:toolbars>
    <wne:acdManifest>
      <wne:acdEntry wne:acdName="acd0"/>
    </wne:acdManifest>
  </wne:toolbars>
  <wne:acds>
    <wne:acd wne:argValue="AgBNAEQAUABJAF8AMwAuADEAXwB0AGUAeAB0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FACC25" w14:textId="77777777" w:rsidR="006F6708" w:rsidRDefault="006F6708" w:rsidP="00AC3DEB">
      <w:r>
        <w:separator/>
      </w:r>
    </w:p>
  </w:endnote>
  <w:endnote w:type="continuationSeparator" w:id="0">
    <w:p w14:paraId="2DBD1CB6" w14:textId="77777777" w:rsidR="006F6708" w:rsidRDefault="006F6708" w:rsidP="00AC3D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8DFFE5" w14:textId="77073D6C" w:rsidR="007842B4" w:rsidRDefault="007842B4" w:rsidP="00AC3DEB">
    <w:pPr>
      <w:pStyle w:val="Footer"/>
    </w:pPr>
    <w:r>
      <mc:AlternateContent>
        <mc:Choice Requires="wps">
          <w:drawing>
            <wp:anchor distT="0" distB="0" distL="0" distR="0" simplePos="0" relativeHeight="251659264" behindDoc="0" locked="0" layoutInCell="1" allowOverlap="1" wp14:anchorId="6BCC5C7B" wp14:editId="2C351F1F">
              <wp:simplePos x="635" y="635"/>
              <wp:positionH relativeFrom="rightMargin">
                <wp:align>right</wp:align>
              </wp:positionH>
              <wp:positionV relativeFrom="paragraph">
                <wp:posOffset>635</wp:posOffset>
              </wp:positionV>
              <wp:extent cx="443865" cy="443865"/>
              <wp:effectExtent l="0" t="0" r="0" b="1905"/>
              <wp:wrapSquare wrapText="bothSides"/>
              <wp:docPr id="7" name="Text Box 7" descr="RESTRICTED">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5AF4AA7F" w14:textId="773DBA27" w:rsidR="007842B4" w:rsidRPr="007842B4" w:rsidRDefault="007842B4" w:rsidP="00AC3DEB">
                          <w:r w:rsidRPr="007842B4">
                            <w:t>RESTRICTED</w:t>
                          </w:r>
                        </w:p>
                      </w:txbxContent>
                    </wps:txbx>
                    <wps:bodyPr rot="0" spcFirstLastPara="0" vertOverflow="overflow" horzOverflow="overflow" vert="horz" wrap="none" lIns="0" tIns="0" rIns="63500" bIns="0" numCol="1" spcCol="0" rtlCol="0" fromWordArt="0" anchor="t" anchorCtr="0" forceAA="0" compatLnSpc="1">
                      <a:prstTxWarp prst="textNoShape">
                        <a:avLst/>
                      </a:prstTxWarp>
                      <a:spAutoFit/>
                    </wps:bodyPr>
                  </wps:wsp>
                </a:graphicData>
              </a:graphic>
            </wp:anchor>
          </w:drawing>
        </mc:Choice>
        <mc:Fallback>
          <w:pict>
            <v:shapetype w14:anchorId="6BCC5C7B" id="_x0000_t202" coordsize="21600,21600" o:spt="202" path="m,l,21600r21600,l21600,xe">
              <v:stroke joinstyle="miter"/>
              <v:path gradientshapeok="t" o:connecttype="rect"/>
            </v:shapetype>
            <v:shape id="Text Box 7" o:spid="_x0000_s1026" type="#_x0000_t202" alt="RESTRICTED" style="position:absolute;margin-left:-16.25pt;margin-top:.05pt;width:34.95pt;height:34.95pt;z-index:251659264;visibility:visible;mso-wrap-style:none;mso-wrap-distance-left:0;mso-wrap-distance-top:0;mso-wrap-distance-right:0;mso-wrap-distance-bottom:0;mso-position-horizontal:right;mso-position-horizontal-relative:right-margin-area;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" filled="f" stroked="f">
              <v:textbox style="mso-fit-shape-to-text:t" inset="0,0,5pt,0">
                <w:txbxContent>
                  <w:p w14:paraId="5AF4AA7F" w14:textId="773DBA27" w:rsidR="007842B4" w:rsidRPr="007842B4" w:rsidRDefault="007842B4" w:rsidP="00AC3DEB">
                    <w:r w:rsidRPr="007842B4">
                      <w:t>RESTRICTED</w:t>
                    </w:r>
                  </w:p>
                </w:txbxContent>
              </v:textbox>
              <w10:wrap type="square"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CDA3C3" w14:textId="77777777" w:rsidR="006F6708" w:rsidRDefault="006F6708" w:rsidP="00AC3DEB">
      <w:r>
        <w:separator/>
      </w:r>
    </w:p>
  </w:footnote>
  <w:footnote w:type="continuationSeparator" w:id="0">
    <w:p w14:paraId="3E76A0E3" w14:textId="77777777" w:rsidR="006F6708" w:rsidRDefault="006F6708" w:rsidP="00AC3DE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811BA" w14:textId="77777777" w:rsidR="00F35153" w:rsidRDefault="00166AC7" w:rsidP="00AC3DEB">
    <w:r>
      <w:c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723E1"/>
    <w:multiLevelType w:val="multilevel"/>
    <w:tmpl w:val="54E8DF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C391D9B"/>
    <w:multiLevelType w:val="hybridMultilevel"/>
    <w:tmpl w:val="F4B6885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0F030BC6"/>
    <w:multiLevelType w:val="hybridMultilevel"/>
    <w:tmpl w:val="9FB8E436"/>
    <w:lvl w:ilvl="0" w:tplc="584A7F64">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3" w15:restartNumberingAfterBreak="0">
    <w:nsid w:val="11D301AA"/>
    <w:multiLevelType w:val="hybridMultilevel"/>
    <w:tmpl w:val="C2DAC748"/>
    <w:lvl w:ilvl="0" w:tplc="7046B184">
      <w:start w:val="1"/>
      <w:numFmt w:val="bullet"/>
      <w:lvlText w:val="-"/>
      <w:lvlJc w:val="left"/>
      <w:pPr>
        <w:ind w:left="720" w:hanging="360"/>
      </w:pPr>
      <w:rPr>
        <w:rFonts w:ascii="Palatino Linotype" w:eastAsia="Times New Roman" w:hAnsi="Palatino Linotype"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B468F5"/>
    <w:multiLevelType w:val="hybridMultilevel"/>
    <w:tmpl w:val="582042C8"/>
    <w:lvl w:ilvl="0" w:tplc="86FCEE9C">
      <w:start w:val="1"/>
      <w:numFmt w:val="bullet"/>
      <w:lvlRestart w:val="0"/>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226C26"/>
    <w:multiLevelType w:val="hybridMultilevel"/>
    <w:tmpl w:val="744C0926"/>
    <w:lvl w:ilvl="0" w:tplc="BE9C126E">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951929"/>
    <w:multiLevelType w:val="hybridMultilevel"/>
    <w:tmpl w:val="DA708CD6"/>
    <w:lvl w:ilvl="0" w:tplc="63B0ECEE">
      <w:start w:val="1"/>
      <w:numFmt w:val="bullet"/>
      <w:lvlText w:val="•"/>
      <w:lvlJc w:val="left"/>
      <w:pPr>
        <w:tabs>
          <w:tab w:val="num" w:pos="720"/>
        </w:tabs>
        <w:ind w:left="720" w:hanging="360"/>
      </w:pPr>
      <w:rPr>
        <w:rFonts w:ascii="Arial" w:hAnsi="Arial" w:hint="default"/>
      </w:rPr>
    </w:lvl>
    <w:lvl w:ilvl="1" w:tplc="2C2CE80E" w:tentative="1">
      <w:start w:val="1"/>
      <w:numFmt w:val="bullet"/>
      <w:lvlText w:val="•"/>
      <w:lvlJc w:val="left"/>
      <w:pPr>
        <w:tabs>
          <w:tab w:val="num" w:pos="1440"/>
        </w:tabs>
        <w:ind w:left="1440" w:hanging="360"/>
      </w:pPr>
      <w:rPr>
        <w:rFonts w:ascii="Arial" w:hAnsi="Arial" w:hint="default"/>
      </w:rPr>
    </w:lvl>
    <w:lvl w:ilvl="2" w:tplc="19121296" w:tentative="1">
      <w:start w:val="1"/>
      <w:numFmt w:val="bullet"/>
      <w:lvlText w:val="•"/>
      <w:lvlJc w:val="left"/>
      <w:pPr>
        <w:tabs>
          <w:tab w:val="num" w:pos="2160"/>
        </w:tabs>
        <w:ind w:left="2160" w:hanging="360"/>
      </w:pPr>
      <w:rPr>
        <w:rFonts w:ascii="Arial" w:hAnsi="Arial" w:hint="default"/>
      </w:rPr>
    </w:lvl>
    <w:lvl w:ilvl="3" w:tplc="683EA41A" w:tentative="1">
      <w:start w:val="1"/>
      <w:numFmt w:val="bullet"/>
      <w:lvlText w:val="•"/>
      <w:lvlJc w:val="left"/>
      <w:pPr>
        <w:tabs>
          <w:tab w:val="num" w:pos="2880"/>
        </w:tabs>
        <w:ind w:left="2880" w:hanging="360"/>
      </w:pPr>
      <w:rPr>
        <w:rFonts w:ascii="Arial" w:hAnsi="Arial" w:hint="default"/>
      </w:rPr>
    </w:lvl>
    <w:lvl w:ilvl="4" w:tplc="0ACA4DE6" w:tentative="1">
      <w:start w:val="1"/>
      <w:numFmt w:val="bullet"/>
      <w:lvlText w:val="•"/>
      <w:lvlJc w:val="left"/>
      <w:pPr>
        <w:tabs>
          <w:tab w:val="num" w:pos="3600"/>
        </w:tabs>
        <w:ind w:left="3600" w:hanging="360"/>
      </w:pPr>
      <w:rPr>
        <w:rFonts w:ascii="Arial" w:hAnsi="Arial" w:hint="default"/>
      </w:rPr>
    </w:lvl>
    <w:lvl w:ilvl="5" w:tplc="F35231EC" w:tentative="1">
      <w:start w:val="1"/>
      <w:numFmt w:val="bullet"/>
      <w:lvlText w:val="•"/>
      <w:lvlJc w:val="left"/>
      <w:pPr>
        <w:tabs>
          <w:tab w:val="num" w:pos="4320"/>
        </w:tabs>
        <w:ind w:left="4320" w:hanging="360"/>
      </w:pPr>
      <w:rPr>
        <w:rFonts w:ascii="Arial" w:hAnsi="Arial" w:hint="default"/>
      </w:rPr>
    </w:lvl>
    <w:lvl w:ilvl="6" w:tplc="B824ADBC" w:tentative="1">
      <w:start w:val="1"/>
      <w:numFmt w:val="bullet"/>
      <w:lvlText w:val="•"/>
      <w:lvlJc w:val="left"/>
      <w:pPr>
        <w:tabs>
          <w:tab w:val="num" w:pos="5040"/>
        </w:tabs>
        <w:ind w:left="5040" w:hanging="360"/>
      </w:pPr>
      <w:rPr>
        <w:rFonts w:ascii="Arial" w:hAnsi="Arial" w:hint="default"/>
      </w:rPr>
    </w:lvl>
    <w:lvl w:ilvl="7" w:tplc="8BCA3B44" w:tentative="1">
      <w:start w:val="1"/>
      <w:numFmt w:val="bullet"/>
      <w:lvlText w:val="•"/>
      <w:lvlJc w:val="left"/>
      <w:pPr>
        <w:tabs>
          <w:tab w:val="num" w:pos="5760"/>
        </w:tabs>
        <w:ind w:left="5760" w:hanging="360"/>
      </w:pPr>
      <w:rPr>
        <w:rFonts w:ascii="Arial" w:hAnsi="Arial" w:hint="default"/>
      </w:rPr>
    </w:lvl>
    <w:lvl w:ilvl="8" w:tplc="2F1483E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A282E2F"/>
    <w:multiLevelType w:val="hybridMultilevel"/>
    <w:tmpl w:val="14B259EA"/>
    <w:lvl w:ilvl="0" w:tplc="B99C471E">
      <w:start w:val="1"/>
      <w:numFmt w:val="bullet"/>
      <w:lvlText w:val="•"/>
      <w:lvlJc w:val="left"/>
      <w:pPr>
        <w:tabs>
          <w:tab w:val="num" w:pos="720"/>
        </w:tabs>
        <w:ind w:left="720" w:hanging="360"/>
      </w:pPr>
      <w:rPr>
        <w:rFonts w:ascii="Arial" w:hAnsi="Arial" w:hint="default"/>
      </w:rPr>
    </w:lvl>
    <w:lvl w:ilvl="1" w:tplc="C192B0B2" w:tentative="1">
      <w:start w:val="1"/>
      <w:numFmt w:val="bullet"/>
      <w:lvlText w:val="•"/>
      <w:lvlJc w:val="left"/>
      <w:pPr>
        <w:tabs>
          <w:tab w:val="num" w:pos="1440"/>
        </w:tabs>
        <w:ind w:left="1440" w:hanging="360"/>
      </w:pPr>
      <w:rPr>
        <w:rFonts w:ascii="Arial" w:hAnsi="Arial" w:hint="default"/>
      </w:rPr>
    </w:lvl>
    <w:lvl w:ilvl="2" w:tplc="51E63DEA" w:tentative="1">
      <w:start w:val="1"/>
      <w:numFmt w:val="bullet"/>
      <w:lvlText w:val="•"/>
      <w:lvlJc w:val="left"/>
      <w:pPr>
        <w:tabs>
          <w:tab w:val="num" w:pos="2160"/>
        </w:tabs>
        <w:ind w:left="2160" w:hanging="360"/>
      </w:pPr>
      <w:rPr>
        <w:rFonts w:ascii="Arial" w:hAnsi="Arial" w:hint="default"/>
      </w:rPr>
    </w:lvl>
    <w:lvl w:ilvl="3" w:tplc="9C0E57D0" w:tentative="1">
      <w:start w:val="1"/>
      <w:numFmt w:val="bullet"/>
      <w:lvlText w:val="•"/>
      <w:lvlJc w:val="left"/>
      <w:pPr>
        <w:tabs>
          <w:tab w:val="num" w:pos="2880"/>
        </w:tabs>
        <w:ind w:left="2880" w:hanging="360"/>
      </w:pPr>
      <w:rPr>
        <w:rFonts w:ascii="Arial" w:hAnsi="Arial" w:hint="default"/>
      </w:rPr>
    </w:lvl>
    <w:lvl w:ilvl="4" w:tplc="1DB27C96" w:tentative="1">
      <w:start w:val="1"/>
      <w:numFmt w:val="bullet"/>
      <w:lvlText w:val="•"/>
      <w:lvlJc w:val="left"/>
      <w:pPr>
        <w:tabs>
          <w:tab w:val="num" w:pos="3600"/>
        </w:tabs>
        <w:ind w:left="3600" w:hanging="360"/>
      </w:pPr>
      <w:rPr>
        <w:rFonts w:ascii="Arial" w:hAnsi="Arial" w:hint="default"/>
      </w:rPr>
    </w:lvl>
    <w:lvl w:ilvl="5" w:tplc="11146D72" w:tentative="1">
      <w:start w:val="1"/>
      <w:numFmt w:val="bullet"/>
      <w:lvlText w:val="•"/>
      <w:lvlJc w:val="left"/>
      <w:pPr>
        <w:tabs>
          <w:tab w:val="num" w:pos="4320"/>
        </w:tabs>
        <w:ind w:left="4320" w:hanging="360"/>
      </w:pPr>
      <w:rPr>
        <w:rFonts w:ascii="Arial" w:hAnsi="Arial" w:hint="default"/>
      </w:rPr>
    </w:lvl>
    <w:lvl w:ilvl="6" w:tplc="10A605C2" w:tentative="1">
      <w:start w:val="1"/>
      <w:numFmt w:val="bullet"/>
      <w:lvlText w:val="•"/>
      <w:lvlJc w:val="left"/>
      <w:pPr>
        <w:tabs>
          <w:tab w:val="num" w:pos="5040"/>
        </w:tabs>
        <w:ind w:left="5040" w:hanging="360"/>
      </w:pPr>
      <w:rPr>
        <w:rFonts w:ascii="Arial" w:hAnsi="Arial" w:hint="default"/>
      </w:rPr>
    </w:lvl>
    <w:lvl w:ilvl="7" w:tplc="4A4A8334" w:tentative="1">
      <w:start w:val="1"/>
      <w:numFmt w:val="bullet"/>
      <w:lvlText w:val="•"/>
      <w:lvlJc w:val="left"/>
      <w:pPr>
        <w:tabs>
          <w:tab w:val="num" w:pos="5760"/>
        </w:tabs>
        <w:ind w:left="5760" w:hanging="360"/>
      </w:pPr>
      <w:rPr>
        <w:rFonts w:ascii="Arial" w:hAnsi="Arial" w:hint="default"/>
      </w:rPr>
    </w:lvl>
    <w:lvl w:ilvl="8" w:tplc="D27C5AC2"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C0F1A0E"/>
    <w:multiLevelType w:val="hybridMultilevel"/>
    <w:tmpl w:val="2ABCF18E"/>
    <w:lvl w:ilvl="0" w:tplc="39B66FE6">
      <w:start w:val="1"/>
      <w:numFmt w:val="decimal"/>
      <w:lvlRestart w:val="0"/>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10" w15:restartNumberingAfterBreak="0">
    <w:nsid w:val="1EA7139B"/>
    <w:multiLevelType w:val="hybridMultilevel"/>
    <w:tmpl w:val="92EA9996"/>
    <w:lvl w:ilvl="0" w:tplc="9004597C">
      <w:start w:val="1"/>
      <w:numFmt w:val="decimal"/>
      <w:lvlText w:val="%1."/>
      <w:lvlJc w:val="left"/>
      <w:pPr>
        <w:ind w:left="780" w:hanging="360"/>
      </w:pPr>
    </w:lvl>
    <w:lvl w:ilvl="1" w:tplc="44D6549E">
      <w:start w:val="1"/>
      <w:numFmt w:val="decimal"/>
      <w:lvlText w:val="%2."/>
      <w:lvlJc w:val="left"/>
      <w:pPr>
        <w:ind w:left="780" w:hanging="360"/>
      </w:pPr>
    </w:lvl>
    <w:lvl w:ilvl="2" w:tplc="BB40388E">
      <w:start w:val="1"/>
      <w:numFmt w:val="decimal"/>
      <w:lvlText w:val="%3."/>
      <w:lvlJc w:val="left"/>
      <w:pPr>
        <w:ind w:left="780" w:hanging="360"/>
      </w:pPr>
    </w:lvl>
    <w:lvl w:ilvl="3" w:tplc="077A4284">
      <w:start w:val="1"/>
      <w:numFmt w:val="decimal"/>
      <w:lvlText w:val="%4."/>
      <w:lvlJc w:val="left"/>
      <w:pPr>
        <w:ind w:left="780" w:hanging="360"/>
      </w:pPr>
    </w:lvl>
    <w:lvl w:ilvl="4" w:tplc="36386000">
      <w:start w:val="1"/>
      <w:numFmt w:val="decimal"/>
      <w:lvlText w:val="%5."/>
      <w:lvlJc w:val="left"/>
      <w:pPr>
        <w:ind w:left="780" w:hanging="360"/>
      </w:pPr>
    </w:lvl>
    <w:lvl w:ilvl="5" w:tplc="612664FC">
      <w:start w:val="1"/>
      <w:numFmt w:val="decimal"/>
      <w:lvlText w:val="%6."/>
      <w:lvlJc w:val="left"/>
      <w:pPr>
        <w:ind w:left="780" w:hanging="360"/>
      </w:pPr>
    </w:lvl>
    <w:lvl w:ilvl="6" w:tplc="9B28B402">
      <w:start w:val="1"/>
      <w:numFmt w:val="decimal"/>
      <w:lvlText w:val="%7."/>
      <w:lvlJc w:val="left"/>
      <w:pPr>
        <w:ind w:left="780" w:hanging="360"/>
      </w:pPr>
    </w:lvl>
    <w:lvl w:ilvl="7" w:tplc="5426B224">
      <w:start w:val="1"/>
      <w:numFmt w:val="decimal"/>
      <w:lvlText w:val="%8."/>
      <w:lvlJc w:val="left"/>
      <w:pPr>
        <w:ind w:left="780" w:hanging="360"/>
      </w:pPr>
    </w:lvl>
    <w:lvl w:ilvl="8" w:tplc="B2E809C4">
      <w:start w:val="1"/>
      <w:numFmt w:val="decimal"/>
      <w:lvlText w:val="%9."/>
      <w:lvlJc w:val="left"/>
      <w:pPr>
        <w:ind w:left="780" w:hanging="360"/>
      </w:pPr>
    </w:lvl>
  </w:abstractNum>
  <w:abstractNum w:abstractNumId="11" w15:restartNumberingAfterBreak="0">
    <w:nsid w:val="215313E6"/>
    <w:multiLevelType w:val="multilevel"/>
    <w:tmpl w:val="25EC15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2331473F"/>
    <w:multiLevelType w:val="hybridMultilevel"/>
    <w:tmpl w:val="FCB09CC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333135A"/>
    <w:multiLevelType w:val="hybridMultilevel"/>
    <w:tmpl w:val="13145B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24304D0"/>
    <w:multiLevelType w:val="hybridMultilevel"/>
    <w:tmpl w:val="9454E32C"/>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32C208BF"/>
    <w:multiLevelType w:val="multilevel"/>
    <w:tmpl w:val="69C059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5AB1E34"/>
    <w:multiLevelType w:val="hybridMultilevel"/>
    <w:tmpl w:val="F2CAC1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1" w15:restartNumberingAfterBreak="0">
    <w:nsid w:val="37AB6206"/>
    <w:multiLevelType w:val="hybridMultilevel"/>
    <w:tmpl w:val="E7506386"/>
    <w:lvl w:ilvl="0" w:tplc="014C138E">
      <w:start w:val="2"/>
      <w:numFmt w:val="bullet"/>
      <w:lvlText w:val="-"/>
      <w:lvlJc w:val="left"/>
      <w:pPr>
        <w:ind w:left="720" w:hanging="360"/>
      </w:pPr>
      <w:rPr>
        <w:rFonts w:ascii="Calibri" w:eastAsia="Calibr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2" w15:restartNumberingAfterBreak="0">
    <w:nsid w:val="3BB71E63"/>
    <w:multiLevelType w:val="multilevel"/>
    <w:tmpl w:val="E4C26D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3C6B16CC"/>
    <w:multiLevelType w:val="hybridMultilevel"/>
    <w:tmpl w:val="FA228BFC"/>
    <w:lvl w:ilvl="0" w:tplc="44B2AF34">
      <w:start w:val="1"/>
      <w:numFmt w:val="decimal"/>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24" w15:restartNumberingAfterBreak="0">
    <w:nsid w:val="42934A3C"/>
    <w:multiLevelType w:val="multilevel"/>
    <w:tmpl w:val="334E8EF2"/>
    <w:lvl w:ilvl="0">
      <w:start w:val="1"/>
      <w:numFmt w:val="bullet"/>
      <w:lvlText w:val="o"/>
      <w:lvlJc w:val="left"/>
      <w:pPr>
        <w:tabs>
          <w:tab w:val="num" w:pos="720"/>
        </w:tabs>
        <w:ind w:left="720" w:hanging="360"/>
      </w:pPr>
      <w:rPr>
        <w:rFonts w:ascii="Courier New" w:hAnsi="Courier New" w:cs="Times New Roman"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o"/>
      <w:lvlJc w:val="left"/>
      <w:pPr>
        <w:tabs>
          <w:tab w:val="num" w:pos="2160"/>
        </w:tabs>
        <w:ind w:left="2160" w:hanging="360"/>
      </w:pPr>
      <w:rPr>
        <w:rFonts w:ascii="Courier New" w:hAnsi="Courier New" w:cs="Times New Roman" w:hint="default"/>
        <w:sz w:val="20"/>
      </w:rPr>
    </w:lvl>
    <w:lvl w:ilvl="3">
      <w:start w:val="1"/>
      <w:numFmt w:val="bullet"/>
      <w:lvlText w:val="o"/>
      <w:lvlJc w:val="left"/>
      <w:pPr>
        <w:tabs>
          <w:tab w:val="num" w:pos="2880"/>
        </w:tabs>
        <w:ind w:left="2880" w:hanging="360"/>
      </w:pPr>
      <w:rPr>
        <w:rFonts w:ascii="Courier New" w:hAnsi="Courier New" w:cs="Times New Roman" w:hint="default"/>
        <w:sz w:val="20"/>
      </w:rPr>
    </w:lvl>
    <w:lvl w:ilvl="4">
      <w:start w:val="1"/>
      <w:numFmt w:val="bullet"/>
      <w:lvlText w:val="o"/>
      <w:lvlJc w:val="left"/>
      <w:pPr>
        <w:tabs>
          <w:tab w:val="num" w:pos="3600"/>
        </w:tabs>
        <w:ind w:left="3600" w:hanging="360"/>
      </w:pPr>
      <w:rPr>
        <w:rFonts w:ascii="Courier New" w:hAnsi="Courier New" w:cs="Times New Roman" w:hint="default"/>
        <w:sz w:val="20"/>
      </w:rPr>
    </w:lvl>
    <w:lvl w:ilvl="5">
      <w:start w:val="1"/>
      <w:numFmt w:val="bullet"/>
      <w:lvlText w:val="o"/>
      <w:lvlJc w:val="left"/>
      <w:pPr>
        <w:tabs>
          <w:tab w:val="num" w:pos="4320"/>
        </w:tabs>
        <w:ind w:left="4320" w:hanging="360"/>
      </w:pPr>
      <w:rPr>
        <w:rFonts w:ascii="Courier New" w:hAnsi="Courier New" w:cs="Times New Roman" w:hint="default"/>
        <w:sz w:val="20"/>
      </w:rPr>
    </w:lvl>
    <w:lvl w:ilvl="6">
      <w:start w:val="1"/>
      <w:numFmt w:val="bullet"/>
      <w:lvlText w:val="o"/>
      <w:lvlJc w:val="left"/>
      <w:pPr>
        <w:tabs>
          <w:tab w:val="num" w:pos="5040"/>
        </w:tabs>
        <w:ind w:left="5040" w:hanging="360"/>
      </w:pPr>
      <w:rPr>
        <w:rFonts w:ascii="Courier New" w:hAnsi="Courier New" w:cs="Times New Roman" w:hint="default"/>
        <w:sz w:val="20"/>
      </w:rPr>
    </w:lvl>
    <w:lvl w:ilvl="7">
      <w:start w:val="1"/>
      <w:numFmt w:val="bullet"/>
      <w:lvlText w:val="o"/>
      <w:lvlJc w:val="left"/>
      <w:pPr>
        <w:tabs>
          <w:tab w:val="num" w:pos="5760"/>
        </w:tabs>
        <w:ind w:left="5760" w:hanging="360"/>
      </w:pPr>
      <w:rPr>
        <w:rFonts w:ascii="Courier New" w:hAnsi="Courier New" w:cs="Times New Roman" w:hint="default"/>
        <w:sz w:val="20"/>
      </w:rPr>
    </w:lvl>
    <w:lvl w:ilvl="8">
      <w:start w:val="1"/>
      <w:numFmt w:val="bullet"/>
      <w:lvlText w:val="o"/>
      <w:lvlJc w:val="left"/>
      <w:pPr>
        <w:tabs>
          <w:tab w:val="num" w:pos="6480"/>
        </w:tabs>
        <w:ind w:left="6480" w:hanging="360"/>
      </w:pPr>
      <w:rPr>
        <w:rFonts w:ascii="Courier New" w:hAnsi="Courier New" w:cs="Times New Roman" w:hint="default"/>
        <w:sz w:val="20"/>
      </w:rPr>
    </w:lvl>
  </w:abstractNum>
  <w:abstractNum w:abstractNumId="25" w15:restartNumberingAfterBreak="0">
    <w:nsid w:val="50615350"/>
    <w:multiLevelType w:val="multilevel"/>
    <w:tmpl w:val="D81A18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8" w15:restartNumberingAfterBreak="0">
    <w:nsid w:val="5A3320E3"/>
    <w:multiLevelType w:val="hybridMultilevel"/>
    <w:tmpl w:val="5A8AB320"/>
    <w:lvl w:ilvl="0" w:tplc="82FC9FDA">
      <w:start w:val="1"/>
      <w:numFmt w:val="decimal"/>
      <w:lvlText w:val="%1."/>
      <w:lvlJc w:val="left"/>
      <w:pPr>
        <w:ind w:left="786" w:hanging="360"/>
      </w:pPr>
      <w:rPr>
        <w:rFonts w:hint="default"/>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29" w15:restartNumberingAfterBreak="0">
    <w:nsid w:val="5B103722"/>
    <w:multiLevelType w:val="multilevel"/>
    <w:tmpl w:val="8DDA63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6CAF4055"/>
    <w:multiLevelType w:val="hybridMultilevel"/>
    <w:tmpl w:val="79FAF8DC"/>
    <w:lvl w:ilvl="0" w:tplc="A3E2BEA6">
      <w:numFmt w:val="bullet"/>
      <w:lvlText w:val="-"/>
      <w:lvlJc w:val="left"/>
      <w:pPr>
        <w:ind w:left="720" w:hanging="360"/>
      </w:pPr>
      <w:rPr>
        <w:rFonts w:ascii="Calibri" w:eastAsia="Calibr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07A5A1E"/>
    <w:multiLevelType w:val="hybridMultilevel"/>
    <w:tmpl w:val="EECA709E"/>
    <w:lvl w:ilvl="0" w:tplc="0809000F">
      <w:start w:val="1"/>
      <w:numFmt w:val="decimal"/>
      <w:lvlText w:val="%1."/>
      <w:lvlJc w:val="left"/>
      <w:pPr>
        <w:ind w:left="862" w:hanging="360"/>
      </w:pPr>
    </w:lvl>
    <w:lvl w:ilvl="1" w:tplc="08090019" w:tentative="1">
      <w:start w:val="1"/>
      <w:numFmt w:val="lowerLetter"/>
      <w:lvlText w:val="%2."/>
      <w:lvlJc w:val="left"/>
      <w:pPr>
        <w:ind w:left="1582" w:hanging="360"/>
      </w:pPr>
    </w:lvl>
    <w:lvl w:ilvl="2" w:tplc="0809001B" w:tentative="1">
      <w:start w:val="1"/>
      <w:numFmt w:val="lowerRoman"/>
      <w:lvlText w:val="%3."/>
      <w:lvlJc w:val="right"/>
      <w:pPr>
        <w:ind w:left="2302" w:hanging="180"/>
      </w:pPr>
    </w:lvl>
    <w:lvl w:ilvl="3" w:tplc="0809000F" w:tentative="1">
      <w:start w:val="1"/>
      <w:numFmt w:val="decimal"/>
      <w:lvlText w:val="%4."/>
      <w:lvlJc w:val="left"/>
      <w:pPr>
        <w:ind w:left="3022" w:hanging="360"/>
      </w:pPr>
    </w:lvl>
    <w:lvl w:ilvl="4" w:tplc="08090019" w:tentative="1">
      <w:start w:val="1"/>
      <w:numFmt w:val="lowerLetter"/>
      <w:lvlText w:val="%5."/>
      <w:lvlJc w:val="left"/>
      <w:pPr>
        <w:ind w:left="3742" w:hanging="360"/>
      </w:pPr>
    </w:lvl>
    <w:lvl w:ilvl="5" w:tplc="0809001B" w:tentative="1">
      <w:start w:val="1"/>
      <w:numFmt w:val="lowerRoman"/>
      <w:lvlText w:val="%6."/>
      <w:lvlJc w:val="right"/>
      <w:pPr>
        <w:ind w:left="4462" w:hanging="180"/>
      </w:pPr>
    </w:lvl>
    <w:lvl w:ilvl="6" w:tplc="0809000F" w:tentative="1">
      <w:start w:val="1"/>
      <w:numFmt w:val="decimal"/>
      <w:lvlText w:val="%7."/>
      <w:lvlJc w:val="left"/>
      <w:pPr>
        <w:ind w:left="5182" w:hanging="360"/>
      </w:pPr>
    </w:lvl>
    <w:lvl w:ilvl="7" w:tplc="08090019" w:tentative="1">
      <w:start w:val="1"/>
      <w:numFmt w:val="lowerLetter"/>
      <w:lvlText w:val="%8."/>
      <w:lvlJc w:val="left"/>
      <w:pPr>
        <w:ind w:left="5902" w:hanging="360"/>
      </w:pPr>
    </w:lvl>
    <w:lvl w:ilvl="8" w:tplc="0809001B" w:tentative="1">
      <w:start w:val="1"/>
      <w:numFmt w:val="lowerRoman"/>
      <w:lvlText w:val="%9."/>
      <w:lvlJc w:val="right"/>
      <w:pPr>
        <w:ind w:left="6622" w:hanging="180"/>
      </w:pPr>
    </w:lvl>
  </w:abstractNum>
  <w:num w:numId="1" w16cid:durableId="1959529645">
    <w:abstractNumId w:val="15"/>
  </w:num>
  <w:num w:numId="2" w16cid:durableId="1260598814">
    <w:abstractNumId w:val="20"/>
  </w:num>
  <w:num w:numId="3" w16cid:durableId="74596746">
    <w:abstractNumId w:val="14"/>
  </w:num>
  <w:num w:numId="4" w16cid:durableId="163062260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56658387">
    <w:abstractNumId w:val="16"/>
  </w:num>
  <w:num w:numId="6" w16cid:durableId="752632209">
    <w:abstractNumId w:val="27"/>
  </w:num>
  <w:num w:numId="7" w16cid:durableId="1373842916">
    <w:abstractNumId w:val="9"/>
  </w:num>
  <w:num w:numId="8" w16cid:durableId="1514687225">
    <w:abstractNumId w:val="27"/>
  </w:num>
  <w:num w:numId="9" w16cid:durableId="158272672">
    <w:abstractNumId w:val="9"/>
  </w:num>
  <w:num w:numId="10" w16cid:durableId="1699966638">
    <w:abstractNumId w:val="27"/>
  </w:num>
  <w:num w:numId="11" w16cid:durableId="783698355">
    <w:abstractNumId w:val="9"/>
  </w:num>
  <w:num w:numId="12" w16cid:durableId="295570997">
    <w:abstractNumId w:val="31"/>
  </w:num>
  <w:num w:numId="13" w16cid:durableId="951479765">
    <w:abstractNumId w:val="27"/>
  </w:num>
  <w:num w:numId="14" w16cid:durableId="951012429">
    <w:abstractNumId w:val="9"/>
  </w:num>
  <w:num w:numId="15" w16cid:durableId="1688560344">
    <w:abstractNumId w:val="4"/>
  </w:num>
  <w:num w:numId="16" w16cid:durableId="910820653">
    <w:abstractNumId w:val="26"/>
  </w:num>
  <w:num w:numId="17" w16cid:durableId="1288924942">
    <w:abstractNumId w:val="2"/>
  </w:num>
  <w:num w:numId="18" w16cid:durableId="695933070">
    <w:abstractNumId w:val="27"/>
  </w:num>
  <w:num w:numId="19" w16cid:durableId="1906529170">
    <w:abstractNumId w:val="9"/>
  </w:num>
  <w:num w:numId="20" w16cid:durableId="1634208650">
    <w:abstractNumId w:val="4"/>
  </w:num>
  <w:num w:numId="21" w16cid:durableId="1696812407">
    <w:abstractNumId w:val="5"/>
  </w:num>
  <w:num w:numId="22" w16cid:durableId="462311684">
    <w:abstractNumId w:val="2"/>
  </w:num>
  <w:num w:numId="23" w16cid:durableId="1535852146">
    <w:abstractNumId w:val="8"/>
  </w:num>
  <w:num w:numId="24" w16cid:durableId="1898123927">
    <w:abstractNumId w:val="19"/>
  </w:num>
  <w:num w:numId="25" w16cid:durableId="1654138315">
    <w:abstractNumId w:val="25"/>
  </w:num>
  <w:num w:numId="26" w16cid:durableId="1681661122">
    <w:abstractNumId w:val="24"/>
  </w:num>
  <w:num w:numId="27" w16cid:durableId="1114054262">
    <w:abstractNumId w:val="11"/>
  </w:num>
  <w:num w:numId="28" w16cid:durableId="1239514607">
    <w:abstractNumId w:val="30"/>
  </w:num>
  <w:num w:numId="29" w16cid:durableId="1762070051">
    <w:abstractNumId w:val="12"/>
  </w:num>
  <w:num w:numId="30" w16cid:durableId="33507743">
    <w:abstractNumId w:val="6"/>
  </w:num>
  <w:num w:numId="31" w16cid:durableId="1575893204">
    <w:abstractNumId w:val="7"/>
  </w:num>
  <w:num w:numId="32" w16cid:durableId="730926434">
    <w:abstractNumId w:val="17"/>
  </w:num>
  <w:num w:numId="33" w16cid:durableId="987633885">
    <w:abstractNumId w:val="21"/>
  </w:num>
  <w:num w:numId="34" w16cid:durableId="1141341711">
    <w:abstractNumId w:val="22"/>
  </w:num>
  <w:num w:numId="35" w16cid:durableId="706612433">
    <w:abstractNumId w:val="29"/>
  </w:num>
  <w:num w:numId="36" w16cid:durableId="1245139910">
    <w:abstractNumId w:val="28"/>
  </w:num>
  <w:num w:numId="37" w16cid:durableId="1507475126">
    <w:abstractNumId w:val="18"/>
  </w:num>
  <w:num w:numId="38" w16cid:durableId="1055545124">
    <w:abstractNumId w:val="10"/>
  </w:num>
  <w:num w:numId="39" w16cid:durableId="2137522780">
    <w:abstractNumId w:val="1"/>
  </w:num>
  <w:num w:numId="40" w16cid:durableId="590816776">
    <w:abstractNumId w:val="13"/>
  </w:num>
  <w:num w:numId="41" w16cid:durableId="677123196">
    <w:abstractNumId w:val="0"/>
  </w:num>
  <w:num w:numId="42" w16cid:durableId="485438302">
    <w:abstractNumId w:val="3"/>
  </w:num>
  <w:num w:numId="43" w16cid:durableId="848065686">
    <w:abstractNumId w:val="32"/>
  </w:num>
  <w:num w:numId="44" w16cid:durableId="620460217">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9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1"/>
  <w:stylePaneSortMethod w:val="0000"/>
  <w:defaultTabStop w:val="510"/>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BMJ Public Health&lt;/Style&gt;&lt;LeftDelim&gt;{&lt;/LeftDelim&gt;&lt;RightDelim&gt;}&lt;/RightDelim&gt;&lt;FontName&gt;Times New Roman&lt;/FontName&gt;&lt;FontSize&gt;10&lt;/FontSize&gt;&lt;ReflistTitle&gt;&lt;/ReflistTitle&gt;&lt;StartingRefnum&gt;1&lt;/StartingRefnum&gt;&lt;FirstLineIndent&gt;0&lt;/FirstLineIndent&gt;&lt;HangingIndent&gt;425&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ee0texe25affuezd5bpvrpbr2a0pvpwd9ts&quot;&gt;Immune system&lt;record-ids&gt;&lt;item&gt;1&lt;/item&gt;&lt;item&gt;2&lt;/item&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8&lt;/item&gt;&lt;item&gt;84&lt;/item&gt;&lt;item&gt;85&lt;/item&gt;&lt;item&gt;116&lt;/item&gt;&lt;item&gt;133&lt;/item&gt;&lt;item&gt;154&lt;/item&gt;&lt;item&gt;198&lt;/item&gt;&lt;item&gt;314&lt;/item&gt;&lt;item&gt;321&lt;/item&gt;&lt;item&gt;431&lt;/item&gt;&lt;item&gt;437&lt;/item&gt;&lt;item&gt;458&lt;/item&gt;&lt;item&gt;459&lt;/item&gt;&lt;item&gt;460&lt;/item&gt;&lt;item&gt;462&lt;/item&gt;&lt;item&gt;464&lt;/item&gt;&lt;item&gt;465&lt;/item&gt;&lt;item&gt;466&lt;/item&gt;&lt;item&gt;467&lt;/item&gt;&lt;item&gt;468&lt;/item&gt;&lt;item&gt;469&lt;/item&gt;&lt;item&gt;470&lt;/item&gt;&lt;item&gt;471&lt;/item&gt;&lt;item&gt;473&lt;/item&gt;&lt;item&gt;476&lt;/item&gt;&lt;item&gt;477&lt;/item&gt;&lt;item&gt;478&lt;/item&gt;&lt;item&gt;479&lt;/item&gt;&lt;item&gt;485&lt;/item&gt;&lt;item&gt;486&lt;/item&gt;&lt;item&gt;487&lt;/item&gt;&lt;item&gt;488&lt;/item&gt;&lt;item&gt;489&lt;/item&gt;&lt;item&gt;491&lt;/item&gt;&lt;item&gt;492&lt;/item&gt;&lt;item&gt;493&lt;/item&gt;&lt;item&gt;494&lt;/item&gt;&lt;item&gt;495&lt;/item&gt;&lt;item&gt;496&lt;/item&gt;&lt;item&gt;497&lt;/item&gt;&lt;item&gt;503&lt;/item&gt;&lt;item&gt;504&lt;/item&gt;&lt;item&gt;506&lt;/item&gt;&lt;item&gt;507&lt;/item&gt;&lt;item&gt;508&lt;/item&gt;&lt;item&gt;509&lt;/item&gt;&lt;item&gt;510&lt;/item&gt;&lt;item&gt;511&lt;/item&gt;&lt;item&gt;512&lt;/item&gt;&lt;item&gt;513&lt;/item&gt;&lt;item&gt;515&lt;/item&gt;&lt;item&gt;516&lt;/item&gt;&lt;item&gt;517&lt;/item&gt;&lt;item&gt;518&lt;/item&gt;&lt;/record-ids&gt;&lt;/item&gt;&lt;/Libraries&gt;"/>
  </w:docVars>
  <w:rsids>
    <w:rsidRoot w:val="00EE36B5"/>
    <w:rsid w:val="00000DB0"/>
    <w:rsid w:val="00002EE8"/>
    <w:rsid w:val="000031F9"/>
    <w:rsid w:val="0000414C"/>
    <w:rsid w:val="000053B3"/>
    <w:rsid w:val="00005646"/>
    <w:rsid w:val="00006BD9"/>
    <w:rsid w:val="000072BF"/>
    <w:rsid w:val="00010B79"/>
    <w:rsid w:val="00010CF9"/>
    <w:rsid w:val="000116DE"/>
    <w:rsid w:val="00011D44"/>
    <w:rsid w:val="0001363E"/>
    <w:rsid w:val="00013811"/>
    <w:rsid w:val="00016789"/>
    <w:rsid w:val="00016E68"/>
    <w:rsid w:val="000201CB"/>
    <w:rsid w:val="00021A2A"/>
    <w:rsid w:val="00021CE3"/>
    <w:rsid w:val="000227DA"/>
    <w:rsid w:val="0002360A"/>
    <w:rsid w:val="00025AE4"/>
    <w:rsid w:val="00026F32"/>
    <w:rsid w:val="0002714B"/>
    <w:rsid w:val="00030606"/>
    <w:rsid w:val="000338DC"/>
    <w:rsid w:val="0003447B"/>
    <w:rsid w:val="00035E1B"/>
    <w:rsid w:val="00036D86"/>
    <w:rsid w:val="000370D3"/>
    <w:rsid w:val="00037CA3"/>
    <w:rsid w:val="00037E13"/>
    <w:rsid w:val="00040DC1"/>
    <w:rsid w:val="00041B7C"/>
    <w:rsid w:val="00042F92"/>
    <w:rsid w:val="00043950"/>
    <w:rsid w:val="0004440B"/>
    <w:rsid w:val="000468CC"/>
    <w:rsid w:val="00046B38"/>
    <w:rsid w:val="00047240"/>
    <w:rsid w:val="0004777A"/>
    <w:rsid w:val="00047ED5"/>
    <w:rsid w:val="00050224"/>
    <w:rsid w:val="00051FB7"/>
    <w:rsid w:val="00052658"/>
    <w:rsid w:val="0005766F"/>
    <w:rsid w:val="00060372"/>
    <w:rsid w:val="00062723"/>
    <w:rsid w:val="00063498"/>
    <w:rsid w:val="00063D72"/>
    <w:rsid w:val="00064499"/>
    <w:rsid w:val="00064C38"/>
    <w:rsid w:val="00065F14"/>
    <w:rsid w:val="000663C4"/>
    <w:rsid w:val="00070BC7"/>
    <w:rsid w:val="000717AB"/>
    <w:rsid w:val="000725B3"/>
    <w:rsid w:val="00074736"/>
    <w:rsid w:val="00075442"/>
    <w:rsid w:val="00075664"/>
    <w:rsid w:val="000766CC"/>
    <w:rsid w:val="00077435"/>
    <w:rsid w:val="00080048"/>
    <w:rsid w:val="000802B0"/>
    <w:rsid w:val="00081385"/>
    <w:rsid w:val="00081AE3"/>
    <w:rsid w:val="000824E6"/>
    <w:rsid w:val="0008346F"/>
    <w:rsid w:val="00084306"/>
    <w:rsid w:val="00084320"/>
    <w:rsid w:val="000847D5"/>
    <w:rsid w:val="0008508E"/>
    <w:rsid w:val="00085D07"/>
    <w:rsid w:val="00086677"/>
    <w:rsid w:val="00087696"/>
    <w:rsid w:val="00091138"/>
    <w:rsid w:val="00091938"/>
    <w:rsid w:val="000925CE"/>
    <w:rsid w:val="00092F87"/>
    <w:rsid w:val="00094607"/>
    <w:rsid w:val="00094625"/>
    <w:rsid w:val="00094E73"/>
    <w:rsid w:val="00094FF9"/>
    <w:rsid w:val="00095FB0"/>
    <w:rsid w:val="00096346"/>
    <w:rsid w:val="000A15DA"/>
    <w:rsid w:val="000A2F9C"/>
    <w:rsid w:val="000A30F6"/>
    <w:rsid w:val="000A6BA6"/>
    <w:rsid w:val="000A7457"/>
    <w:rsid w:val="000B2326"/>
    <w:rsid w:val="000B3DCE"/>
    <w:rsid w:val="000B4D88"/>
    <w:rsid w:val="000B506A"/>
    <w:rsid w:val="000B6DCF"/>
    <w:rsid w:val="000C03D9"/>
    <w:rsid w:val="000C2C48"/>
    <w:rsid w:val="000C3659"/>
    <w:rsid w:val="000C6AF5"/>
    <w:rsid w:val="000C7B28"/>
    <w:rsid w:val="000D008A"/>
    <w:rsid w:val="000D070C"/>
    <w:rsid w:val="000D2A97"/>
    <w:rsid w:val="000D2D29"/>
    <w:rsid w:val="000D35B4"/>
    <w:rsid w:val="000D5AC7"/>
    <w:rsid w:val="000D6CCE"/>
    <w:rsid w:val="000D770E"/>
    <w:rsid w:val="000D7BCE"/>
    <w:rsid w:val="000E0028"/>
    <w:rsid w:val="000E0854"/>
    <w:rsid w:val="000E1465"/>
    <w:rsid w:val="000E17EA"/>
    <w:rsid w:val="000E187D"/>
    <w:rsid w:val="000E1DA4"/>
    <w:rsid w:val="000E372C"/>
    <w:rsid w:val="000E4239"/>
    <w:rsid w:val="000E4FC7"/>
    <w:rsid w:val="000E585C"/>
    <w:rsid w:val="000E733C"/>
    <w:rsid w:val="000E7D83"/>
    <w:rsid w:val="000F0563"/>
    <w:rsid w:val="000F3516"/>
    <w:rsid w:val="000F40CB"/>
    <w:rsid w:val="000F42BA"/>
    <w:rsid w:val="000F53D3"/>
    <w:rsid w:val="001005B3"/>
    <w:rsid w:val="00101C06"/>
    <w:rsid w:val="00105210"/>
    <w:rsid w:val="00105B95"/>
    <w:rsid w:val="00106BC9"/>
    <w:rsid w:val="001110D8"/>
    <w:rsid w:val="0011173E"/>
    <w:rsid w:val="00112DE3"/>
    <w:rsid w:val="00113DD5"/>
    <w:rsid w:val="00114E23"/>
    <w:rsid w:val="00116190"/>
    <w:rsid w:val="00121390"/>
    <w:rsid w:val="00123016"/>
    <w:rsid w:val="00123E1B"/>
    <w:rsid w:val="00124C6B"/>
    <w:rsid w:val="0012666E"/>
    <w:rsid w:val="00127013"/>
    <w:rsid w:val="00131772"/>
    <w:rsid w:val="00132F79"/>
    <w:rsid w:val="00133868"/>
    <w:rsid w:val="00133C7F"/>
    <w:rsid w:val="00137A29"/>
    <w:rsid w:val="00137AF9"/>
    <w:rsid w:val="00137FC2"/>
    <w:rsid w:val="00140671"/>
    <w:rsid w:val="00140BCC"/>
    <w:rsid w:val="0014144E"/>
    <w:rsid w:val="0014419F"/>
    <w:rsid w:val="00146C40"/>
    <w:rsid w:val="00146F34"/>
    <w:rsid w:val="001478D0"/>
    <w:rsid w:val="001507CA"/>
    <w:rsid w:val="00151AE0"/>
    <w:rsid w:val="00153A5B"/>
    <w:rsid w:val="001544F8"/>
    <w:rsid w:val="00155B54"/>
    <w:rsid w:val="0015671B"/>
    <w:rsid w:val="00160835"/>
    <w:rsid w:val="0016093F"/>
    <w:rsid w:val="00160BDF"/>
    <w:rsid w:val="00160E84"/>
    <w:rsid w:val="0016432E"/>
    <w:rsid w:val="0016457C"/>
    <w:rsid w:val="00165DCC"/>
    <w:rsid w:val="00166AC7"/>
    <w:rsid w:val="00166B28"/>
    <w:rsid w:val="001711CF"/>
    <w:rsid w:val="00173431"/>
    <w:rsid w:val="00173AFB"/>
    <w:rsid w:val="00173F13"/>
    <w:rsid w:val="00173F59"/>
    <w:rsid w:val="0017424A"/>
    <w:rsid w:val="00174548"/>
    <w:rsid w:val="001757FE"/>
    <w:rsid w:val="00175DD2"/>
    <w:rsid w:val="00183431"/>
    <w:rsid w:val="001857B2"/>
    <w:rsid w:val="00185A3C"/>
    <w:rsid w:val="00185AD1"/>
    <w:rsid w:val="00187DAB"/>
    <w:rsid w:val="00190190"/>
    <w:rsid w:val="00190419"/>
    <w:rsid w:val="00191929"/>
    <w:rsid w:val="00191B4C"/>
    <w:rsid w:val="00191DA7"/>
    <w:rsid w:val="001922BF"/>
    <w:rsid w:val="00193E86"/>
    <w:rsid w:val="00194477"/>
    <w:rsid w:val="001A0F07"/>
    <w:rsid w:val="001A1873"/>
    <w:rsid w:val="001A309E"/>
    <w:rsid w:val="001A4B89"/>
    <w:rsid w:val="001A7B78"/>
    <w:rsid w:val="001B0A57"/>
    <w:rsid w:val="001B2906"/>
    <w:rsid w:val="001B3276"/>
    <w:rsid w:val="001B53EC"/>
    <w:rsid w:val="001B5C7C"/>
    <w:rsid w:val="001C2FC3"/>
    <w:rsid w:val="001C3762"/>
    <w:rsid w:val="001C42F0"/>
    <w:rsid w:val="001C5B03"/>
    <w:rsid w:val="001C7645"/>
    <w:rsid w:val="001D25DA"/>
    <w:rsid w:val="001D2B14"/>
    <w:rsid w:val="001D2DC7"/>
    <w:rsid w:val="001D390C"/>
    <w:rsid w:val="001D488B"/>
    <w:rsid w:val="001D6ACE"/>
    <w:rsid w:val="001D7C72"/>
    <w:rsid w:val="001E0181"/>
    <w:rsid w:val="001E066E"/>
    <w:rsid w:val="001E1E61"/>
    <w:rsid w:val="001E2AEB"/>
    <w:rsid w:val="001E4C79"/>
    <w:rsid w:val="001E51FD"/>
    <w:rsid w:val="001E5E30"/>
    <w:rsid w:val="001E6A5A"/>
    <w:rsid w:val="001E71CE"/>
    <w:rsid w:val="001E7931"/>
    <w:rsid w:val="001E7D01"/>
    <w:rsid w:val="001F09B9"/>
    <w:rsid w:val="001F3F6D"/>
    <w:rsid w:val="001F5B44"/>
    <w:rsid w:val="001F5ED7"/>
    <w:rsid w:val="001F66CE"/>
    <w:rsid w:val="00201926"/>
    <w:rsid w:val="002019A6"/>
    <w:rsid w:val="002052BC"/>
    <w:rsid w:val="00206423"/>
    <w:rsid w:val="00206C84"/>
    <w:rsid w:val="00207D72"/>
    <w:rsid w:val="00210FE6"/>
    <w:rsid w:val="002113B7"/>
    <w:rsid w:val="002124E3"/>
    <w:rsid w:val="00213DE2"/>
    <w:rsid w:val="00214AB2"/>
    <w:rsid w:val="00215193"/>
    <w:rsid w:val="00216245"/>
    <w:rsid w:val="00216FD1"/>
    <w:rsid w:val="00221986"/>
    <w:rsid w:val="0022331E"/>
    <w:rsid w:val="00223F14"/>
    <w:rsid w:val="00225DD4"/>
    <w:rsid w:val="00226430"/>
    <w:rsid w:val="002279BE"/>
    <w:rsid w:val="00230263"/>
    <w:rsid w:val="00232F87"/>
    <w:rsid w:val="00234196"/>
    <w:rsid w:val="002343BE"/>
    <w:rsid w:val="002362B1"/>
    <w:rsid w:val="002366E8"/>
    <w:rsid w:val="0024034A"/>
    <w:rsid w:val="00240FC2"/>
    <w:rsid w:val="002415ED"/>
    <w:rsid w:val="00241A30"/>
    <w:rsid w:val="00241B2D"/>
    <w:rsid w:val="00243DBD"/>
    <w:rsid w:val="0024409F"/>
    <w:rsid w:val="00244933"/>
    <w:rsid w:val="0024531D"/>
    <w:rsid w:val="002469F3"/>
    <w:rsid w:val="002471E1"/>
    <w:rsid w:val="00250535"/>
    <w:rsid w:val="00250D3E"/>
    <w:rsid w:val="00251907"/>
    <w:rsid w:val="00252C7D"/>
    <w:rsid w:val="00253BC6"/>
    <w:rsid w:val="00255F8E"/>
    <w:rsid w:val="00256377"/>
    <w:rsid w:val="002568B3"/>
    <w:rsid w:val="002602E7"/>
    <w:rsid w:val="00260E2C"/>
    <w:rsid w:val="0026127D"/>
    <w:rsid w:val="00261560"/>
    <w:rsid w:val="00261AD1"/>
    <w:rsid w:val="00261F9E"/>
    <w:rsid w:val="00262CED"/>
    <w:rsid w:val="00264C21"/>
    <w:rsid w:val="0027071E"/>
    <w:rsid w:val="002710D1"/>
    <w:rsid w:val="00271457"/>
    <w:rsid w:val="0027392D"/>
    <w:rsid w:val="00274A21"/>
    <w:rsid w:val="002750C9"/>
    <w:rsid w:val="0027545B"/>
    <w:rsid w:val="00276B1F"/>
    <w:rsid w:val="00277833"/>
    <w:rsid w:val="00277D78"/>
    <w:rsid w:val="00280A23"/>
    <w:rsid w:val="002811DB"/>
    <w:rsid w:val="002838D5"/>
    <w:rsid w:val="0028434F"/>
    <w:rsid w:val="00285B76"/>
    <w:rsid w:val="00290022"/>
    <w:rsid w:val="00290DF6"/>
    <w:rsid w:val="00290F4D"/>
    <w:rsid w:val="00293E18"/>
    <w:rsid w:val="0029448F"/>
    <w:rsid w:val="002949B0"/>
    <w:rsid w:val="002949B7"/>
    <w:rsid w:val="002958C3"/>
    <w:rsid w:val="002966B2"/>
    <w:rsid w:val="00297202"/>
    <w:rsid w:val="00297A05"/>
    <w:rsid w:val="002A0728"/>
    <w:rsid w:val="002A1568"/>
    <w:rsid w:val="002A3445"/>
    <w:rsid w:val="002A4281"/>
    <w:rsid w:val="002A5874"/>
    <w:rsid w:val="002A7BAE"/>
    <w:rsid w:val="002B064E"/>
    <w:rsid w:val="002B0A91"/>
    <w:rsid w:val="002B0E55"/>
    <w:rsid w:val="002B348F"/>
    <w:rsid w:val="002B3ED9"/>
    <w:rsid w:val="002B4BC6"/>
    <w:rsid w:val="002B4EA5"/>
    <w:rsid w:val="002C1883"/>
    <w:rsid w:val="002C21AB"/>
    <w:rsid w:val="002C3D43"/>
    <w:rsid w:val="002C59DE"/>
    <w:rsid w:val="002D0228"/>
    <w:rsid w:val="002D0CA2"/>
    <w:rsid w:val="002D1B68"/>
    <w:rsid w:val="002D55F7"/>
    <w:rsid w:val="002D61B5"/>
    <w:rsid w:val="002D7E90"/>
    <w:rsid w:val="002E2148"/>
    <w:rsid w:val="002E2B4E"/>
    <w:rsid w:val="002E2F54"/>
    <w:rsid w:val="002E572C"/>
    <w:rsid w:val="002E5B4B"/>
    <w:rsid w:val="002E5CA8"/>
    <w:rsid w:val="002F00FC"/>
    <w:rsid w:val="002F1C71"/>
    <w:rsid w:val="002F22F0"/>
    <w:rsid w:val="002F28A7"/>
    <w:rsid w:val="002F2F13"/>
    <w:rsid w:val="002F34FB"/>
    <w:rsid w:val="002F3AFD"/>
    <w:rsid w:val="002F432B"/>
    <w:rsid w:val="002F4F82"/>
    <w:rsid w:val="002F5E16"/>
    <w:rsid w:val="002F5EDA"/>
    <w:rsid w:val="002F638D"/>
    <w:rsid w:val="002F7E73"/>
    <w:rsid w:val="003009F3"/>
    <w:rsid w:val="00301317"/>
    <w:rsid w:val="003052A9"/>
    <w:rsid w:val="0030578A"/>
    <w:rsid w:val="0030587B"/>
    <w:rsid w:val="00305D1C"/>
    <w:rsid w:val="00306BD7"/>
    <w:rsid w:val="00307C99"/>
    <w:rsid w:val="00307DDF"/>
    <w:rsid w:val="003100D9"/>
    <w:rsid w:val="003120CE"/>
    <w:rsid w:val="00312346"/>
    <w:rsid w:val="0031755D"/>
    <w:rsid w:val="00317F3D"/>
    <w:rsid w:val="00320C7C"/>
    <w:rsid w:val="00322376"/>
    <w:rsid w:val="00322FD6"/>
    <w:rsid w:val="003233E0"/>
    <w:rsid w:val="00323EB1"/>
    <w:rsid w:val="00326141"/>
    <w:rsid w:val="0032775A"/>
    <w:rsid w:val="00330625"/>
    <w:rsid w:val="00330F1B"/>
    <w:rsid w:val="00331C94"/>
    <w:rsid w:val="00332231"/>
    <w:rsid w:val="003343EA"/>
    <w:rsid w:val="003347DA"/>
    <w:rsid w:val="00334F39"/>
    <w:rsid w:val="003378E1"/>
    <w:rsid w:val="00337DF7"/>
    <w:rsid w:val="003408A7"/>
    <w:rsid w:val="00342970"/>
    <w:rsid w:val="0034478B"/>
    <w:rsid w:val="00345B34"/>
    <w:rsid w:val="00345ED3"/>
    <w:rsid w:val="003503B4"/>
    <w:rsid w:val="003514B4"/>
    <w:rsid w:val="00351D4E"/>
    <w:rsid w:val="003523C7"/>
    <w:rsid w:val="00352474"/>
    <w:rsid w:val="0035375C"/>
    <w:rsid w:val="00353852"/>
    <w:rsid w:val="00354897"/>
    <w:rsid w:val="00355184"/>
    <w:rsid w:val="00356D97"/>
    <w:rsid w:val="00361B45"/>
    <w:rsid w:val="00363056"/>
    <w:rsid w:val="00365FED"/>
    <w:rsid w:val="00366020"/>
    <w:rsid w:val="00366D6D"/>
    <w:rsid w:val="003707E8"/>
    <w:rsid w:val="003719A9"/>
    <w:rsid w:val="00371FCE"/>
    <w:rsid w:val="003740E1"/>
    <w:rsid w:val="003751A6"/>
    <w:rsid w:val="00375720"/>
    <w:rsid w:val="003764C7"/>
    <w:rsid w:val="00376736"/>
    <w:rsid w:val="00376BC0"/>
    <w:rsid w:val="00380E94"/>
    <w:rsid w:val="003811B6"/>
    <w:rsid w:val="003820C5"/>
    <w:rsid w:val="003824A4"/>
    <w:rsid w:val="00382BB0"/>
    <w:rsid w:val="00382FE3"/>
    <w:rsid w:val="003835FD"/>
    <w:rsid w:val="0038398A"/>
    <w:rsid w:val="00385616"/>
    <w:rsid w:val="00385622"/>
    <w:rsid w:val="003877EE"/>
    <w:rsid w:val="0039018E"/>
    <w:rsid w:val="0039181C"/>
    <w:rsid w:val="003924CC"/>
    <w:rsid w:val="003936C0"/>
    <w:rsid w:val="0039483A"/>
    <w:rsid w:val="00394D70"/>
    <w:rsid w:val="00394EED"/>
    <w:rsid w:val="0039748D"/>
    <w:rsid w:val="003A07AF"/>
    <w:rsid w:val="003A0FB7"/>
    <w:rsid w:val="003A19C3"/>
    <w:rsid w:val="003A1A23"/>
    <w:rsid w:val="003A1D14"/>
    <w:rsid w:val="003A3A5B"/>
    <w:rsid w:val="003A45A4"/>
    <w:rsid w:val="003A53FE"/>
    <w:rsid w:val="003A61DD"/>
    <w:rsid w:val="003A6E1F"/>
    <w:rsid w:val="003B1FE8"/>
    <w:rsid w:val="003B3779"/>
    <w:rsid w:val="003B3D1C"/>
    <w:rsid w:val="003B52F7"/>
    <w:rsid w:val="003B6F2C"/>
    <w:rsid w:val="003B7DD3"/>
    <w:rsid w:val="003C0330"/>
    <w:rsid w:val="003C0391"/>
    <w:rsid w:val="003C16AC"/>
    <w:rsid w:val="003C1826"/>
    <w:rsid w:val="003C1E6C"/>
    <w:rsid w:val="003C1EE7"/>
    <w:rsid w:val="003C2BEA"/>
    <w:rsid w:val="003D2283"/>
    <w:rsid w:val="003D2B5F"/>
    <w:rsid w:val="003D38E5"/>
    <w:rsid w:val="003D3DE9"/>
    <w:rsid w:val="003D6BE6"/>
    <w:rsid w:val="003E1F92"/>
    <w:rsid w:val="003E318E"/>
    <w:rsid w:val="003E3453"/>
    <w:rsid w:val="003E5466"/>
    <w:rsid w:val="003E5759"/>
    <w:rsid w:val="003E6409"/>
    <w:rsid w:val="003E6878"/>
    <w:rsid w:val="003E72BE"/>
    <w:rsid w:val="003F0034"/>
    <w:rsid w:val="003F47E3"/>
    <w:rsid w:val="003F5A5E"/>
    <w:rsid w:val="003F7388"/>
    <w:rsid w:val="003F766A"/>
    <w:rsid w:val="003F77A4"/>
    <w:rsid w:val="00400F94"/>
    <w:rsid w:val="004011DF"/>
    <w:rsid w:val="00401D30"/>
    <w:rsid w:val="00403918"/>
    <w:rsid w:val="00403C7F"/>
    <w:rsid w:val="004117F5"/>
    <w:rsid w:val="00411B52"/>
    <w:rsid w:val="004132E2"/>
    <w:rsid w:val="00413B12"/>
    <w:rsid w:val="00414FF1"/>
    <w:rsid w:val="00415095"/>
    <w:rsid w:val="00415ACB"/>
    <w:rsid w:val="00415B57"/>
    <w:rsid w:val="00417B74"/>
    <w:rsid w:val="0042050E"/>
    <w:rsid w:val="004229C2"/>
    <w:rsid w:val="00422A65"/>
    <w:rsid w:val="00422C32"/>
    <w:rsid w:val="004231C8"/>
    <w:rsid w:val="00423906"/>
    <w:rsid w:val="00423F0C"/>
    <w:rsid w:val="004243A2"/>
    <w:rsid w:val="004244E9"/>
    <w:rsid w:val="00426F18"/>
    <w:rsid w:val="0043209A"/>
    <w:rsid w:val="004350E1"/>
    <w:rsid w:val="00435685"/>
    <w:rsid w:val="0043612A"/>
    <w:rsid w:val="0043661E"/>
    <w:rsid w:val="00437EB3"/>
    <w:rsid w:val="00441C35"/>
    <w:rsid w:val="004434A8"/>
    <w:rsid w:val="0044362F"/>
    <w:rsid w:val="004447E2"/>
    <w:rsid w:val="00444F8C"/>
    <w:rsid w:val="00447D77"/>
    <w:rsid w:val="00447F71"/>
    <w:rsid w:val="00450F54"/>
    <w:rsid w:val="00451EBB"/>
    <w:rsid w:val="004520DF"/>
    <w:rsid w:val="00453C3E"/>
    <w:rsid w:val="00453DDF"/>
    <w:rsid w:val="00454AE8"/>
    <w:rsid w:val="004566B5"/>
    <w:rsid w:val="00460835"/>
    <w:rsid w:val="00461252"/>
    <w:rsid w:val="004616A9"/>
    <w:rsid w:val="00462C08"/>
    <w:rsid w:val="00463283"/>
    <w:rsid w:val="004634F1"/>
    <w:rsid w:val="00464784"/>
    <w:rsid w:val="004648C2"/>
    <w:rsid w:val="00465D69"/>
    <w:rsid w:val="00471435"/>
    <w:rsid w:val="00471D0C"/>
    <w:rsid w:val="00474586"/>
    <w:rsid w:val="004774E0"/>
    <w:rsid w:val="00482084"/>
    <w:rsid w:val="004821AF"/>
    <w:rsid w:val="00485468"/>
    <w:rsid w:val="00485D25"/>
    <w:rsid w:val="00485F69"/>
    <w:rsid w:val="0048653A"/>
    <w:rsid w:val="0048666A"/>
    <w:rsid w:val="00491779"/>
    <w:rsid w:val="00492EC2"/>
    <w:rsid w:val="0049538A"/>
    <w:rsid w:val="00495600"/>
    <w:rsid w:val="00495BDC"/>
    <w:rsid w:val="00497932"/>
    <w:rsid w:val="00497F05"/>
    <w:rsid w:val="004A0980"/>
    <w:rsid w:val="004A2BE1"/>
    <w:rsid w:val="004A4F5F"/>
    <w:rsid w:val="004A59CA"/>
    <w:rsid w:val="004A6D29"/>
    <w:rsid w:val="004B1722"/>
    <w:rsid w:val="004B1B9C"/>
    <w:rsid w:val="004B3D9D"/>
    <w:rsid w:val="004B4320"/>
    <w:rsid w:val="004B623C"/>
    <w:rsid w:val="004B7250"/>
    <w:rsid w:val="004C1422"/>
    <w:rsid w:val="004C1A63"/>
    <w:rsid w:val="004C2622"/>
    <w:rsid w:val="004C3007"/>
    <w:rsid w:val="004C3859"/>
    <w:rsid w:val="004C3F40"/>
    <w:rsid w:val="004C4A2B"/>
    <w:rsid w:val="004C4EE0"/>
    <w:rsid w:val="004C53A4"/>
    <w:rsid w:val="004C7B92"/>
    <w:rsid w:val="004D07BA"/>
    <w:rsid w:val="004D0E8B"/>
    <w:rsid w:val="004D40C3"/>
    <w:rsid w:val="004D4D09"/>
    <w:rsid w:val="004D6117"/>
    <w:rsid w:val="004D6619"/>
    <w:rsid w:val="004D6FA7"/>
    <w:rsid w:val="004D706B"/>
    <w:rsid w:val="004D73DD"/>
    <w:rsid w:val="004E08B2"/>
    <w:rsid w:val="004E2A6D"/>
    <w:rsid w:val="004E44C3"/>
    <w:rsid w:val="004E5D0A"/>
    <w:rsid w:val="004E5D0E"/>
    <w:rsid w:val="004E6AB2"/>
    <w:rsid w:val="004E7863"/>
    <w:rsid w:val="004E7C33"/>
    <w:rsid w:val="004F17FB"/>
    <w:rsid w:val="004F2E18"/>
    <w:rsid w:val="004F2E65"/>
    <w:rsid w:val="004F49ED"/>
    <w:rsid w:val="004F701C"/>
    <w:rsid w:val="004F7AE9"/>
    <w:rsid w:val="0050000B"/>
    <w:rsid w:val="00500F99"/>
    <w:rsid w:val="00501367"/>
    <w:rsid w:val="00504E71"/>
    <w:rsid w:val="00505A69"/>
    <w:rsid w:val="005070BA"/>
    <w:rsid w:val="00507D48"/>
    <w:rsid w:val="00510AEE"/>
    <w:rsid w:val="00511436"/>
    <w:rsid w:val="0051239F"/>
    <w:rsid w:val="00513E0A"/>
    <w:rsid w:val="005153FE"/>
    <w:rsid w:val="005164D7"/>
    <w:rsid w:val="00516E42"/>
    <w:rsid w:val="00520399"/>
    <w:rsid w:val="00521EAF"/>
    <w:rsid w:val="0052216F"/>
    <w:rsid w:val="00522981"/>
    <w:rsid w:val="00522CCE"/>
    <w:rsid w:val="00523167"/>
    <w:rsid w:val="00525335"/>
    <w:rsid w:val="005256B5"/>
    <w:rsid w:val="0052576B"/>
    <w:rsid w:val="00526923"/>
    <w:rsid w:val="0052721A"/>
    <w:rsid w:val="00530477"/>
    <w:rsid w:val="005315C6"/>
    <w:rsid w:val="005316ED"/>
    <w:rsid w:val="005344CE"/>
    <w:rsid w:val="00536243"/>
    <w:rsid w:val="00536FB3"/>
    <w:rsid w:val="00537C60"/>
    <w:rsid w:val="0054028C"/>
    <w:rsid w:val="00540634"/>
    <w:rsid w:val="005428CF"/>
    <w:rsid w:val="00544612"/>
    <w:rsid w:val="00544C3D"/>
    <w:rsid w:val="00546194"/>
    <w:rsid w:val="00546736"/>
    <w:rsid w:val="00546CDE"/>
    <w:rsid w:val="00547B11"/>
    <w:rsid w:val="0055148C"/>
    <w:rsid w:val="00555EAE"/>
    <w:rsid w:val="00556295"/>
    <w:rsid w:val="0055753F"/>
    <w:rsid w:val="00557C19"/>
    <w:rsid w:val="00557FE0"/>
    <w:rsid w:val="00560A00"/>
    <w:rsid w:val="00563D19"/>
    <w:rsid w:val="005657D3"/>
    <w:rsid w:val="00566DAA"/>
    <w:rsid w:val="00567692"/>
    <w:rsid w:val="00571BB0"/>
    <w:rsid w:val="00574E24"/>
    <w:rsid w:val="00575E22"/>
    <w:rsid w:val="00576D33"/>
    <w:rsid w:val="00582296"/>
    <w:rsid w:val="00583847"/>
    <w:rsid w:val="00584C13"/>
    <w:rsid w:val="00584E6F"/>
    <w:rsid w:val="0058509F"/>
    <w:rsid w:val="0058516A"/>
    <w:rsid w:val="005858AF"/>
    <w:rsid w:val="00585ADF"/>
    <w:rsid w:val="00585C83"/>
    <w:rsid w:val="005947CD"/>
    <w:rsid w:val="00595366"/>
    <w:rsid w:val="0059602D"/>
    <w:rsid w:val="0059688C"/>
    <w:rsid w:val="005A091D"/>
    <w:rsid w:val="005A1815"/>
    <w:rsid w:val="005A2691"/>
    <w:rsid w:val="005A2F43"/>
    <w:rsid w:val="005A2FD1"/>
    <w:rsid w:val="005A4637"/>
    <w:rsid w:val="005A7760"/>
    <w:rsid w:val="005B02A0"/>
    <w:rsid w:val="005B2F4C"/>
    <w:rsid w:val="005B4963"/>
    <w:rsid w:val="005B5BCB"/>
    <w:rsid w:val="005B685F"/>
    <w:rsid w:val="005C1191"/>
    <w:rsid w:val="005C260E"/>
    <w:rsid w:val="005C2AE6"/>
    <w:rsid w:val="005C52DD"/>
    <w:rsid w:val="005C6A2D"/>
    <w:rsid w:val="005D06DF"/>
    <w:rsid w:val="005D4860"/>
    <w:rsid w:val="005D4CED"/>
    <w:rsid w:val="005E0718"/>
    <w:rsid w:val="005E25F5"/>
    <w:rsid w:val="005E2A69"/>
    <w:rsid w:val="005E2CB7"/>
    <w:rsid w:val="005E3F7A"/>
    <w:rsid w:val="005E5071"/>
    <w:rsid w:val="005E676C"/>
    <w:rsid w:val="005E710E"/>
    <w:rsid w:val="005F05F1"/>
    <w:rsid w:val="005F1A8F"/>
    <w:rsid w:val="005F1AED"/>
    <w:rsid w:val="005F1FDA"/>
    <w:rsid w:val="005F388B"/>
    <w:rsid w:val="005F48EF"/>
    <w:rsid w:val="005F5223"/>
    <w:rsid w:val="005F71B4"/>
    <w:rsid w:val="00601A36"/>
    <w:rsid w:val="00601D01"/>
    <w:rsid w:val="00603229"/>
    <w:rsid w:val="00603D1B"/>
    <w:rsid w:val="006075E3"/>
    <w:rsid w:val="00607DB4"/>
    <w:rsid w:val="006103C5"/>
    <w:rsid w:val="00610BAC"/>
    <w:rsid w:val="006142E8"/>
    <w:rsid w:val="006143C7"/>
    <w:rsid w:val="00614522"/>
    <w:rsid w:val="0061455C"/>
    <w:rsid w:val="006153B2"/>
    <w:rsid w:val="00616413"/>
    <w:rsid w:val="00617D13"/>
    <w:rsid w:val="00621325"/>
    <w:rsid w:val="00621D50"/>
    <w:rsid w:val="00622A8A"/>
    <w:rsid w:val="006230DF"/>
    <w:rsid w:val="00625532"/>
    <w:rsid w:val="00625983"/>
    <w:rsid w:val="00626579"/>
    <w:rsid w:val="00626679"/>
    <w:rsid w:val="00626BB8"/>
    <w:rsid w:val="0063278D"/>
    <w:rsid w:val="0063416E"/>
    <w:rsid w:val="006345C2"/>
    <w:rsid w:val="00636807"/>
    <w:rsid w:val="006373D1"/>
    <w:rsid w:val="006405E9"/>
    <w:rsid w:val="00642E37"/>
    <w:rsid w:val="006443AD"/>
    <w:rsid w:val="00644A9D"/>
    <w:rsid w:val="00646E64"/>
    <w:rsid w:val="0064720B"/>
    <w:rsid w:val="0064731B"/>
    <w:rsid w:val="00652179"/>
    <w:rsid w:val="006526CB"/>
    <w:rsid w:val="006538B4"/>
    <w:rsid w:val="00656625"/>
    <w:rsid w:val="00656A9F"/>
    <w:rsid w:val="00657141"/>
    <w:rsid w:val="00657C8A"/>
    <w:rsid w:val="0066049D"/>
    <w:rsid w:val="00661813"/>
    <w:rsid w:val="00661E4C"/>
    <w:rsid w:val="00661E8A"/>
    <w:rsid w:val="00661EF1"/>
    <w:rsid w:val="00661FFC"/>
    <w:rsid w:val="006624D3"/>
    <w:rsid w:val="0066458F"/>
    <w:rsid w:val="00666250"/>
    <w:rsid w:val="0066628B"/>
    <w:rsid w:val="006663D9"/>
    <w:rsid w:val="00666847"/>
    <w:rsid w:val="00667AC1"/>
    <w:rsid w:val="00670108"/>
    <w:rsid w:val="00671AE2"/>
    <w:rsid w:val="00671FAD"/>
    <w:rsid w:val="00672599"/>
    <w:rsid w:val="0067323A"/>
    <w:rsid w:val="00674532"/>
    <w:rsid w:val="00674EF4"/>
    <w:rsid w:val="00674F67"/>
    <w:rsid w:val="006757D2"/>
    <w:rsid w:val="00676474"/>
    <w:rsid w:val="00682754"/>
    <w:rsid w:val="00682B8F"/>
    <w:rsid w:val="00682BA8"/>
    <w:rsid w:val="00683626"/>
    <w:rsid w:val="00685D23"/>
    <w:rsid w:val="00685D5F"/>
    <w:rsid w:val="00686648"/>
    <w:rsid w:val="006866F0"/>
    <w:rsid w:val="00686B96"/>
    <w:rsid w:val="00687019"/>
    <w:rsid w:val="0068728C"/>
    <w:rsid w:val="00691FAC"/>
    <w:rsid w:val="00692393"/>
    <w:rsid w:val="00697E7B"/>
    <w:rsid w:val="006A103B"/>
    <w:rsid w:val="006A3E56"/>
    <w:rsid w:val="006A4CDE"/>
    <w:rsid w:val="006A5B60"/>
    <w:rsid w:val="006A5EB3"/>
    <w:rsid w:val="006B0179"/>
    <w:rsid w:val="006B01AD"/>
    <w:rsid w:val="006B025A"/>
    <w:rsid w:val="006B38F8"/>
    <w:rsid w:val="006B4723"/>
    <w:rsid w:val="006B6867"/>
    <w:rsid w:val="006C4174"/>
    <w:rsid w:val="006C5190"/>
    <w:rsid w:val="006C6F2B"/>
    <w:rsid w:val="006C7C1A"/>
    <w:rsid w:val="006D0222"/>
    <w:rsid w:val="006D04A7"/>
    <w:rsid w:val="006D1667"/>
    <w:rsid w:val="006D1992"/>
    <w:rsid w:val="006D21B9"/>
    <w:rsid w:val="006D2B4B"/>
    <w:rsid w:val="006D2FA4"/>
    <w:rsid w:val="006D3B43"/>
    <w:rsid w:val="006D6013"/>
    <w:rsid w:val="006D637D"/>
    <w:rsid w:val="006D6D86"/>
    <w:rsid w:val="006D7C84"/>
    <w:rsid w:val="006E2845"/>
    <w:rsid w:val="006E285A"/>
    <w:rsid w:val="006E3FCE"/>
    <w:rsid w:val="006E4949"/>
    <w:rsid w:val="006E5281"/>
    <w:rsid w:val="006E54DA"/>
    <w:rsid w:val="006E6B66"/>
    <w:rsid w:val="006E6EAF"/>
    <w:rsid w:val="006E7888"/>
    <w:rsid w:val="006E7DD0"/>
    <w:rsid w:val="006F0E91"/>
    <w:rsid w:val="006F35C0"/>
    <w:rsid w:val="006F3F73"/>
    <w:rsid w:val="006F5273"/>
    <w:rsid w:val="006F5DC3"/>
    <w:rsid w:val="006F5FC1"/>
    <w:rsid w:val="006F6708"/>
    <w:rsid w:val="006F7050"/>
    <w:rsid w:val="006F74E1"/>
    <w:rsid w:val="0070194A"/>
    <w:rsid w:val="0070287E"/>
    <w:rsid w:val="00704A4C"/>
    <w:rsid w:val="00705CFD"/>
    <w:rsid w:val="00705D93"/>
    <w:rsid w:val="00706889"/>
    <w:rsid w:val="00706CF4"/>
    <w:rsid w:val="007118D3"/>
    <w:rsid w:val="00711901"/>
    <w:rsid w:val="00711F07"/>
    <w:rsid w:val="007148FE"/>
    <w:rsid w:val="00715C5D"/>
    <w:rsid w:val="007174E2"/>
    <w:rsid w:val="0072281B"/>
    <w:rsid w:val="00724B16"/>
    <w:rsid w:val="00725576"/>
    <w:rsid w:val="00725E21"/>
    <w:rsid w:val="00727984"/>
    <w:rsid w:val="007304B0"/>
    <w:rsid w:val="007311E1"/>
    <w:rsid w:val="007313F0"/>
    <w:rsid w:val="00732F17"/>
    <w:rsid w:val="007350C8"/>
    <w:rsid w:val="0073524C"/>
    <w:rsid w:val="00735258"/>
    <w:rsid w:val="00735EFF"/>
    <w:rsid w:val="0073647A"/>
    <w:rsid w:val="007367CF"/>
    <w:rsid w:val="00736D9B"/>
    <w:rsid w:val="00737F81"/>
    <w:rsid w:val="007404D0"/>
    <w:rsid w:val="00741073"/>
    <w:rsid w:val="00741195"/>
    <w:rsid w:val="00743827"/>
    <w:rsid w:val="0074427F"/>
    <w:rsid w:val="00744B82"/>
    <w:rsid w:val="0074693E"/>
    <w:rsid w:val="00747101"/>
    <w:rsid w:val="007507FB"/>
    <w:rsid w:val="007510B5"/>
    <w:rsid w:val="00751352"/>
    <w:rsid w:val="00751995"/>
    <w:rsid w:val="00752BDF"/>
    <w:rsid w:val="00752F6F"/>
    <w:rsid w:val="00753037"/>
    <w:rsid w:val="007531DD"/>
    <w:rsid w:val="00753308"/>
    <w:rsid w:val="00756895"/>
    <w:rsid w:val="00757B76"/>
    <w:rsid w:val="007614FC"/>
    <w:rsid w:val="00762169"/>
    <w:rsid w:val="0076240C"/>
    <w:rsid w:val="00764320"/>
    <w:rsid w:val="00765217"/>
    <w:rsid w:val="00765394"/>
    <w:rsid w:val="00765DB9"/>
    <w:rsid w:val="0076699F"/>
    <w:rsid w:val="0077032C"/>
    <w:rsid w:val="007725AC"/>
    <w:rsid w:val="00773273"/>
    <w:rsid w:val="00780C2D"/>
    <w:rsid w:val="007826B6"/>
    <w:rsid w:val="0078275B"/>
    <w:rsid w:val="007842B4"/>
    <w:rsid w:val="007857E9"/>
    <w:rsid w:val="00786EAB"/>
    <w:rsid w:val="0078713D"/>
    <w:rsid w:val="007875B6"/>
    <w:rsid w:val="00791BF5"/>
    <w:rsid w:val="00792997"/>
    <w:rsid w:val="007936BB"/>
    <w:rsid w:val="007949D0"/>
    <w:rsid w:val="00794F98"/>
    <w:rsid w:val="00795620"/>
    <w:rsid w:val="007963ED"/>
    <w:rsid w:val="007971FE"/>
    <w:rsid w:val="00797765"/>
    <w:rsid w:val="00797F34"/>
    <w:rsid w:val="007A13C1"/>
    <w:rsid w:val="007A15D7"/>
    <w:rsid w:val="007A16E5"/>
    <w:rsid w:val="007A415A"/>
    <w:rsid w:val="007A5814"/>
    <w:rsid w:val="007A6A23"/>
    <w:rsid w:val="007A7883"/>
    <w:rsid w:val="007A7EAC"/>
    <w:rsid w:val="007B0123"/>
    <w:rsid w:val="007B10DE"/>
    <w:rsid w:val="007B1608"/>
    <w:rsid w:val="007B1F60"/>
    <w:rsid w:val="007B2A71"/>
    <w:rsid w:val="007B43E9"/>
    <w:rsid w:val="007B60BA"/>
    <w:rsid w:val="007B75A5"/>
    <w:rsid w:val="007C102F"/>
    <w:rsid w:val="007C11B4"/>
    <w:rsid w:val="007C239D"/>
    <w:rsid w:val="007C4A05"/>
    <w:rsid w:val="007C51AB"/>
    <w:rsid w:val="007D06BE"/>
    <w:rsid w:val="007D0A0C"/>
    <w:rsid w:val="007D0F4E"/>
    <w:rsid w:val="007D119D"/>
    <w:rsid w:val="007D1A10"/>
    <w:rsid w:val="007D2146"/>
    <w:rsid w:val="007D2288"/>
    <w:rsid w:val="007D28A8"/>
    <w:rsid w:val="007D32C7"/>
    <w:rsid w:val="007D6DEF"/>
    <w:rsid w:val="007E03EF"/>
    <w:rsid w:val="007E2DCD"/>
    <w:rsid w:val="007E4C17"/>
    <w:rsid w:val="007E567A"/>
    <w:rsid w:val="007E5C41"/>
    <w:rsid w:val="007E6A08"/>
    <w:rsid w:val="007F029F"/>
    <w:rsid w:val="007F0326"/>
    <w:rsid w:val="007F1097"/>
    <w:rsid w:val="007F1357"/>
    <w:rsid w:val="007F4058"/>
    <w:rsid w:val="007F70F3"/>
    <w:rsid w:val="00800412"/>
    <w:rsid w:val="00800855"/>
    <w:rsid w:val="008009FF"/>
    <w:rsid w:val="00803088"/>
    <w:rsid w:val="00806DD1"/>
    <w:rsid w:val="008111E8"/>
    <w:rsid w:val="008122E5"/>
    <w:rsid w:val="00814624"/>
    <w:rsid w:val="00814EC1"/>
    <w:rsid w:val="00815084"/>
    <w:rsid w:val="00817EB5"/>
    <w:rsid w:val="00820DB1"/>
    <w:rsid w:val="0082187C"/>
    <w:rsid w:val="00822EFB"/>
    <w:rsid w:val="00824CF2"/>
    <w:rsid w:val="00825698"/>
    <w:rsid w:val="0082579F"/>
    <w:rsid w:val="00826977"/>
    <w:rsid w:val="00827F7D"/>
    <w:rsid w:val="008310CD"/>
    <w:rsid w:val="00831665"/>
    <w:rsid w:val="0083192D"/>
    <w:rsid w:val="00837C3C"/>
    <w:rsid w:val="00840DF6"/>
    <w:rsid w:val="00840EE4"/>
    <w:rsid w:val="008418C8"/>
    <w:rsid w:val="00842B5D"/>
    <w:rsid w:val="00842E8E"/>
    <w:rsid w:val="008436CA"/>
    <w:rsid w:val="00843D9B"/>
    <w:rsid w:val="00844CE6"/>
    <w:rsid w:val="008450F1"/>
    <w:rsid w:val="0084592D"/>
    <w:rsid w:val="00845C85"/>
    <w:rsid w:val="00846EAD"/>
    <w:rsid w:val="00847D91"/>
    <w:rsid w:val="00847F00"/>
    <w:rsid w:val="00847F49"/>
    <w:rsid w:val="00850EEB"/>
    <w:rsid w:val="00851254"/>
    <w:rsid w:val="00854F2D"/>
    <w:rsid w:val="00855E94"/>
    <w:rsid w:val="00861EAD"/>
    <w:rsid w:val="008625B4"/>
    <w:rsid w:val="00863525"/>
    <w:rsid w:val="008637AF"/>
    <w:rsid w:val="0086425A"/>
    <w:rsid w:val="0086472E"/>
    <w:rsid w:val="00867857"/>
    <w:rsid w:val="0087060A"/>
    <w:rsid w:val="00871626"/>
    <w:rsid w:val="008721F3"/>
    <w:rsid w:val="00875173"/>
    <w:rsid w:val="00875236"/>
    <w:rsid w:val="00875327"/>
    <w:rsid w:val="00876E68"/>
    <w:rsid w:val="00877221"/>
    <w:rsid w:val="0088028F"/>
    <w:rsid w:val="0088170F"/>
    <w:rsid w:val="00882582"/>
    <w:rsid w:val="00882E00"/>
    <w:rsid w:val="00883D96"/>
    <w:rsid w:val="00884079"/>
    <w:rsid w:val="008841DC"/>
    <w:rsid w:val="0088423B"/>
    <w:rsid w:val="00886A98"/>
    <w:rsid w:val="0088723F"/>
    <w:rsid w:val="0088735B"/>
    <w:rsid w:val="00887C40"/>
    <w:rsid w:val="00891BE4"/>
    <w:rsid w:val="00891FFA"/>
    <w:rsid w:val="008947AA"/>
    <w:rsid w:val="00894FF3"/>
    <w:rsid w:val="008953F3"/>
    <w:rsid w:val="00895969"/>
    <w:rsid w:val="00896307"/>
    <w:rsid w:val="00897397"/>
    <w:rsid w:val="00897BBB"/>
    <w:rsid w:val="00897CCE"/>
    <w:rsid w:val="008A0142"/>
    <w:rsid w:val="008A0836"/>
    <w:rsid w:val="008A1089"/>
    <w:rsid w:val="008A19A8"/>
    <w:rsid w:val="008A2034"/>
    <w:rsid w:val="008A295E"/>
    <w:rsid w:val="008A2996"/>
    <w:rsid w:val="008A3A91"/>
    <w:rsid w:val="008A4AFD"/>
    <w:rsid w:val="008A6893"/>
    <w:rsid w:val="008B0DA9"/>
    <w:rsid w:val="008B0DE6"/>
    <w:rsid w:val="008B16A6"/>
    <w:rsid w:val="008B19DB"/>
    <w:rsid w:val="008B1EB8"/>
    <w:rsid w:val="008B23BA"/>
    <w:rsid w:val="008B5264"/>
    <w:rsid w:val="008C0135"/>
    <w:rsid w:val="008C2557"/>
    <w:rsid w:val="008C2572"/>
    <w:rsid w:val="008C311B"/>
    <w:rsid w:val="008C3A9C"/>
    <w:rsid w:val="008C3D87"/>
    <w:rsid w:val="008C5C3D"/>
    <w:rsid w:val="008C5FD8"/>
    <w:rsid w:val="008C6E73"/>
    <w:rsid w:val="008C77DA"/>
    <w:rsid w:val="008D1B01"/>
    <w:rsid w:val="008D1B96"/>
    <w:rsid w:val="008D2540"/>
    <w:rsid w:val="008D258E"/>
    <w:rsid w:val="008D7C09"/>
    <w:rsid w:val="008E06EE"/>
    <w:rsid w:val="008E1978"/>
    <w:rsid w:val="008E1A9B"/>
    <w:rsid w:val="008E1E26"/>
    <w:rsid w:val="008E39D3"/>
    <w:rsid w:val="008E3DC9"/>
    <w:rsid w:val="008E3F64"/>
    <w:rsid w:val="008E4213"/>
    <w:rsid w:val="008E44ED"/>
    <w:rsid w:val="008E638A"/>
    <w:rsid w:val="008E6B25"/>
    <w:rsid w:val="008F012C"/>
    <w:rsid w:val="008F015B"/>
    <w:rsid w:val="008F1320"/>
    <w:rsid w:val="008F15CC"/>
    <w:rsid w:val="008F1898"/>
    <w:rsid w:val="008F273B"/>
    <w:rsid w:val="008F277D"/>
    <w:rsid w:val="008F459A"/>
    <w:rsid w:val="008F48CE"/>
    <w:rsid w:val="008F5E57"/>
    <w:rsid w:val="008F64CE"/>
    <w:rsid w:val="009044B7"/>
    <w:rsid w:val="00904810"/>
    <w:rsid w:val="0090736C"/>
    <w:rsid w:val="009100A8"/>
    <w:rsid w:val="00910494"/>
    <w:rsid w:val="00910FA8"/>
    <w:rsid w:val="009150B6"/>
    <w:rsid w:val="00916D30"/>
    <w:rsid w:val="00916D3A"/>
    <w:rsid w:val="00917532"/>
    <w:rsid w:val="00922929"/>
    <w:rsid w:val="00922E5A"/>
    <w:rsid w:val="00923C22"/>
    <w:rsid w:val="00925031"/>
    <w:rsid w:val="00931769"/>
    <w:rsid w:val="009323A0"/>
    <w:rsid w:val="00932E82"/>
    <w:rsid w:val="00933BFC"/>
    <w:rsid w:val="0093477D"/>
    <w:rsid w:val="00935368"/>
    <w:rsid w:val="00935AE4"/>
    <w:rsid w:val="0094110F"/>
    <w:rsid w:val="009416F4"/>
    <w:rsid w:val="009429AE"/>
    <w:rsid w:val="0094357C"/>
    <w:rsid w:val="009437E9"/>
    <w:rsid w:val="00945320"/>
    <w:rsid w:val="00945B00"/>
    <w:rsid w:val="00945E93"/>
    <w:rsid w:val="00947A6E"/>
    <w:rsid w:val="00950F42"/>
    <w:rsid w:val="009513C9"/>
    <w:rsid w:val="00952B26"/>
    <w:rsid w:val="009545FE"/>
    <w:rsid w:val="00954AAD"/>
    <w:rsid w:val="00955449"/>
    <w:rsid w:val="00955CB7"/>
    <w:rsid w:val="0095619B"/>
    <w:rsid w:val="00956CC5"/>
    <w:rsid w:val="00962984"/>
    <w:rsid w:val="009638A8"/>
    <w:rsid w:val="00963F00"/>
    <w:rsid w:val="009642C5"/>
    <w:rsid w:val="00964628"/>
    <w:rsid w:val="009665EF"/>
    <w:rsid w:val="00971C47"/>
    <w:rsid w:val="0097267F"/>
    <w:rsid w:val="00973961"/>
    <w:rsid w:val="00975194"/>
    <w:rsid w:val="00976C73"/>
    <w:rsid w:val="00976E54"/>
    <w:rsid w:val="00980A96"/>
    <w:rsid w:val="00981C30"/>
    <w:rsid w:val="009821AA"/>
    <w:rsid w:val="009831D1"/>
    <w:rsid w:val="009847BA"/>
    <w:rsid w:val="00984DB0"/>
    <w:rsid w:val="00987EA2"/>
    <w:rsid w:val="00990122"/>
    <w:rsid w:val="00992722"/>
    <w:rsid w:val="009927F0"/>
    <w:rsid w:val="00992FAD"/>
    <w:rsid w:val="009965B0"/>
    <w:rsid w:val="00997011"/>
    <w:rsid w:val="00997C83"/>
    <w:rsid w:val="009A0D72"/>
    <w:rsid w:val="009A4C5C"/>
    <w:rsid w:val="009A5ED9"/>
    <w:rsid w:val="009A6C59"/>
    <w:rsid w:val="009B0DC0"/>
    <w:rsid w:val="009B1E97"/>
    <w:rsid w:val="009B29D4"/>
    <w:rsid w:val="009C02FD"/>
    <w:rsid w:val="009C1410"/>
    <w:rsid w:val="009C298A"/>
    <w:rsid w:val="009C3AD0"/>
    <w:rsid w:val="009C3C67"/>
    <w:rsid w:val="009C469E"/>
    <w:rsid w:val="009C4CF9"/>
    <w:rsid w:val="009C613F"/>
    <w:rsid w:val="009C6A25"/>
    <w:rsid w:val="009C772B"/>
    <w:rsid w:val="009C77EE"/>
    <w:rsid w:val="009D0712"/>
    <w:rsid w:val="009D0874"/>
    <w:rsid w:val="009D0C86"/>
    <w:rsid w:val="009D1E6C"/>
    <w:rsid w:val="009E31D3"/>
    <w:rsid w:val="009F0FF6"/>
    <w:rsid w:val="009F3441"/>
    <w:rsid w:val="009F6C3E"/>
    <w:rsid w:val="009F70E6"/>
    <w:rsid w:val="00A00419"/>
    <w:rsid w:val="00A006DB"/>
    <w:rsid w:val="00A01202"/>
    <w:rsid w:val="00A01D62"/>
    <w:rsid w:val="00A0390C"/>
    <w:rsid w:val="00A049A0"/>
    <w:rsid w:val="00A04D5F"/>
    <w:rsid w:val="00A051AA"/>
    <w:rsid w:val="00A05380"/>
    <w:rsid w:val="00A1048B"/>
    <w:rsid w:val="00A10CE4"/>
    <w:rsid w:val="00A10FE5"/>
    <w:rsid w:val="00A13A6C"/>
    <w:rsid w:val="00A13D32"/>
    <w:rsid w:val="00A21996"/>
    <w:rsid w:val="00A22650"/>
    <w:rsid w:val="00A231AF"/>
    <w:rsid w:val="00A23E50"/>
    <w:rsid w:val="00A23EA6"/>
    <w:rsid w:val="00A255F1"/>
    <w:rsid w:val="00A325F0"/>
    <w:rsid w:val="00A3279C"/>
    <w:rsid w:val="00A329B7"/>
    <w:rsid w:val="00A34583"/>
    <w:rsid w:val="00A3622C"/>
    <w:rsid w:val="00A40778"/>
    <w:rsid w:val="00A41CFB"/>
    <w:rsid w:val="00A42210"/>
    <w:rsid w:val="00A42992"/>
    <w:rsid w:val="00A43812"/>
    <w:rsid w:val="00A43BCD"/>
    <w:rsid w:val="00A45158"/>
    <w:rsid w:val="00A45AC9"/>
    <w:rsid w:val="00A46BBC"/>
    <w:rsid w:val="00A47388"/>
    <w:rsid w:val="00A51E9B"/>
    <w:rsid w:val="00A53288"/>
    <w:rsid w:val="00A54A34"/>
    <w:rsid w:val="00A54FC8"/>
    <w:rsid w:val="00A55229"/>
    <w:rsid w:val="00A56E24"/>
    <w:rsid w:val="00A60E20"/>
    <w:rsid w:val="00A6178B"/>
    <w:rsid w:val="00A633E2"/>
    <w:rsid w:val="00A645DD"/>
    <w:rsid w:val="00A6719C"/>
    <w:rsid w:val="00A676E7"/>
    <w:rsid w:val="00A67E86"/>
    <w:rsid w:val="00A70CFB"/>
    <w:rsid w:val="00A70E2F"/>
    <w:rsid w:val="00A71309"/>
    <w:rsid w:val="00A7184E"/>
    <w:rsid w:val="00A7359C"/>
    <w:rsid w:val="00A73CC2"/>
    <w:rsid w:val="00A74298"/>
    <w:rsid w:val="00A74382"/>
    <w:rsid w:val="00A74704"/>
    <w:rsid w:val="00A74A6C"/>
    <w:rsid w:val="00A74E02"/>
    <w:rsid w:val="00A74F9A"/>
    <w:rsid w:val="00A77A5B"/>
    <w:rsid w:val="00A77DF0"/>
    <w:rsid w:val="00A80323"/>
    <w:rsid w:val="00A80966"/>
    <w:rsid w:val="00A81DBC"/>
    <w:rsid w:val="00A82A34"/>
    <w:rsid w:val="00A85B0A"/>
    <w:rsid w:val="00A8688E"/>
    <w:rsid w:val="00A87C54"/>
    <w:rsid w:val="00A87D97"/>
    <w:rsid w:val="00A914F1"/>
    <w:rsid w:val="00A91606"/>
    <w:rsid w:val="00A91CA9"/>
    <w:rsid w:val="00A9436C"/>
    <w:rsid w:val="00A95A5A"/>
    <w:rsid w:val="00A9684B"/>
    <w:rsid w:val="00AA2943"/>
    <w:rsid w:val="00AA2B35"/>
    <w:rsid w:val="00AA4AF6"/>
    <w:rsid w:val="00AA6D18"/>
    <w:rsid w:val="00AB0476"/>
    <w:rsid w:val="00AB2954"/>
    <w:rsid w:val="00AB39C0"/>
    <w:rsid w:val="00AB43E6"/>
    <w:rsid w:val="00AB509E"/>
    <w:rsid w:val="00AB517D"/>
    <w:rsid w:val="00AB623E"/>
    <w:rsid w:val="00AB7544"/>
    <w:rsid w:val="00AB7589"/>
    <w:rsid w:val="00AB7AA4"/>
    <w:rsid w:val="00AC0779"/>
    <w:rsid w:val="00AC15AE"/>
    <w:rsid w:val="00AC3DEB"/>
    <w:rsid w:val="00AC42A8"/>
    <w:rsid w:val="00AC48CA"/>
    <w:rsid w:val="00AC4DCE"/>
    <w:rsid w:val="00AC5C76"/>
    <w:rsid w:val="00AC74D7"/>
    <w:rsid w:val="00AD04FD"/>
    <w:rsid w:val="00AD1A8C"/>
    <w:rsid w:val="00AD2365"/>
    <w:rsid w:val="00AD23EC"/>
    <w:rsid w:val="00AD31EF"/>
    <w:rsid w:val="00AD43FC"/>
    <w:rsid w:val="00AD4F3D"/>
    <w:rsid w:val="00AD5537"/>
    <w:rsid w:val="00AD5C4C"/>
    <w:rsid w:val="00AD5FC2"/>
    <w:rsid w:val="00AD60DD"/>
    <w:rsid w:val="00AD61ED"/>
    <w:rsid w:val="00AD620C"/>
    <w:rsid w:val="00AD6652"/>
    <w:rsid w:val="00AD72ED"/>
    <w:rsid w:val="00AE0766"/>
    <w:rsid w:val="00AE4148"/>
    <w:rsid w:val="00AE42A2"/>
    <w:rsid w:val="00AE4931"/>
    <w:rsid w:val="00AE6F2B"/>
    <w:rsid w:val="00AE7240"/>
    <w:rsid w:val="00AF0A71"/>
    <w:rsid w:val="00AF4F9A"/>
    <w:rsid w:val="00AF60A1"/>
    <w:rsid w:val="00AF7E1D"/>
    <w:rsid w:val="00B02A38"/>
    <w:rsid w:val="00B02D9F"/>
    <w:rsid w:val="00B0423B"/>
    <w:rsid w:val="00B043F3"/>
    <w:rsid w:val="00B11D24"/>
    <w:rsid w:val="00B12F09"/>
    <w:rsid w:val="00B13056"/>
    <w:rsid w:val="00B138C5"/>
    <w:rsid w:val="00B14D66"/>
    <w:rsid w:val="00B20BF7"/>
    <w:rsid w:val="00B2137C"/>
    <w:rsid w:val="00B215A9"/>
    <w:rsid w:val="00B23C5B"/>
    <w:rsid w:val="00B24169"/>
    <w:rsid w:val="00B242D2"/>
    <w:rsid w:val="00B24D92"/>
    <w:rsid w:val="00B309AB"/>
    <w:rsid w:val="00B30FC8"/>
    <w:rsid w:val="00B31DF1"/>
    <w:rsid w:val="00B32CF8"/>
    <w:rsid w:val="00B33142"/>
    <w:rsid w:val="00B33159"/>
    <w:rsid w:val="00B33614"/>
    <w:rsid w:val="00B35795"/>
    <w:rsid w:val="00B36E43"/>
    <w:rsid w:val="00B36F5C"/>
    <w:rsid w:val="00B37281"/>
    <w:rsid w:val="00B4088C"/>
    <w:rsid w:val="00B40EDF"/>
    <w:rsid w:val="00B4119B"/>
    <w:rsid w:val="00B422E5"/>
    <w:rsid w:val="00B42B28"/>
    <w:rsid w:val="00B437F1"/>
    <w:rsid w:val="00B453FA"/>
    <w:rsid w:val="00B4720B"/>
    <w:rsid w:val="00B477A3"/>
    <w:rsid w:val="00B478EB"/>
    <w:rsid w:val="00B47E34"/>
    <w:rsid w:val="00B5216F"/>
    <w:rsid w:val="00B522D9"/>
    <w:rsid w:val="00B557CD"/>
    <w:rsid w:val="00B55BF0"/>
    <w:rsid w:val="00B56E2C"/>
    <w:rsid w:val="00B57048"/>
    <w:rsid w:val="00B57D71"/>
    <w:rsid w:val="00B60C05"/>
    <w:rsid w:val="00B62136"/>
    <w:rsid w:val="00B62794"/>
    <w:rsid w:val="00B62FC0"/>
    <w:rsid w:val="00B63421"/>
    <w:rsid w:val="00B637CA"/>
    <w:rsid w:val="00B638B3"/>
    <w:rsid w:val="00B63A14"/>
    <w:rsid w:val="00B64AE4"/>
    <w:rsid w:val="00B65295"/>
    <w:rsid w:val="00B66C00"/>
    <w:rsid w:val="00B671AF"/>
    <w:rsid w:val="00B75415"/>
    <w:rsid w:val="00B75FD0"/>
    <w:rsid w:val="00B7689C"/>
    <w:rsid w:val="00B778FB"/>
    <w:rsid w:val="00B80613"/>
    <w:rsid w:val="00B83566"/>
    <w:rsid w:val="00B83E0B"/>
    <w:rsid w:val="00B86622"/>
    <w:rsid w:val="00B90511"/>
    <w:rsid w:val="00B9159C"/>
    <w:rsid w:val="00B92685"/>
    <w:rsid w:val="00B92E7B"/>
    <w:rsid w:val="00B92E81"/>
    <w:rsid w:val="00B96765"/>
    <w:rsid w:val="00B973F7"/>
    <w:rsid w:val="00BA0EDF"/>
    <w:rsid w:val="00BA29B9"/>
    <w:rsid w:val="00BA3047"/>
    <w:rsid w:val="00BA416A"/>
    <w:rsid w:val="00BA469C"/>
    <w:rsid w:val="00BA5419"/>
    <w:rsid w:val="00BA57B8"/>
    <w:rsid w:val="00BA5A1E"/>
    <w:rsid w:val="00BA5A53"/>
    <w:rsid w:val="00BA6013"/>
    <w:rsid w:val="00BA6627"/>
    <w:rsid w:val="00BA69AD"/>
    <w:rsid w:val="00BA726A"/>
    <w:rsid w:val="00BB0CEE"/>
    <w:rsid w:val="00BB17F4"/>
    <w:rsid w:val="00BB1FF0"/>
    <w:rsid w:val="00BB26FC"/>
    <w:rsid w:val="00BB2B78"/>
    <w:rsid w:val="00BB2C21"/>
    <w:rsid w:val="00BB2FB8"/>
    <w:rsid w:val="00BB31EF"/>
    <w:rsid w:val="00BB368B"/>
    <w:rsid w:val="00BB7B97"/>
    <w:rsid w:val="00BB7CDB"/>
    <w:rsid w:val="00BC0080"/>
    <w:rsid w:val="00BC1A27"/>
    <w:rsid w:val="00BC1B47"/>
    <w:rsid w:val="00BC2C4B"/>
    <w:rsid w:val="00BC5369"/>
    <w:rsid w:val="00BC5DF5"/>
    <w:rsid w:val="00BC6C6E"/>
    <w:rsid w:val="00BC7459"/>
    <w:rsid w:val="00BD05D5"/>
    <w:rsid w:val="00BD1E2A"/>
    <w:rsid w:val="00BD3029"/>
    <w:rsid w:val="00BD511E"/>
    <w:rsid w:val="00BD5307"/>
    <w:rsid w:val="00BE0281"/>
    <w:rsid w:val="00BE0385"/>
    <w:rsid w:val="00BE0E3D"/>
    <w:rsid w:val="00BE29A6"/>
    <w:rsid w:val="00BE6CF3"/>
    <w:rsid w:val="00BE749D"/>
    <w:rsid w:val="00BE7993"/>
    <w:rsid w:val="00BE7BFF"/>
    <w:rsid w:val="00BF02B0"/>
    <w:rsid w:val="00BF1BA7"/>
    <w:rsid w:val="00BF3341"/>
    <w:rsid w:val="00BF58B8"/>
    <w:rsid w:val="00BF6169"/>
    <w:rsid w:val="00BF6544"/>
    <w:rsid w:val="00BF7933"/>
    <w:rsid w:val="00C0008E"/>
    <w:rsid w:val="00C00BA3"/>
    <w:rsid w:val="00C00EC1"/>
    <w:rsid w:val="00C01338"/>
    <w:rsid w:val="00C01A31"/>
    <w:rsid w:val="00C02D24"/>
    <w:rsid w:val="00C040A1"/>
    <w:rsid w:val="00C0668D"/>
    <w:rsid w:val="00C07583"/>
    <w:rsid w:val="00C117AD"/>
    <w:rsid w:val="00C122C3"/>
    <w:rsid w:val="00C13AE2"/>
    <w:rsid w:val="00C155BF"/>
    <w:rsid w:val="00C15CC7"/>
    <w:rsid w:val="00C166B3"/>
    <w:rsid w:val="00C16F7B"/>
    <w:rsid w:val="00C21795"/>
    <w:rsid w:val="00C21C9D"/>
    <w:rsid w:val="00C2279E"/>
    <w:rsid w:val="00C2339D"/>
    <w:rsid w:val="00C23CE9"/>
    <w:rsid w:val="00C25994"/>
    <w:rsid w:val="00C259AE"/>
    <w:rsid w:val="00C26D46"/>
    <w:rsid w:val="00C27658"/>
    <w:rsid w:val="00C30978"/>
    <w:rsid w:val="00C329A8"/>
    <w:rsid w:val="00C32B49"/>
    <w:rsid w:val="00C332F6"/>
    <w:rsid w:val="00C369BE"/>
    <w:rsid w:val="00C3733A"/>
    <w:rsid w:val="00C37D78"/>
    <w:rsid w:val="00C403C0"/>
    <w:rsid w:val="00C40636"/>
    <w:rsid w:val="00C40EFF"/>
    <w:rsid w:val="00C41C2A"/>
    <w:rsid w:val="00C44174"/>
    <w:rsid w:val="00C45A52"/>
    <w:rsid w:val="00C45C31"/>
    <w:rsid w:val="00C460E6"/>
    <w:rsid w:val="00C47426"/>
    <w:rsid w:val="00C500A3"/>
    <w:rsid w:val="00C53112"/>
    <w:rsid w:val="00C562B3"/>
    <w:rsid w:val="00C5711F"/>
    <w:rsid w:val="00C618E3"/>
    <w:rsid w:val="00C6336E"/>
    <w:rsid w:val="00C64C60"/>
    <w:rsid w:val="00C65461"/>
    <w:rsid w:val="00C66BA6"/>
    <w:rsid w:val="00C66E07"/>
    <w:rsid w:val="00C67596"/>
    <w:rsid w:val="00C6764B"/>
    <w:rsid w:val="00C723EF"/>
    <w:rsid w:val="00C759EB"/>
    <w:rsid w:val="00C7655D"/>
    <w:rsid w:val="00C76CD2"/>
    <w:rsid w:val="00C76F32"/>
    <w:rsid w:val="00C76F65"/>
    <w:rsid w:val="00C8077B"/>
    <w:rsid w:val="00C80AE9"/>
    <w:rsid w:val="00C815A4"/>
    <w:rsid w:val="00C8235C"/>
    <w:rsid w:val="00C854B7"/>
    <w:rsid w:val="00C85B7E"/>
    <w:rsid w:val="00C85CA9"/>
    <w:rsid w:val="00C8682D"/>
    <w:rsid w:val="00C86BD8"/>
    <w:rsid w:val="00C87213"/>
    <w:rsid w:val="00C910C3"/>
    <w:rsid w:val="00C9169E"/>
    <w:rsid w:val="00C91BC3"/>
    <w:rsid w:val="00C957DF"/>
    <w:rsid w:val="00CA02DB"/>
    <w:rsid w:val="00CA0641"/>
    <w:rsid w:val="00CA0710"/>
    <w:rsid w:val="00CA1639"/>
    <w:rsid w:val="00CA17A0"/>
    <w:rsid w:val="00CA201C"/>
    <w:rsid w:val="00CA3191"/>
    <w:rsid w:val="00CA3A10"/>
    <w:rsid w:val="00CA4328"/>
    <w:rsid w:val="00CA484D"/>
    <w:rsid w:val="00CB11B2"/>
    <w:rsid w:val="00CB1E4C"/>
    <w:rsid w:val="00CB281F"/>
    <w:rsid w:val="00CB3133"/>
    <w:rsid w:val="00CB3763"/>
    <w:rsid w:val="00CB683C"/>
    <w:rsid w:val="00CC2140"/>
    <w:rsid w:val="00CC3394"/>
    <w:rsid w:val="00CC5380"/>
    <w:rsid w:val="00CC7992"/>
    <w:rsid w:val="00CC7AAB"/>
    <w:rsid w:val="00CD375D"/>
    <w:rsid w:val="00CD4C13"/>
    <w:rsid w:val="00CD4FC5"/>
    <w:rsid w:val="00CD7C46"/>
    <w:rsid w:val="00CD7F41"/>
    <w:rsid w:val="00CE0BB9"/>
    <w:rsid w:val="00CE213B"/>
    <w:rsid w:val="00CE23D7"/>
    <w:rsid w:val="00CE270A"/>
    <w:rsid w:val="00CE322E"/>
    <w:rsid w:val="00CE3C69"/>
    <w:rsid w:val="00CE4998"/>
    <w:rsid w:val="00CF0C66"/>
    <w:rsid w:val="00CF3D8F"/>
    <w:rsid w:val="00CF3E88"/>
    <w:rsid w:val="00CF5332"/>
    <w:rsid w:val="00CF7AF2"/>
    <w:rsid w:val="00D00DA0"/>
    <w:rsid w:val="00D01511"/>
    <w:rsid w:val="00D01E87"/>
    <w:rsid w:val="00D075F3"/>
    <w:rsid w:val="00D10A65"/>
    <w:rsid w:val="00D12BF7"/>
    <w:rsid w:val="00D13E1A"/>
    <w:rsid w:val="00D152B8"/>
    <w:rsid w:val="00D1548E"/>
    <w:rsid w:val="00D16AEA"/>
    <w:rsid w:val="00D16F7C"/>
    <w:rsid w:val="00D17FFD"/>
    <w:rsid w:val="00D20ED0"/>
    <w:rsid w:val="00D211A3"/>
    <w:rsid w:val="00D23077"/>
    <w:rsid w:val="00D25323"/>
    <w:rsid w:val="00D25482"/>
    <w:rsid w:val="00D264DE"/>
    <w:rsid w:val="00D3193A"/>
    <w:rsid w:val="00D32F62"/>
    <w:rsid w:val="00D33118"/>
    <w:rsid w:val="00D33D77"/>
    <w:rsid w:val="00D35527"/>
    <w:rsid w:val="00D35D3C"/>
    <w:rsid w:val="00D3612C"/>
    <w:rsid w:val="00D363D9"/>
    <w:rsid w:val="00D36E31"/>
    <w:rsid w:val="00D4324A"/>
    <w:rsid w:val="00D43BC5"/>
    <w:rsid w:val="00D43DFF"/>
    <w:rsid w:val="00D44325"/>
    <w:rsid w:val="00D44577"/>
    <w:rsid w:val="00D44663"/>
    <w:rsid w:val="00D44E76"/>
    <w:rsid w:val="00D44F57"/>
    <w:rsid w:val="00D46796"/>
    <w:rsid w:val="00D46CE0"/>
    <w:rsid w:val="00D47E62"/>
    <w:rsid w:val="00D512D5"/>
    <w:rsid w:val="00D529CC"/>
    <w:rsid w:val="00D5398F"/>
    <w:rsid w:val="00D54022"/>
    <w:rsid w:val="00D54A3A"/>
    <w:rsid w:val="00D5526F"/>
    <w:rsid w:val="00D5538B"/>
    <w:rsid w:val="00D5560D"/>
    <w:rsid w:val="00D56B91"/>
    <w:rsid w:val="00D5746C"/>
    <w:rsid w:val="00D6049C"/>
    <w:rsid w:val="00D6400F"/>
    <w:rsid w:val="00D64762"/>
    <w:rsid w:val="00D66373"/>
    <w:rsid w:val="00D67375"/>
    <w:rsid w:val="00D703A5"/>
    <w:rsid w:val="00D71980"/>
    <w:rsid w:val="00D7333C"/>
    <w:rsid w:val="00D737C6"/>
    <w:rsid w:val="00D77645"/>
    <w:rsid w:val="00D77AA3"/>
    <w:rsid w:val="00D809ED"/>
    <w:rsid w:val="00D81603"/>
    <w:rsid w:val="00D825A9"/>
    <w:rsid w:val="00D8308A"/>
    <w:rsid w:val="00D83290"/>
    <w:rsid w:val="00D85F91"/>
    <w:rsid w:val="00D87963"/>
    <w:rsid w:val="00D91712"/>
    <w:rsid w:val="00D91EAE"/>
    <w:rsid w:val="00D928B1"/>
    <w:rsid w:val="00D939F0"/>
    <w:rsid w:val="00D94061"/>
    <w:rsid w:val="00D94F1A"/>
    <w:rsid w:val="00D96229"/>
    <w:rsid w:val="00D96D6B"/>
    <w:rsid w:val="00D970A1"/>
    <w:rsid w:val="00DA2498"/>
    <w:rsid w:val="00DA7D53"/>
    <w:rsid w:val="00DB1798"/>
    <w:rsid w:val="00DB1C76"/>
    <w:rsid w:val="00DB3920"/>
    <w:rsid w:val="00DB4EF6"/>
    <w:rsid w:val="00DB6F5E"/>
    <w:rsid w:val="00DB7953"/>
    <w:rsid w:val="00DC044F"/>
    <w:rsid w:val="00DC05A0"/>
    <w:rsid w:val="00DC0E66"/>
    <w:rsid w:val="00DC12F0"/>
    <w:rsid w:val="00DC47F9"/>
    <w:rsid w:val="00DC4C50"/>
    <w:rsid w:val="00DC4D67"/>
    <w:rsid w:val="00DC5CAE"/>
    <w:rsid w:val="00DC7DD0"/>
    <w:rsid w:val="00DD0569"/>
    <w:rsid w:val="00DD2CB8"/>
    <w:rsid w:val="00DD46E3"/>
    <w:rsid w:val="00DD5FF1"/>
    <w:rsid w:val="00DD65AA"/>
    <w:rsid w:val="00DD7097"/>
    <w:rsid w:val="00DD7F2D"/>
    <w:rsid w:val="00DE0CB0"/>
    <w:rsid w:val="00DE1F08"/>
    <w:rsid w:val="00DE21DA"/>
    <w:rsid w:val="00DE2D23"/>
    <w:rsid w:val="00DE2EF9"/>
    <w:rsid w:val="00DE3046"/>
    <w:rsid w:val="00DE37D2"/>
    <w:rsid w:val="00DE571E"/>
    <w:rsid w:val="00DE576F"/>
    <w:rsid w:val="00DE66A2"/>
    <w:rsid w:val="00DE7136"/>
    <w:rsid w:val="00DF177B"/>
    <w:rsid w:val="00DF2016"/>
    <w:rsid w:val="00DF2B35"/>
    <w:rsid w:val="00DF58ED"/>
    <w:rsid w:val="00DF692E"/>
    <w:rsid w:val="00E036DB"/>
    <w:rsid w:val="00E06A44"/>
    <w:rsid w:val="00E075E8"/>
    <w:rsid w:val="00E07928"/>
    <w:rsid w:val="00E11E4D"/>
    <w:rsid w:val="00E12908"/>
    <w:rsid w:val="00E13451"/>
    <w:rsid w:val="00E13D95"/>
    <w:rsid w:val="00E14250"/>
    <w:rsid w:val="00E15E24"/>
    <w:rsid w:val="00E175E4"/>
    <w:rsid w:val="00E20955"/>
    <w:rsid w:val="00E20A77"/>
    <w:rsid w:val="00E21183"/>
    <w:rsid w:val="00E25507"/>
    <w:rsid w:val="00E26710"/>
    <w:rsid w:val="00E26B10"/>
    <w:rsid w:val="00E30CF2"/>
    <w:rsid w:val="00E316EF"/>
    <w:rsid w:val="00E32116"/>
    <w:rsid w:val="00E3269C"/>
    <w:rsid w:val="00E3575B"/>
    <w:rsid w:val="00E36A49"/>
    <w:rsid w:val="00E36F9A"/>
    <w:rsid w:val="00E37224"/>
    <w:rsid w:val="00E40E10"/>
    <w:rsid w:val="00E4372C"/>
    <w:rsid w:val="00E44F02"/>
    <w:rsid w:val="00E46B03"/>
    <w:rsid w:val="00E471E0"/>
    <w:rsid w:val="00E4756F"/>
    <w:rsid w:val="00E47E9E"/>
    <w:rsid w:val="00E47F1D"/>
    <w:rsid w:val="00E51C6C"/>
    <w:rsid w:val="00E5264B"/>
    <w:rsid w:val="00E531DF"/>
    <w:rsid w:val="00E53F93"/>
    <w:rsid w:val="00E55E0A"/>
    <w:rsid w:val="00E572CD"/>
    <w:rsid w:val="00E57FA0"/>
    <w:rsid w:val="00E60BEA"/>
    <w:rsid w:val="00E61D26"/>
    <w:rsid w:val="00E62E6E"/>
    <w:rsid w:val="00E6331A"/>
    <w:rsid w:val="00E63901"/>
    <w:rsid w:val="00E659FE"/>
    <w:rsid w:val="00E65A7D"/>
    <w:rsid w:val="00E672F5"/>
    <w:rsid w:val="00E73072"/>
    <w:rsid w:val="00E73E74"/>
    <w:rsid w:val="00E74F7E"/>
    <w:rsid w:val="00E7596C"/>
    <w:rsid w:val="00E7730E"/>
    <w:rsid w:val="00E800C4"/>
    <w:rsid w:val="00E81FCC"/>
    <w:rsid w:val="00E83D4F"/>
    <w:rsid w:val="00E8465D"/>
    <w:rsid w:val="00E8599E"/>
    <w:rsid w:val="00E86C91"/>
    <w:rsid w:val="00E872A2"/>
    <w:rsid w:val="00E87D06"/>
    <w:rsid w:val="00E902E4"/>
    <w:rsid w:val="00E907EC"/>
    <w:rsid w:val="00E9208E"/>
    <w:rsid w:val="00E9380D"/>
    <w:rsid w:val="00E94407"/>
    <w:rsid w:val="00E9515F"/>
    <w:rsid w:val="00E95A73"/>
    <w:rsid w:val="00E95E63"/>
    <w:rsid w:val="00E95FC4"/>
    <w:rsid w:val="00EA04BF"/>
    <w:rsid w:val="00EA3116"/>
    <w:rsid w:val="00EA4190"/>
    <w:rsid w:val="00EA5AD4"/>
    <w:rsid w:val="00EA6FD8"/>
    <w:rsid w:val="00EA7C29"/>
    <w:rsid w:val="00EB1469"/>
    <w:rsid w:val="00EB1A72"/>
    <w:rsid w:val="00EB2E6B"/>
    <w:rsid w:val="00EB3E19"/>
    <w:rsid w:val="00EB3F3C"/>
    <w:rsid w:val="00EB5C9B"/>
    <w:rsid w:val="00EB62DA"/>
    <w:rsid w:val="00EC0E04"/>
    <w:rsid w:val="00EC1159"/>
    <w:rsid w:val="00EC2AAD"/>
    <w:rsid w:val="00EC536A"/>
    <w:rsid w:val="00EC71A9"/>
    <w:rsid w:val="00ED1820"/>
    <w:rsid w:val="00ED43E8"/>
    <w:rsid w:val="00ED6757"/>
    <w:rsid w:val="00ED73D6"/>
    <w:rsid w:val="00ED78C6"/>
    <w:rsid w:val="00EE0697"/>
    <w:rsid w:val="00EE2010"/>
    <w:rsid w:val="00EE36B5"/>
    <w:rsid w:val="00EE49A0"/>
    <w:rsid w:val="00EE5F8C"/>
    <w:rsid w:val="00EE6472"/>
    <w:rsid w:val="00EE648B"/>
    <w:rsid w:val="00EE756B"/>
    <w:rsid w:val="00EE7A7D"/>
    <w:rsid w:val="00EF34E4"/>
    <w:rsid w:val="00EF5515"/>
    <w:rsid w:val="00EF65DD"/>
    <w:rsid w:val="00EF6C3F"/>
    <w:rsid w:val="00EF6E61"/>
    <w:rsid w:val="00F00E88"/>
    <w:rsid w:val="00F00FF2"/>
    <w:rsid w:val="00F01030"/>
    <w:rsid w:val="00F01D19"/>
    <w:rsid w:val="00F023AC"/>
    <w:rsid w:val="00F02C24"/>
    <w:rsid w:val="00F069F0"/>
    <w:rsid w:val="00F07814"/>
    <w:rsid w:val="00F10761"/>
    <w:rsid w:val="00F10C11"/>
    <w:rsid w:val="00F10D31"/>
    <w:rsid w:val="00F112B8"/>
    <w:rsid w:val="00F11972"/>
    <w:rsid w:val="00F12BB9"/>
    <w:rsid w:val="00F12D44"/>
    <w:rsid w:val="00F177D4"/>
    <w:rsid w:val="00F203B7"/>
    <w:rsid w:val="00F2081A"/>
    <w:rsid w:val="00F22298"/>
    <w:rsid w:val="00F228F8"/>
    <w:rsid w:val="00F2334C"/>
    <w:rsid w:val="00F234CC"/>
    <w:rsid w:val="00F238DE"/>
    <w:rsid w:val="00F25250"/>
    <w:rsid w:val="00F26C7D"/>
    <w:rsid w:val="00F27019"/>
    <w:rsid w:val="00F30366"/>
    <w:rsid w:val="00F30582"/>
    <w:rsid w:val="00F3286B"/>
    <w:rsid w:val="00F35153"/>
    <w:rsid w:val="00F358EC"/>
    <w:rsid w:val="00F4431B"/>
    <w:rsid w:val="00F44D69"/>
    <w:rsid w:val="00F45F83"/>
    <w:rsid w:val="00F46701"/>
    <w:rsid w:val="00F4735F"/>
    <w:rsid w:val="00F502E0"/>
    <w:rsid w:val="00F51CD7"/>
    <w:rsid w:val="00F5215A"/>
    <w:rsid w:val="00F53026"/>
    <w:rsid w:val="00F532EA"/>
    <w:rsid w:val="00F558A7"/>
    <w:rsid w:val="00F55F30"/>
    <w:rsid w:val="00F575C9"/>
    <w:rsid w:val="00F60524"/>
    <w:rsid w:val="00F60AF1"/>
    <w:rsid w:val="00F634FD"/>
    <w:rsid w:val="00F635B1"/>
    <w:rsid w:val="00F637E5"/>
    <w:rsid w:val="00F6548E"/>
    <w:rsid w:val="00F660A0"/>
    <w:rsid w:val="00F70742"/>
    <w:rsid w:val="00F70E62"/>
    <w:rsid w:val="00F70FEA"/>
    <w:rsid w:val="00F74127"/>
    <w:rsid w:val="00F774F4"/>
    <w:rsid w:val="00F777C0"/>
    <w:rsid w:val="00F82F88"/>
    <w:rsid w:val="00F83282"/>
    <w:rsid w:val="00F832B1"/>
    <w:rsid w:val="00F848DD"/>
    <w:rsid w:val="00F868EA"/>
    <w:rsid w:val="00F86D6B"/>
    <w:rsid w:val="00F87A5F"/>
    <w:rsid w:val="00F91722"/>
    <w:rsid w:val="00F91F86"/>
    <w:rsid w:val="00F938D1"/>
    <w:rsid w:val="00F93B2F"/>
    <w:rsid w:val="00F93CED"/>
    <w:rsid w:val="00FA0517"/>
    <w:rsid w:val="00FA26BF"/>
    <w:rsid w:val="00FA2BD0"/>
    <w:rsid w:val="00FA3BBA"/>
    <w:rsid w:val="00FA54BA"/>
    <w:rsid w:val="00FB126D"/>
    <w:rsid w:val="00FB2800"/>
    <w:rsid w:val="00FB3E3E"/>
    <w:rsid w:val="00FB5D0A"/>
    <w:rsid w:val="00FB623F"/>
    <w:rsid w:val="00FC05BD"/>
    <w:rsid w:val="00FC127D"/>
    <w:rsid w:val="00FC1526"/>
    <w:rsid w:val="00FC1E6D"/>
    <w:rsid w:val="00FC2B32"/>
    <w:rsid w:val="00FC3743"/>
    <w:rsid w:val="00FC3D2B"/>
    <w:rsid w:val="00FC4494"/>
    <w:rsid w:val="00FC4574"/>
    <w:rsid w:val="00FC4A7C"/>
    <w:rsid w:val="00FC67A9"/>
    <w:rsid w:val="00FC6C63"/>
    <w:rsid w:val="00FD0843"/>
    <w:rsid w:val="00FD0EDD"/>
    <w:rsid w:val="00FD0FEC"/>
    <w:rsid w:val="00FD34F1"/>
    <w:rsid w:val="00FD3EE2"/>
    <w:rsid w:val="00FD43B4"/>
    <w:rsid w:val="00FD4F1A"/>
    <w:rsid w:val="00FD6EFE"/>
    <w:rsid w:val="00FD707A"/>
    <w:rsid w:val="00FD73B1"/>
    <w:rsid w:val="00FD7F7D"/>
    <w:rsid w:val="00FD7FEF"/>
    <w:rsid w:val="00FE1014"/>
    <w:rsid w:val="00FE1D98"/>
    <w:rsid w:val="00FE2977"/>
    <w:rsid w:val="00FE3A36"/>
    <w:rsid w:val="00FE3A62"/>
    <w:rsid w:val="00FE6A97"/>
    <w:rsid w:val="00FF0EE3"/>
    <w:rsid w:val="00FF1199"/>
    <w:rsid w:val="00FF63E1"/>
    <w:rsid w:val="00FF72CD"/>
    <w:rsid w:val="00FF778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8E9DA4F"/>
  <w15:chartTrackingRefBased/>
  <w15:docId w15:val="{EE3CA931-F737-4832-8076-28D374FDF5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59AE"/>
    <w:pPr>
      <w:spacing w:after="160" w:line="360" w:lineRule="auto"/>
    </w:pPr>
    <w:rPr>
      <w:rFonts w:ascii="Times New Roman" w:hAnsi="Times New Roman"/>
      <w:noProof/>
      <w:color w:val="000000"/>
      <w:lang w:val="en-GB"/>
    </w:rPr>
  </w:style>
  <w:style w:type="paragraph" w:styleId="Heading1">
    <w:name w:val="heading 1"/>
    <w:basedOn w:val="Normal"/>
    <w:next w:val="Normal"/>
    <w:link w:val="Heading1Char"/>
    <w:uiPriority w:val="9"/>
    <w:qFormat/>
    <w:rsid w:val="008B0DA9"/>
    <w:pPr>
      <w:spacing w:after="0"/>
      <w:outlineLvl w:val="0"/>
    </w:pPr>
    <w:rPr>
      <w:b/>
      <w:bCs/>
      <w:caps/>
    </w:rPr>
  </w:style>
  <w:style w:type="paragraph" w:styleId="Heading2">
    <w:name w:val="heading 2"/>
    <w:basedOn w:val="Normal"/>
    <w:next w:val="Normal"/>
    <w:link w:val="Heading2Char"/>
    <w:uiPriority w:val="9"/>
    <w:unhideWhenUsed/>
    <w:qFormat/>
    <w:rsid w:val="008B0DA9"/>
    <w:pPr>
      <w:spacing w:after="0"/>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rsid w:val="00F12D44"/>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rsid w:val="00F12D44"/>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rsid w:val="00F12D44"/>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rsid w:val="00F12D44"/>
    <w:pPr>
      <w:adjustRightInd w:val="0"/>
      <w:snapToGrid w:val="0"/>
      <w:spacing w:line="240" w:lineRule="atLeast"/>
      <w:ind w:right="113"/>
    </w:pPr>
    <w:rPr>
      <w:rFonts w:eastAsia="Times New Roman"/>
      <w:noProof w:val="0"/>
      <w:sz w:val="14"/>
      <w:lang w:eastAsia="de-DE" w:bidi="en-US"/>
    </w:rPr>
  </w:style>
  <w:style w:type="paragraph" w:customStyle="1" w:styleId="MDPI16affiliation">
    <w:name w:val="MDPI_1.6_affiliation"/>
    <w:rsid w:val="00F12D44"/>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rsid w:val="00F12D44"/>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rsid w:val="00F12D44"/>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rsid w:val="00F12D44"/>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EE36B5"/>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F12D44"/>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F12D44"/>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F12D44"/>
    <w:rPr>
      <w:rFonts w:ascii="Palatino Linotype" w:hAnsi="Palatino Linotype"/>
      <w:noProof/>
      <w:color w:val="000000"/>
      <w:szCs w:val="18"/>
    </w:rPr>
  </w:style>
  <w:style w:type="paragraph" w:styleId="Header">
    <w:name w:val="header"/>
    <w:basedOn w:val="Normal"/>
    <w:link w:val="HeaderChar"/>
    <w:uiPriority w:val="99"/>
    <w:rsid w:val="00F12D44"/>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F12D44"/>
    <w:rPr>
      <w:rFonts w:ascii="Palatino Linotype" w:hAnsi="Palatino Linotype"/>
      <w:noProof/>
      <w:color w:val="000000"/>
      <w:szCs w:val="18"/>
    </w:rPr>
  </w:style>
  <w:style w:type="paragraph" w:customStyle="1" w:styleId="MDPIheaderjournallogo">
    <w:name w:val="MDPI_header_journal_logo"/>
    <w:rsid w:val="00F12D44"/>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rsid w:val="00F12D44"/>
    <w:pPr>
      <w:ind w:firstLine="0"/>
    </w:pPr>
  </w:style>
  <w:style w:type="paragraph" w:customStyle="1" w:styleId="MDPI31text">
    <w:name w:val="MDPI_3.1_text"/>
    <w:link w:val="MDPI31textChar"/>
    <w:rsid w:val="00450F54"/>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rsid w:val="00F12D44"/>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rsid w:val="00F12D44"/>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rsid w:val="00F12D44"/>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rsid w:val="00916D3A"/>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rsid w:val="00916D3A"/>
    <w:p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rsid w:val="00F12D44"/>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rsid w:val="00F12D44"/>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rsid w:val="00F12D44"/>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rsid w:val="004E2A6D"/>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rsid w:val="00F12D44"/>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rsid w:val="00F12D44"/>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rsid w:val="00F12D44"/>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rsid w:val="00F12D44"/>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rsid w:val="00F12D44"/>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rsid w:val="00F12D44"/>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rsid w:val="0066049D"/>
    <w:p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F12D44"/>
    <w:rPr>
      <w:rFonts w:cs="Tahoma"/>
      <w:szCs w:val="18"/>
    </w:rPr>
  </w:style>
  <w:style w:type="character" w:customStyle="1" w:styleId="BalloonTextChar">
    <w:name w:val="Balloon Text Char"/>
    <w:link w:val="BalloonText"/>
    <w:uiPriority w:val="99"/>
    <w:rsid w:val="00F12D44"/>
    <w:rPr>
      <w:rFonts w:ascii="Palatino Linotype" w:hAnsi="Palatino Linotype" w:cs="Tahoma"/>
      <w:noProof/>
      <w:color w:val="000000"/>
      <w:szCs w:val="18"/>
    </w:rPr>
  </w:style>
  <w:style w:type="character" w:styleId="LineNumber">
    <w:name w:val="line number"/>
    <w:uiPriority w:val="99"/>
    <w:rsid w:val="00D32F62"/>
    <w:rPr>
      <w:rFonts w:ascii="Palatino Linotype" w:hAnsi="Palatino Linotype"/>
      <w:sz w:val="16"/>
    </w:rPr>
  </w:style>
  <w:style w:type="table" w:customStyle="1" w:styleId="MDPI41threelinetable">
    <w:name w:val="MDPI_4.1_three_line_table"/>
    <w:basedOn w:val="TableNormal"/>
    <w:uiPriority w:val="99"/>
    <w:rsid w:val="00F12D44"/>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F12D44"/>
    <w:rPr>
      <w:color w:val="0000FF"/>
      <w:u w:val="single"/>
    </w:rPr>
  </w:style>
  <w:style w:type="character" w:styleId="UnresolvedMention">
    <w:name w:val="Unresolved Mention"/>
    <w:uiPriority w:val="99"/>
    <w:semiHidden/>
    <w:unhideWhenUsed/>
    <w:rsid w:val="007A6A23"/>
    <w:rPr>
      <w:color w:val="605E5C"/>
      <w:shd w:val="clear" w:color="auto" w:fill="E1DFDD"/>
    </w:rPr>
  </w:style>
  <w:style w:type="table" w:styleId="PlainTable4">
    <w:name w:val="Plain Table 4"/>
    <w:basedOn w:val="TableNormal"/>
    <w:uiPriority w:val="44"/>
    <w:rsid w:val="002B0A9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rsid w:val="00F12D44"/>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rsid w:val="00F12D44"/>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rsid w:val="00F12D44"/>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rsid w:val="00F12D44"/>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rsid w:val="00F12D44"/>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rsid w:val="00F12D44"/>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rsid w:val="0059602D"/>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rsid w:val="00F12D44"/>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rsid w:val="00F12D44"/>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rsid w:val="00F12D44"/>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rsid w:val="00992FAD"/>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F12D44"/>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rsid w:val="00F12D44"/>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rsid w:val="00F12D44"/>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rsid w:val="00F12D44"/>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rsid w:val="00F12D44"/>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F12D44"/>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rsid w:val="00F12D44"/>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F12D44"/>
    <w:rPr>
      <w:rFonts w:ascii="Palatino Linotype" w:hAnsi="Palatino Linotype"/>
      <w:color w:val="000000"/>
      <w:lang w:val="en-CA" w:eastAsia="en-US"/>
    </w:rPr>
    <w:tblPr>
      <w:tblCellMar>
        <w:left w:w="0" w:type="dxa"/>
        <w:right w:w="0" w:type="dxa"/>
      </w:tblCellMar>
    </w:tblPr>
  </w:style>
  <w:style w:type="paragraph" w:customStyle="1" w:styleId="MDPItext">
    <w:name w:val="MDPI_text"/>
    <w:rsid w:val="00F12D44"/>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rsid w:val="00F12D44"/>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F12D44"/>
  </w:style>
  <w:style w:type="paragraph" w:styleId="Bibliography">
    <w:name w:val="Bibliography"/>
    <w:basedOn w:val="Normal"/>
    <w:next w:val="Normal"/>
    <w:uiPriority w:val="37"/>
    <w:semiHidden/>
    <w:unhideWhenUsed/>
    <w:rsid w:val="00F12D44"/>
  </w:style>
  <w:style w:type="paragraph" w:styleId="BodyText">
    <w:name w:val="Body Text"/>
    <w:link w:val="BodyTextChar"/>
    <w:rsid w:val="00F12D44"/>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F12D44"/>
    <w:rPr>
      <w:rFonts w:ascii="Palatino Linotype" w:hAnsi="Palatino Linotype"/>
      <w:color w:val="000000"/>
      <w:sz w:val="24"/>
      <w:lang w:eastAsia="de-DE"/>
    </w:rPr>
  </w:style>
  <w:style w:type="character" w:styleId="CommentReference">
    <w:name w:val="annotation reference"/>
    <w:uiPriority w:val="99"/>
    <w:rsid w:val="00F12D44"/>
    <w:rPr>
      <w:sz w:val="21"/>
      <w:szCs w:val="21"/>
    </w:rPr>
  </w:style>
  <w:style w:type="paragraph" w:styleId="CommentText">
    <w:name w:val="annotation text"/>
    <w:basedOn w:val="Normal"/>
    <w:link w:val="CommentTextChar"/>
    <w:uiPriority w:val="99"/>
    <w:rsid w:val="00F12D44"/>
  </w:style>
  <w:style w:type="character" w:customStyle="1" w:styleId="CommentTextChar">
    <w:name w:val="Comment Text Char"/>
    <w:link w:val="CommentText"/>
    <w:uiPriority w:val="99"/>
    <w:rsid w:val="00F12D44"/>
    <w:rPr>
      <w:rFonts w:ascii="Palatino Linotype" w:hAnsi="Palatino Linotype"/>
      <w:noProof/>
      <w:color w:val="000000"/>
    </w:rPr>
  </w:style>
  <w:style w:type="paragraph" w:styleId="CommentSubject">
    <w:name w:val="annotation subject"/>
    <w:basedOn w:val="CommentText"/>
    <w:next w:val="CommentText"/>
    <w:link w:val="CommentSubjectChar"/>
    <w:uiPriority w:val="99"/>
    <w:rsid w:val="00F12D44"/>
    <w:rPr>
      <w:b/>
      <w:bCs/>
    </w:rPr>
  </w:style>
  <w:style w:type="character" w:customStyle="1" w:styleId="CommentSubjectChar">
    <w:name w:val="Comment Subject Char"/>
    <w:link w:val="CommentSubject"/>
    <w:uiPriority w:val="99"/>
    <w:rsid w:val="00F12D44"/>
    <w:rPr>
      <w:rFonts w:ascii="Palatino Linotype" w:hAnsi="Palatino Linotype"/>
      <w:b/>
      <w:bCs/>
      <w:noProof/>
      <w:color w:val="000000"/>
    </w:rPr>
  </w:style>
  <w:style w:type="character" w:styleId="EndnoteReference">
    <w:name w:val="endnote reference"/>
    <w:rsid w:val="00F12D44"/>
    <w:rPr>
      <w:vertAlign w:val="superscript"/>
    </w:rPr>
  </w:style>
  <w:style w:type="paragraph" w:styleId="EndnoteText">
    <w:name w:val="endnote text"/>
    <w:basedOn w:val="Normal"/>
    <w:link w:val="EndnoteTextChar"/>
    <w:semiHidden/>
    <w:unhideWhenUsed/>
    <w:rsid w:val="00F12D44"/>
    <w:pPr>
      <w:spacing w:line="240" w:lineRule="auto"/>
    </w:pPr>
  </w:style>
  <w:style w:type="character" w:customStyle="1" w:styleId="EndnoteTextChar">
    <w:name w:val="Endnote Text Char"/>
    <w:link w:val="EndnoteText"/>
    <w:semiHidden/>
    <w:rsid w:val="00F12D44"/>
    <w:rPr>
      <w:rFonts w:ascii="Palatino Linotype" w:hAnsi="Palatino Linotype"/>
      <w:noProof/>
      <w:color w:val="000000"/>
    </w:rPr>
  </w:style>
  <w:style w:type="character" w:styleId="FollowedHyperlink">
    <w:name w:val="FollowedHyperlink"/>
    <w:rsid w:val="00F12D44"/>
    <w:rPr>
      <w:color w:val="954F72"/>
      <w:u w:val="single"/>
    </w:rPr>
  </w:style>
  <w:style w:type="paragraph" w:styleId="FootnoteText">
    <w:name w:val="footnote text"/>
    <w:basedOn w:val="Normal"/>
    <w:link w:val="FootnoteTextChar"/>
    <w:semiHidden/>
    <w:unhideWhenUsed/>
    <w:rsid w:val="00F12D44"/>
    <w:pPr>
      <w:spacing w:line="240" w:lineRule="auto"/>
    </w:pPr>
  </w:style>
  <w:style w:type="character" w:customStyle="1" w:styleId="FootnoteTextChar">
    <w:name w:val="Footnote Text Char"/>
    <w:link w:val="FootnoteText"/>
    <w:semiHidden/>
    <w:rsid w:val="00F12D44"/>
    <w:rPr>
      <w:rFonts w:ascii="Palatino Linotype" w:hAnsi="Palatino Linotype"/>
      <w:noProof/>
      <w:color w:val="000000"/>
    </w:rPr>
  </w:style>
  <w:style w:type="paragraph" w:styleId="NormalWeb">
    <w:name w:val="Normal (Web)"/>
    <w:basedOn w:val="Normal"/>
    <w:uiPriority w:val="99"/>
    <w:rsid w:val="00F12D44"/>
    <w:rPr>
      <w:szCs w:val="24"/>
    </w:rPr>
  </w:style>
  <w:style w:type="paragraph" w:customStyle="1" w:styleId="MsoFootnoteText0">
    <w:name w:val="MsoFootnoteText"/>
    <w:basedOn w:val="NormalWeb"/>
    <w:rsid w:val="00F12D44"/>
  </w:style>
  <w:style w:type="character" w:styleId="PageNumber">
    <w:name w:val="page number"/>
    <w:rsid w:val="00F12D44"/>
  </w:style>
  <w:style w:type="character" w:styleId="PlaceholderText">
    <w:name w:val="Placeholder Text"/>
    <w:uiPriority w:val="99"/>
    <w:semiHidden/>
    <w:rsid w:val="00F12D44"/>
    <w:rPr>
      <w:color w:val="808080"/>
    </w:rPr>
  </w:style>
  <w:style w:type="paragraph" w:customStyle="1" w:styleId="MDPI71FootNotes">
    <w:name w:val="MDPI_7.1_FootNotes"/>
    <w:rsid w:val="00B422E5"/>
    <w:pPr>
      <w:numPr>
        <w:numId w:val="21"/>
      </w:numPr>
      <w:adjustRightInd w:val="0"/>
      <w:snapToGrid w:val="0"/>
      <w:spacing w:line="228" w:lineRule="auto"/>
    </w:pPr>
    <w:rPr>
      <w:rFonts w:ascii="Palatino Linotype" w:eastAsiaTheme="minorEastAsia" w:hAnsi="Palatino Linotype"/>
      <w:noProof/>
      <w:color w:val="000000"/>
      <w:sz w:val="18"/>
    </w:rPr>
  </w:style>
  <w:style w:type="paragraph" w:customStyle="1" w:styleId="Figuretitle">
    <w:name w:val="Figure title"/>
    <w:basedOn w:val="Normal"/>
    <w:next w:val="Normal"/>
    <w:qFormat/>
    <w:rsid w:val="00FD4F1A"/>
    <w:pPr>
      <w:spacing w:line="480" w:lineRule="auto"/>
    </w:pPr>
    <w:rPr>
      <w:rFonts w:eastAsiaTheme="minorHAnsi" w:cstheme="minorBidi"/>
      <w:b/>
      <w:bCs/>
      <w:noProof w:val="0"/>
      <w:color w:val="auto"/>
      <w:sz w:val="22"/>
      <w:szCs w:val="22"/>
      <w:lang w:eastAsia="en-US"/>
    </w:rPr>
  </w:style>
  <w:style w:type="character" w:customStyle="1" w:styleId="Heading2Char">
    <w:name w:val="Heading 2 Char"/>
    <w:basedOn w:val="DefaultParagraphFont"/>
    <w:link w:val="Heading2"/>
    <w:uiPriority w:val="9"/>
    <w:rsid w:val="008B0DA9"/>
    <w:rPr>
      <w:rFonts w:ascii="Times New Roman" w:hAnsi="Times New Roman"/>
      <w:b/>
      <w:bCs/>
      <w:noProof/>
      <w:color w:val="000000"/>
    </w:rPr>
  </w:style>
  <w:style w:type="paragraph" w:styleId="ListParagraph">
    <w:name w:val="List Paragraph"/>
    <w:basedOn w:val="Normal"/>
    <w:uiPriority w:val="34"/>
    <w:qFormat/>
    <w:rsid w:val="00D825A9"/>
    <w:pPr>
      <w:spacing w:after="120" w:line="480" w:lineRule="auto"/>
      <w:ind w:left="720"/>
      <w:contextualSpacing/>
    </w:pPr>
    <w:rPr>
      <w:rFonts w:eastAsiaTheme="minorHAnsi" w:cstheme="minorBidi"/>
      <w:noProof w:val="0"/>
      <w:color w:val="auto"/>
      <w:sz w:val="22"/>
      <w:szCs w:val="22"/>
      <w:lang w:eastAsia="en-US"/>
    </w:rPr>
  </w:style>
  <w:style w:type="character" w:customStyle="1" w:styleId="Heading1Char">
    <w:name w:val="Heading 1 Char"/>
    <w:basedOn w:val="DefaultParagraphFont"/>
    <w:link w:val="Heading1"/>
    <w:uiPriority w:val="9"/>
    <w:rsid w:val="008B0DA9"/>
    <w:rPr>
      <w:rFonts w:ascii="Times New Roman" w:hAnsi="Times New Roman"/>
      <w:b/>
      <w:bCs/>
      <w:caps/>
      <w:noProof/>
      <w:color w:val="000000"/>
    </w:rPr>
  </w:style>
  <w:style w:type="paragraph" w:customStyle="1" w:styleId="EndNoteBibliographyTitle">
    <w:name w:val="EndNote Bibliography Title"/>
    <w:basedOn w:val="Normal"/>
    <w:link w:val="EndNoteBibliographyTitleChar"/>
    <w:rsid w:val="00F30582"/>
    <w:pPr>
      <w:jc w:val="center"/>
    </w:pPr>
  </w:style>
  <w:style w:type="character" w:customStyle="1" w:styleId="MDPI31textChar">
    <w:name w:val="MDPI_3.1_text Char"/>
    <w:basedOn w:val="DefaultParagraphFont"/>
    <w:link w:val="MDPI31text"/>
    <w:rsid w:val="00F30582"/>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F30582"/>
    <w:rPr>
      <w:rFonts w:ascii="Times New Roman" w:eastAsia="Times New Roman" w:hAnsi="Times New Roman"/>
      <w:noProof/>
      <w:snapToGrid/>
      <w:color w:val="000000"/>
      <w:szCs w:val="22"/>
      <w:lang w:val="en-GB" w:eastAsia="de-DE" w:bidi="en-US"/>
    </w:rPr>
  </w:style>
  <w:style w:type="paragraph" w:customStyle="1" w:styleId="EndNoteBibliography">
    <w:name w:val="EndNote Bibliography"/>
    <w:basedOn w:val="Normal"/>
    <w:link w:val="EndNoteBibliographyChar"/>
    <w:rsid w:val="00F30582"/>
    <w:pPr>
      <w:spacing w:line="480" w:lineRule="atLeast"/>
    </w:pPr>
  </w:style>
  <w:style w:type="character" w:customStyle="1" w:styleId="EndNoteBibliographyChar">
    <w:name w:val="EndNote Bibliography Char"/>
    <w:basedOn w:val="MDPI31textChar"/>
    <w:link w:val="EndNoteBibliography"/>
    <w:rsid w:val="00F30582"/>
    <w:rPr>
      <w:rFonts w:ascii="Times New Roman" w:eastAsia="Times New Roman" w:hAnsi="Times New Roman"/>
      <w:noProof/>
      <w:snapToGrid/>
      <w:color w:val="000000"/>
      <w:szCs w:val="22"/>
      <w:lang w:val="en-GB" w:eastAsia="de-DE" w:bidi="en-US"/>
    </w:rPr>
  </w:style>
  <w:style w:type="character" w:customStyle="1" w:styleId="s1ppyq">
    <w:name w:val="s1ppyq"/>
    <w:basedOn w:val="DefaultParagraphFont"/>
    <w:rsid w:val="00B47E34"/>
  </w:style>
  <w:style w:type="paragraph" w:customStyle="1" w:styleId="StandardohneAbstand">
    <w:name w:val="Standard ohne Abstand"/>
    <w:basedOn w:val="Normal"/>
    <w:rsid w:val="00B23C5B"/>
    <w:pPr>
      <w:spacing w:line="240" w:lineRule="auto"/>
    </w:pPr>
    <w:rPr>
      <w:rFonts w:ascii="Arial" w:eastAsia="Times New Roman" w:hAnsi="Arial"/>
      <w:noProof w:val="0"/>
      <w:color w:val="auto"/>
      <w:sz w:val="24"/>
      <w:lang w:val="de-DE" w:eastAsia="en-US"/>
    </w:rPr>
  </w:style>
  <w:style w:type="paragraph" w:styleId="Revision">
    <w:name w:val="Revision"/>
    <w:hidden/>
    <w:uiPriority w:val="99"/>
    <w:semiHidden/>
    <w:rsid w:val="00B20BF7"/>
    <w:rPr>
      <w:rFonts w:ascii="Palatino Linotype" w:hAnsi="Palatino Linotype"/>
      <w:noProof/>
      <w:color w:val="000000"/>
    </w:rPr>
  </w:style>
  <w:style w:type="character" w:styleId="HTMLCite">
    <w:name w:val="HTML Cite"/>
    <w:basedOn w:val="DefaultParagraphFont"/>
    <w:uiPriority w:val="99"/>
    <w:semiHidden/>
    <w:unhideWhenUsed/>
    <w:rsid w:val="00C85CA9"/>
    <w:rPr>
      <w:i/>
      <w:iCs/>
    </w:rPr>
  </w:style>
  <w:style w:type="paragraph" w:customStyle="1" w:styleId="pf0">
    <w:name w:val="pf0"/>
    <w:basedOn w:val="Normal"/>
    <w:rsid w:val="0039748D"/>
    <w:pPr>
      <w:spacing w:before="100" w:beforeAutospacing="1" w:after="100" w:afterAutospacing="1" w:line="240" w:lineRule="auto"/>
    </w:pPr>
    <w:rPr>
      <w:rFonts w:eastAsia="Times New Roman"/>
      <w:noProof w:val="0"/>
      <w:color w:val="auto"/>
      <w:sz w:val="24"/>
      <w:szCs w:val="24"/>
      <w:lang w:eastAsia="en-GB"/>
    </w:rPr>
  </w:style>
  <w:style w:type="character" w:customStyle="1" w:styleId="cf01">
    <w:name w:val="cf01"/>
    <w:basedOn w:val="DefaultParagraphFont"/>
    <w:rsid w:val="0039748D"/>
    <w:rPr>
      <w:rFonts w:ascii="Segoe UI" w:hAnsi="Segoe UI" w:cs="Segoe UI" w:hint="default"/>
      <w:sz w:val="18"/>
      <w:szCs w:val="18"/>
    </w:rPr>
  </w:style>
  <w:style w:type="character" w:customStyle="1" w:styleId="cf11">
    <w:name w:val="cf11"/>
    <w:basedOn w:val="DefaultParagraphFont"/>
    <w:rsid w:val="00124C6B"/>
    <w:rPr>
      <w:rFonts w:ascii="Segoe UI" w:hAnsi="Segoe UI" w:cs="Segoe UI" w:hint="default"/>
      <w:i/>
      <w:iCs/>
      <w:sz w:val="18"/>
      <w:szCs w:val="18"/>
    </w:rPr>
  </w:style>
  <w:style w:type="character" w:customStyle="1" w:styleId="cf21">
    <w:name w:val="cf21"/>
    <w:basedOn w:val="DefaultParagraphFont"/>
    <w:rsid w:val="008C3A9C"/>
    <w:rPr>
      <w:rFonts w:ascii="Segoe UI" w:hAnsi="Segoe UI" w:cs="Segoe UI" w:hint="default"/>
      <w:sz w:val="18"/>
      <w:szCs w:val="18"/>
      <w:u w:val="single"/>
    </w:rPr>
  </w:style>
  <w:style w:type="character" w:customStyle="1" w:styleId="cf31">
    <w:name w:val="cf31"/>
    <w:basedOn w:val="DefaultParagraphFont"/>
    <w:rsid w:val="008C3A9C"/>
    <w:rPr>
      <w:rFonts w:ascii="Segoe UI" w:hAnsi="Segoe UI" w:cs="Segoe UI" w:hint="default"/>
      <w:i/>
      <w:iCs/>
      <w:sz w:val="18"/>
      <w:szCs w:val="18"/>
    </w:rPr>
  </w:style>
  <w:style w:type="character" w:customStyle="1" w:styleId="cf41">
    <w:name w:val="cf41"/>
    <w:basedOn w:val="DefaultParagraphFont"/>
    <w:rsid w:val="008C3A9C"/>
    <w:rPr>
      <w:rFonts w:ascii="Segoe UI" w:hAnsi="Segoe UI" w:cs="Segoe UI" w:hint="default"/>
      <w:i/>
      <w:iCs/>
      <w:sz w:val="18"/>
      <w:szCs w:val="18"/>
    </w:rPr>
  </w:style>
  <w:style w:type="paragraph" w:customStyle="1" w:styleId="pf1">
    <w:name w:val="pf1"/>
    <w:basedOn w:val="Normal"/>
    <w:rsid w:val="00106BC9"/>
    <w:pPr>
      <w:spacing w:before="100" w:beforeAutospacing="1" w:after="100" w:afterAutospacing="1" w:line="240" w:lineRule="auto"/>
      <w:ind w:left="720"/>
    </w:pPr>
    <w:rPr>
      <w:rFonts w:eastAsia="Times New Roman"/>
      <w:noProof w:val="0"/>
      <w:color w:val="auto"/>
      <w:sz w:val="24"/>
      <w:szCs w:val="24"/>
      <w:lang w:eastAsia="en-GB"/>
    </w:rPr>
  </w:style>
  <w:style w:type="paragraph" w:styleId="NoSpacing">
    <w:name w:val="No Spacing"/>
    <w:uiPriority w:val="1"/>
    <w:qFormat/>
    <w:rsid w:val="00DC0E66"/>
    <w:pPr>
      <w:jc w:val="both"/>
    </w:pPr>
    <w:rPr>
      <w:rFonts w:ascii="Times New Roman" w:hAnsi="Times New Roman"/>
      <w:noProof/>
      <w:color w:val="000000"/>
    </w:rPr>
  </w:style>
  <w:style w:type="paragraph" w:styleId="Title">
    <w:name w:val="Title"/>
    <w:basedOn w:val="Normal"/>
    <w:next w:val="Normal"/>
    <w:link w:val="TitleChar"/>
    <w:uiPriority w:val="10"/>
    <w:qFormat/>
    <w:rsid w:val="00DC0E66"/>
    <w:rPr>
      <w:b/>
      <w:bCs/>
      <w:sz w:val="24"/>
      <w:szCs w:val="24"/>
    </w:rPr>
  </w:style>
  <w:style w:type="character" w:customStyle="1" w:styleId="TitleChar">
    <w:name w:val="Title Char"/>
    <w:basedOn w:val="DefaultParagraphFont"/>
    <w:link w:val="Title"/>
    <w:uiPriority w:val="10"/>
    <w:rsid w:val="00DC0E66"/>
    <w:rPr>
      <w:rFonts w:ascii="Times New Roman" w:hAnsi="Times New Roman"/>
      <w:b/>
      <w:bCs/>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578055">
      <w:bodyDiv w:val="1"/>
      <w:marLeft w:val="0"/>
      <w:marRight w:val="0"/>
      <w:marTop w:val="0"/>
      <w:marBottom w:val="0"/>
      <w:divBdr>
        <w:top w:val="none" w:sz="0" w:space="0" w:color="auto"/>
        <w:left w:val="none" w:sz="0" w:space="0" w:color="auto"/>
        <w:bottom w:val="none" w:sz="0" w:space="0" w:color="auto"/>
        <w:right w:val="none" w:sz="0" w:space="0" w:color="auto"/>
      </w:divBdr>
    </w:div>
    <w:div w:id="175849158">
      <w:bodyDiv w:val="1"/>
      <w:marLeft w:val="0"/>
      <w:marRight w:val="0"/>
      <w:marTop w:val="0"/>
      <w:marBottom w:val="0"/>
      <w:divBdr>
        <w:top w:val="none" w:sz="0" w:space="0" w:color="auto"/>
        <w:left w:val="none" w:sz="0" w:space="0" w:color="auto"/>
        <w:bottom w:val="none" w:sz="0" w:space="0" w:color="auto"/>
        <w:right w:val="none" w:sz="0" w:space="0" w:color="auto"/>
      </w:divBdr>
    </w:div>
    <w:div w:id="449395719">
      <w:bodyDiv w:val="1"/>
      <w:marLeft w:val="0"/>
      <w:marRight w:val="0"/>
      <w:marTop w:val="0"/>
      <w:marBottom w:val="0"/>
      <w:divBdr>
        <w:top w:val="none" w:sz="0" w:space="0" w:color="auto"/>
        <w:left w:val="none" w:sz="0" w:space="0" w:color="auto"/>
        <w:bottom w:val="none" w:sz="0" w:space="0" w:color="auto"/>
        <w:right w:val="none" w:sz="0" w:space="0" w:color="auto"/>
      </w:divBdr>
    </w:div>
    <w:div w:id="609437025">
      <w:bodyDiv w:val="1"/>
      <w:marLeft w:val="0"/>
      <w:marRight w:val="0"/>
      <w:marTop w:val="0"/>
      <w:marBottom w:val="0"/>
      <w:divBdr>
        <w:top w:val="none" w:sz="0" w:space="0" w:color="auto"/>
        <w:left w:val="none" w:sz="0" w:space="0" w:color="auto"/>
        <w:bottom w:val="none" w:sz="0" w:space="0" w:color="auto"/>
        <w:right w:val="none" w:sz="0" w:space="0" w:color="auto"/>
      </w:divBdr>
    </w:div>
    <w:div w:id="670107222">
      <w:bodyDiv w:val="1"/>
      <w:marLeft w:val="0"/>
      <w:marRight w:val="0"/>
      <w:marTop w:val="0"/>
      <w:marBottom w:val="0"/>
      <w:divBdr>
        <w:top w:val="none" w:sz="0" w:space="0" w:color="auto"/>
        <w:left w:val="none" w:sz="0" w:space="0" w:color="auto"/>
        <w:bottom w:val="none" w:sz="0" w:space="0" w:color="auto"/>
        <w:right w:val="none" w:sz="0" w:space="0" w:color="auto"/>
      </w:divBdr>
    </w:div>
    <w:div w:id="746538733">
      <w:bodyDiv w:val="1"/>
      <w:marLeft w:val="0"/>
      <w:marRight w:val="0"/>
      <w:marTop w:val="0"/>
      <w:marBottom w:val="0"/>
      <w:divBdr>
        <w:top w:val="none" w:sz="0" w:space="0" w:color="auto"/>
        <w:left w:val="none" w:sz="0" w:space="0" w:color="auto"/>
        <w:bottom w:val="none" w:sz="0" w:space="0" w:color="auto"/>
        <w:right w:val="none" w:sz="0" w:space="0" w:color="auto"/>
      </w:divBdr>
    </w:div>
    <w:div w:id="773402933">
      <w:bodyDiv w:val="1"/>
      <w:marLeft w:val="0"/>
      <w:marRight w:val="0"/>
      <w:marTop w:val="0"/>
      <w:marBottom w:val="0"/>
      <w:divBdr>
        <w:top w:val="none" w:sz="0" w:space="0" w:color="auto"/>
        <w:left w:val="none" w:sz="0" w:space="0" w:color="auto"/>
        <w:bottom w:val="none" w:sz="0" w:space="0" w:color="auto"/>
        <w:right w:val="none" w:sz="0" w:space="0" w:color="auto"/>
      </w:divBdr>
    </w:div>
    <w:div w:id="844369585">
      <w:bodyDiv w:val="1"/>
      <w:marLeft w:val="0"/>
      <w:marRight w:val="0"/>
      <w:marTop w:val="0"/>
      <w:marBottom w:val="0"/>
      <w:divBdr>
        <w:top w:val="none" w:sz="0" w:space="0" w:color="auto"/>
        <w:left w:val="none" w:sz="0" w:space="0" w:color="auto"/>
        <w:bottom w:val="none" w:sz="0" w:space="0" w:color="auto"/>
        <w:right w:val="none" w:sz="0" w:space="0" w:color="auto"/>
      </w:divBdr>
    </w:div>
    <w:div w:id="1104575168">
      <w:bodyDiv w:val="1"/>
      <w:marLeft w:val="0"/>
      <w:marRight w:val="0"/>
      <w:marTop w:val="0"/>
      <w:marBottom w:val="0"/>
      <w:divBdr>
        <w:top w:val="none" w:sz="0" w:space="0" w:color="auto"/>
        <w:left w:val="none" w:sz="0" w:space="0" w:color="auto"/>
        <w:bottom w:val="none" w:sz="0" w:space="0" w:color="auto"/>
        <w:right w:val="none" w:sz="0" w:space="0" w:color="auto"/>
      </w:divBdr>
    </w:div>
    <w:div w:id="1106192956">
      <w:bodyDiv w:val="1"/>
      <w:marLeft w:val="0"/>
      <w:marRight w:val="0"/>
      <w:marTop w:val="0"/>
      <w:marBottom w:val="0"/>
      <w:divBdr>
        <w:top w:val="none" w:sz="0" w:space="0" w:color="auto"/>
        <w:left w:val="none" w:sz="0" w:space="0" w:color="auto"/>
        <w:bottom w:val="none" w:sz="0" w:space="0" w:color="auto"/>
        <w:right w:val="none" w:sz="0" w:space="0" w:color="auto"/>
      </w:divBdr>
    </w:div>
    <w:div w:id="1135835763">
      <w:bodyDiv w:val="1"/>
      <w:marLeft w:val="0"/>
      <w:marRight w:val="0"/>
      <w:marTop w:val="0"/>
      <w:marBottom w:val="0"/>
      <w:divBdr>
        <w:top w:val="none" w:sz="0" w:space="0" w:color="auto"/>
        <w:left w:val="none" w:sz="0" w:space="0" w:color="auto"/>
        <w:bottom w:val="none" w:sz="0" w:space="0" w:color="auto"/>
        <w:right w:val="none" w:sz="0" w:space="0" w:color="auto"/>
      </w:divBdr>
    </w:div>
    <w:div w:id="1206717162">
      <w:bodyDiv w:val="1"/>
      <w:marLeft w:val="0"/>
      <w:marRight w:val="0"/>
      <w:marTop w:val="0"/>
      <w:marBottom w:val="0"/>
      <w:divBdr>
        <w:top w:val="none" w:sz="0" w:space="0" w:color="auto"/>
        <w:left w:val="none" w:sz="0" w:space="0" w:color="auto"/>
        <w:bottom w:val="none" w:sz="0" w:space="0" w:color="auto"/>
        <w:right w:val="none" w:sz="0" w:space="0" w:color="auto"/>
      </w:divBdr>
    </w:div>
    <w:div w:id="1229153405">
      <w:bodyDiv w:val="1"/>
      <w:marLeft w:val="0"/>
      <w:marRight w:val="0"/>
      <w:marTop w:val="0"/>
      <w:marBottom w:val="0"/>
      <w:divBdr>
        <w:top w:val="none" w:sz="0" w:space="0" w:color="auto"/>
        <w:left w:val="none" w:sz="0" w:space="0" w:color="auto"/>
        <w:bottom w:val="none" w:sz="0" w:space="0" w:color="auto"/>
        <w:right w:val="none" w:sz="0" w:space="0" w:color="auto"/>
      </w:divBdr>
    </w:div>
    <w:div w:id="1310087404">
      <w:bodyDiv w:val="1"/>
      <w:marLeft w:val="0"/>
      <w:marRight w:val="0"/>
      <w:marTop w:val="0"/>
      <w:marBottom w:val="0"/>
      <w:divBdr>
        <w:top w:val="none" w:sz="0" w:space="0" w:color="auto"/>
        <w:left w:val="none" w:sz="0" w:space="0" w:color="auto"/>
        <w:bottom w:val="none" w:sz="0" w:space="0" w:color="auto"/>
        <w:right w:val="none" w:sz="0" w:space="0" w:color="auto"/>
      </w:divBdr>
    </w:div>
    <w:div w:id="1318654494">
      <w:bodyDiv w:val="1"/>
      <w:marLeft w:val="0"/>
      <w:marRight w:val="0"/>
      <w:marTop w:val="0"/>
      <w:marBottom w:val="0"/>
      <w:divBdr>
        <w:top w:val="none" w:sz="0" w:space="0" w:color="auto"/>
        <w:left w:val="none" w:sz="0" w:space="0" w:color="auto"/>
        <w:bottom w:val="none" w:sz="0" w:space="0" w:color="auto"/>
        <w:right w:val="none" w:sz="0" w:space="0" w:color="auto"/>
      </w:divBdr>
    </w:div>
    <w:div w:id="1337032143">
      <w:bodyDiv w:val="1"/>
      <w:marLeft w:val="0"/>
      <w:marRight w:val="0"/>
      <w:marTop w:val="0"/>
      <w:marBottom w:val="0"/>
      <w:divBdr>
        <w:top w:val="none" w:sz="0" w:space="0" w:color="auto"/>
        <w:left w:val="none" w:sz="0" w:space="0" w:color="auto"/>
        <w:bottom w:val="none" w:sz="0" w:space="0" w:color="auto"/>
        <w:right w:val="none" w:sz="0" w:space="0" w:color="auto"/>
      </w:divBdr>
    </w:div>
    <w:div w:id="1367213801">
      <w:bodyDiv w:val="1"/>
      <w:marLeft w:val="0"/>
      <w:marRight w:val="0"/>
      <w:marTop w:val="0"/>
      <w:marBottom w:val="0"/>
      <w:divBdr>
        <w:top w:val="none" w:sz="0" w:space="0" w:color="auto"/>
        <w:left w:val="none" w:sz="0" w:space="0" w:color="auto"/>
        <w:bottom w:val="none" w:sz="0" w:space="0" w:color="auto"/>
        <w:right w:val="none" w:sz="0" w:space="0" w:color="auto"/>
      </w:divBdr>
    </w:div>
    <w:div w:id="1518811346">
      <w:bodyDiv w:val="1"/>
      <w:marLeft w:val="0"/>
      <w:marRight w:val="0"/>
      <w:marTop w:val="0"/>
      <w:marBottom w:val="0"/>
      <w:divBdr>
        <w:top w:val="none" w:sz="0" w:space="0" w:color="auto"/>
        <w:left w:val="none" w:sz="0" w:space="0" w:color="auto"/>
        <w:bottom w:val="none" w:sz="0" w:space="0" w:color="auto"/>
        <w:right w:val="none" w:sz="0" w:space="0" w:color="auto"/>
      </w:divBdr>
    </w:div>
    <w:div w:id="1556045359">
      <w:bodyDiv w:val="1"/>
      <w:marLeft w:val="0"/>
      <w:marRight w:val="0"/>
      <w:marTop w:val="0"/>
      <w:marBottom w:val="0"/>
      <w:divBdr>
        <w:top w:val="none" w:sz="0" w:space="0" w:color="auto"/>
        <w:left w:val="none" w:sz="0" w:space="0" w:color="auto"/>
        <w:bottom w:val="none" w:sz="0" w:space="0" w:color="auto"/>
        <w:right w:val="none" w:sz="0" w:space="0" w:color="auto"/>
      </w:divBdr>
    </w:div>
    <w:div w:id="1866937445">
      <w:bodyDiv w:val="1"/>
      <w:marLeft w:val="0"/>
      <w:marRight w:val="0"/>
      <w:marTop w:val="0"/>
      <w:marBottom w:val="0"/>
      <w:divBdr>
        <w:top w:val="none" w:sz="0" w:space="0" w:color="auto"/>
        <w:left w:val="none" w:sz="0" w:space="0" w:color="auto"/>
        <w:bottom w:val="none" w:sz="0" w:space="0" w:color="auto"/>
        <w:right w:val="none" w:sz="0" w:space="0" w:color="auto"/>
      </w:divBdr>
    </w:div>
    <w:div w:id="1939293338">
      <w:bodyDiv w:val="1"/>
      <w:marLeft w:val="0"/>
      <w:marRight w:val="0"/>
      <w:marTop w:val="0"/>
      <w:marBottom w:val="0"/>
      <w:divBdr>
        <w:top w:val="none" w:sz="0" w:space="0" w:color="auto"/>
        <w:left w:val="none" w:sz="0" w:space="0" w:color="auto"/>
        <w:bottom w:val="none" w:sz="0" w:space="0" w:color="auto"/>
        <w:right w:val="none" w:sz="0" w:space="0" w:color="auto"/>
      </w:divBdr>
    </w:div>
    <w:div w:id="1979993164">
      <w:bodyDiv w:val="1"/>
      <w:marLeft w:val="0"/>
      <w:marRight w:val="0"/>
      <w:marTop w:val="0"/>
      <w:marBottom w:val="0"/>
      <w:divBdr>
        <w:top w:val="none" w:sz="0" w:space="0" w:color="auto"/>
        <w:left w:val="none" w:sz="0" w:space="0" w:color="auto"/>
        <w:bottom w:val="none" w:sz="0" w:space="0" w:color="auto"/>
        <w:right w:val="none" w:sz="0" w:space="0" w:color="auto"/>
      </w:divBdr>
    </w:div>
    <w:div w:id="2002466497">
      <w:bodyDiv w:val="1"/>
      <w:marLeft w:val="0"/>
      <w:marRight w:val="0"/>
      <w:marTop w:val="0"/>
      <w:marBottom w:val="0"/>
      <w:divBdr>
        <w:top w:val="none" w:sz="0" w:space="0" w:color="auto"/>
        <w:left w:val="none" w:sz="0" w:space="0" w:color="auto"/>
        <w:bottom w:val="none" w:sz="0" w:space="0" w:color="auto"/>
        <w:right w:val="none" w:sz="0" w:space="0" w:color="auto"/>
      </w:divBdr>
    </w:div>
    <w:div w:id="2095278645">
      <w:bodyDiv w:val="1"/>
      <w:marLeft w:val="0"/>
      <w:marRight w:val="0"/>
      <w:marTop w:val="0"/>
      <w:marBottom w:val="0"/>
      <w:divBdr>
        <w:top w:val="none" w:sz="0" w:space="0" w:color="auto"/>
        <w:left w:val="none" w:sz="0" w:space="0" w:color="auto"/>
        <w:bottom w:val="none" w:sz="0" w:space="0" w:color="auto"/>
        <w:right w:val="none" w:sz="0" w:space="0" w:color="auto"/>
      </w:divBdr>
    </w:div>
    <w:div w:id="2114741970">
      <w:bodyDiv w:val="1"/>
      <w:marLeft w:val="0"/>
      <w:marRight w:val="0"/>
      <w:marTop w:val="0"/>
      <w:marBottom w:val="0"/>
      <w:divBdr>
        <w:top w:val="none" w:sz="0" w:space="0" w:color="auto"/>
        <w:left w:val="none" w:sz="0" w:space="0" w:color="auto"/>
        <w:bottom w:val="none" w:sz="0" w:space="0" w:color="auto"/>
        <w:right w:val="none" w:sz="0" w:space="0" w:color="auto"/>
      </w:divBdr>
    </w:div>
    <w:div w:id="2141607904">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chenzhengyu5792@vip.sina.com" TargetMode="External"/><Relationship Id="rId18" Type="http://schemas.openxmlformats.org/officeDocument/2006/relationships/hyperlink" Target="mailto:dr.ribas@abran.org.br" TargetMode="External"/><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hyperlink" Target="https://www.who.int/health-topics/health-workforce" TargetMode="External"/><Relationship Id="rId7" Type="http://schemas.openxmlformats.org/officeDocument/2006/relationships/footnotes" Target="footnotes.xml"/><Relationship Id="rId12" Type="http://schemas.openxmlformats.org/officeDocument/2006/relationships/hyperlink" Target="mailto:drcgcaballero@gmail.com" TargetMode="External"/><Relationship Id="rId17" Type="http://schemas.openxmlformats.org/officeDocument/2006/relationships/hyperlink" Target="mailto:pinar.ari.sentug@gmail.com" TargetMode="External"/><Relationship Id="rId25" Type="http://schemas.openxmlformats.org/officeDocument/2006/relationships/header" Target="header1.xml"/><Relationship Id="rId2" Type="http://schemas.openxmlformats.org/officeDocument/2006/relationships/customXml" Target="../customXml/item1.xml"/><Relationship Id="rId16" Type="http://schemas.openxmlformats.org/officeDocument/2006/relationships/hyperlink" Target="mailto:simin.meydani@tufts.edu" TargetMode="External"/><Relationship Id="rId20" Type="http://schemas.openxmlformats.org/officeDocument/2006/relationships/hyperlink" Target="https://apps.who.int/iris/handle/10665/205887" TargetMode="Externa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yperlink" Target="mailto:terbevacqua@gmail.com" TargetMode="External"/><Relationship Id="rId24" Type="http://schemas.openxmlformats.org/officeDocument/2006/relationships/hyperlink" Target="https://www.opss.org/" TargetMode="External"/><Relationship Id="rId5" Type="http://schemas.openxmlformats.org/officeDocument/2006/relationships/settings" Target="settings.xml"/><Relationship Id="rId15" Type="http://schemas.openxmlformats.org/officeDocument/2006/relationships/hyperlink" Target="mailto:mps.ginakoay@gmail.com" TargetMode="External"/><Relationship Id="rId23" Type="http://schemas.openxmlformats.org/officeDocument/2006/relationships/hyperlink" Target="https://www.selfcarefederation.org/resources/gsk-virtual-roundtable-report-standing-pharmacists-age-self-care" TargetMode="External"/><Relationship Id="rId28" Type="http://schemas.openxmlformats.org/officeDocument/2006/relationships/theme" Target="theme/theme1.xml"/><Relationship Id="rId10" Type="http://schemas.openxmlformats.org/officeDocument/2006/relationships/hyperlink" Target="mailto:abachf@uoc.edu" TargetMode="External"/><Relationship Id="rId19" Type="http://schemas.openxmlformats.org/officeDocument/2006/relationships/hyperlink" Target="mailto:adeline.pierre@bayer.com" TargetMode="External"/><Relationship Id="rId4" Type="http://schemas.openxmlformats.org/officeDocument/2006/relationships/styles" Target="styles.xml"/><Relationship Id="rId9" Type="http://schemas.openxmlformats.org/officeDocument/2006/relationships/hyperlink" Target="mailto:pcc@soton.ac.uk" TargetMode="External"/><Relationship Id="rId14" Type="http://schemas.openxmlformats.org/officeDocument/2006/relationships/hyperlink" Target="mailto:daragh.connolly@havenpharmacy.ie" TargetMode="External"/><Relationship Id="rId22" Type="http://schemas.openxmlformats.org/officeDocument/2006/relationships/hyperlink" Target="https://www.pagb.co.uk/content/uploads/2022/11/Taking-care-taking-control.-Self-care-attitudes-2022.pdf"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787DA5-96C6-493C-B73D-4AE417DFCE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25</Pages>
  <Words>18008</Words>
  <Characters>102647</Characters>
  <Application>Microsoft Office Word</Application>
  <DocSecurity>0</DocSecurity>
  <Lines>855</Lines>
  <Paragraphs>24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ype of the Paper (Article</vt:lpstr>
      <vt:lpstr>Type of the Paper (Article</vt:lpstr>
    </vt:vector>
  </TitlesOfParts>
  <Company/>
  <LinksUpToDate>false</LinksUpToDate>
  <CharactersWithSpaces>120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Philip Calder</cp:lastModifiedBy>
  <cp:revision>4</cp:revision>
  <cp:lastPrinted>2023-11-10T19:44:00Z</cp:lastPrinted>
  <dcterms:created xsi:type="dcterms:W3CDTF">2023-11-20T17:23:00Z</dcterms:created>
  <dcterms:modified xsi:type="dcterms:W3CDTF">2023-11-21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ShapeIds">
    <vt:lpwstr>5,7,9</vt:lpwstr>
  </property>
  <property fmtid="{D5CDD505-2E9C-101B-9397-08002B2CF9AE}" pid="3" name="ClassificationContentMarkingFooterFontProps">
    <vt:lpwstr>#ff8939,22,Calibri</vt:lpwstr>
  </property>
  <property fmtid="{D5CDD505-2E9C-101B-9397-08002B2CF9AE}" pid="4" name="ClassificationContentMarkingFooterText">
    <vt:lpwstr>RESTRICTED</vt:lpwstr>
  </property>
  <property fmtid="{D5CDD505-2E9C-101B-9397-08002B2CF9AE}" pid="5" name="MSIP_Label_2c76c141-ac86-40e5-abf2-c6f60e474cee_Enabled">
    <vt:lpwstr>true</vt:lpwstr>
  </property>
  <property fmtid="{D5CDD505-2E9C-101B-9397-08002B2CF9AE}" pid="6" name="MSIP_Label_2c76c141-ac86-40e5-abf2-c6f60e474cee_SetDate">
    <vt:lpwstr>2023-03-22T09:44:04Z</vt:lpwstr>
  </property>
  <property fmtid="{D5CDD505-2E9C-101B-9397-08002B2CF9AE}" pid="7" name="MSIP_Label_2c76c141-ac86-40e5-abf2-c6f60e474cee_Method">
    <vt:lpwstr>Privileged</vt:lpwstr>
  </property>
  <property fmtid="{D5CDD505-2E9C-101B-9397-08002B2CF9AE}" pid="8" name="MSIP_Label_2c76c141-ac86-40e5-abf2-c6f60e474cee_Name">
    <vt:lpwstr>2c76c141-ac86-40e5-abf2-c6f60e474cee</vt:lpwstr>
  </property>
  <property fmtid="{D5CDD505-2E9C-101B-9397-08002B2CF9AE}" pid="9" name="MSIP_Label_2c76c141-ac86-40e5-abf2-c6f60e474cee_SiteId">
    <vt:lpwstr>fcb2b37b-5da0-466b-9b83-0014b67a7c78</vt:lpwstr>
  </property>
  <property fmtid="{D5CDD505-2E9C-101B-9397-08002B2CF9AE}" pid="10" name="MSIP_Label_2c76c141-ac86-40e5-abf2-c6f60e474cee_ActionId">
    <vt:lpwstr>433b45ed-501f-45ba-a87d-ff384555abde</vt:lpwstr>
  </property>
  <property fmtid="{D5CDD505-2E9C-101B-9397-08002B2CF9AE}" pid="11" name="MSIP_Label_2c76c141-ac86-40e5-abf2-c6f60e474cee_ContentBits">
    <vt:lpwstr>2</vt:lpwstr>
  </property>
</Properties>
</file>